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510" w:type="dxa"/>
        <w:tblInd w:w="97" w:type="dxa"/>
        <w:tblBorders>
          <w:top w:val="double" w:sz="12" w:space="0" w:color="auto"/>
          <w:left w:val="double" w:sz="12" w:space="0" w:color="auto"/>
          <w:bottom w:val="double" w:sz="12" w:space="0" w:color="auto"/>
          <w:right w:val="double" w:sz="12" w:space="0" w:color="auto"/>
          <w:insideH w:val="double" w:sz="12" w:space="0" w:color="auto"/>
          <w:insideV w:val="double" w:sz="12" w:space="0" w:color="auto"/>
        </w:tblBorders>
        <w:tblLayout w:type="fixed"/>
        <w:tblLook w:val="04A0" w:firstRow="1" w:lastRow="0" w:firstColumn="1" w:lastColumn="0" w:noHBand="0" w:noVBand="1"/>
      </w:tblPr>
      <w:tblGrid>
        <w:gridCol w:w="153"/>
        <w:gridCol w:w="9204"/>
        <w:gridCol w:w="153"/>
      </w:tblGrid>
      <w:tr w:rsidR="00E95B2E" w14:paraId="128CDE37" w14:textId="77777777" w:rsidTr="00E95B2E">
        <w:trPr>
          <w:gridBefore w:val="1"/>
          <w:wBefore w:w="153" w:type="dxa"/>
          <w:trHeight w:val="12741"/>
        </w:trPr>
        <w:tc>
          <w:tcPr>
            <w:tcW w:w="9357" w:type="dxa"/>
            <w:gridSpan w:val="2"/>
            <w:tcBorders>
              <w:top w:val="double" w:sz="12" w:space="0" w:color="auto"/>
              <w:left w:val="double" w:sz="12" w:space="0" w:color="auto"/>
              <w:bottom w:val="double" w:sz="12" w:space="0" w:color="auto"/>
              <w:right w:val="double" w:sz="12" w:space="0" w:color="auto"/>
            </w:tcBorders>
          </w:tcPr>
          <w:tbl>
            <w:tblPr>
              <w:tblW w:w="9255" w:type="dxa"/>
              <w:tblLayout w:type="fixed"/>
              <w:tblLook w:val="04A0" w:firstRow="1" w:lastRow="0" w:firstColumn="1" w:lastColumn="0" w:noHBand="0" w:noVBand="1"/>
            </w:tblPr>
            <w:tblGrid>
              <w:gridCol w:w="4006"/>
              <w:gridCol w:w="5249"/>
            </w:tblGrid>
            <w:tr w:rsidR="00E95B2E" w14:paraId="1CE6C459" w14:textId="77777777">
              <w:trPr>
                <w:trHeight w:val="739"/>
              </w:trPr>
              <w:tc>
                <w:tcPr>
                  <w:tcW w:w="4003" w:type="dxa"/>
                  <w:hideMark/>
                </w:tcPr>
                <w:p w14:paraId="1480C9D7" w14:textId="77777777" w:rsidR="00E95B2E" w:rsidRDefault="00E95B2E">
                  <w:pPr>
                    <w:spacing w:after="0" w:line="240" w:lineRule="auto"/>
                    <w:ind w:firstLine="0"/>
                    <w:jc w:val="center"/>
                    <w:rPr>
                      <w:b/>
                      <w:sz w:val="26"/>
                      <w:szCs w:val="28"/>
                    </w:rPr>
                  </w:pPr>
                  <w:bookmarkStart w:id="0" w:name="_Toc490731245"/>
                  <w:bookmarkStart w:id="1" w:name="_Toc490732694"/>
                  <w:bookmarkStart w:id="2" w:name="_Toc491038151"/>
                  <w:bookmarkStart w:id="3" w:name="_Toc519174470"/>
                  <w:bookmarkStart w:id="4" w:name="_Toc519174572"/>
                  <w:bookmarkStart w:id="5" w:name="_Toc485991532"/>
                  <w:bookmarkStart w:id="6" w:name="_Toc490731246"/>
                  <w:r>
                    <w:rPr>
                      <w:b/>
                      <w:sz w:val="26"/>
                      <w:szCs w:val="28"/>
                    </w:rPr>
                    <w:t>BỘ KHOA HỌC</w:t>
                  </w:r>
                </w:p>
                <w:p w14:paraId="2BCBEB31" w14:textId="77777777" w:rsidR="00E95B2E" w:rsidRDefault="00E95B2E">
                  <w:pPr>
                    <w:spacing w:before="0" w:after="0" w:line="240" w:lineRule="auto"/>
                    <w:ind w:firstLine="0"/>
                    <w:jc w:val="center"/>
                    <w:rPr>
                      <w:b/>
                      <w:sz w:val="26"/>
                      <w:szCs w:val="28"/>
                    </w:rPr>
                  </w:pPr>
                  <w:r>
                    <w:rPr>
                      <w:b/>
                      <w:sz w:val="26"/>
                      <w:szCs w:val="28"/>
                    </w:rPr>
                    <w:t>VÀ CÔNG NGHỆ</w:t>
                  </w:r>
                </w:p>
              </w:tc>
              <w:tc>
                <w:tcPr>
                  <w:tcW w:w="5245" w:type="dxa"/>
                  <w:hideMark/>
                </w:tcPr>
                <w:p w14:paraId="490A761D" w14:textId="77777777" w:rsidR="00E95B2E" w:rsidRDefault="00E95B2E">
                  <w:pPr>
                    <w:spacing w:after="0" w:line="240" w:lineRule="auto"/>
                    <w:ind w:firstLine="0"/>
                    <w:jc w:val="center"/>
                    <w:rPr>
                      <w:b/>
                      <w:sz w:val="26"/>
                      <w:szCs w:val="28"/>
                    </w:rPr>
                  </w:pPr>
                  <w:r>
                    <w:rPr>
                      <w:b/>
                      <w:sz w:val="26"/>
                      <w:szCs w:val="28"/>
                    </w:rPr>
                    <w:t>VIỆN HÀN LÂM KHOA HỌC</w:t>
                  </w:r>
                </w:p>
                <w:p w14:paraId="31622308" w14:textId="77777777" w:rsidR="00E95B2E" w:rsidRDefault="00E95B2E">
                  <w:pPr>
                    <w:spacing w:before="0" w:after="0" w:line="240" w:lineRule="auto"/>
                    <w:ind w:firstLine="0"/>
                    <w:jc w:val="center"/>
                    <w:rPr>
                      <w:b/>
                      <w:sz w:val="26"/>
                      <w:szCs w:val="28"/>
                    </w:rPr>
                  </w:pPr>
                  <w:r>
                    <w:rPr>
                      <w:b/>
                      <w:sz w:val="26"/>
                      <w:szCs w:val="28"/>
                    </w:rPr>
                    <w:t>VÀ CÔNG NGHỆ VIỆT NAM</w:t>
                  </w:r>
                </w:p>
              </w:tc>
            </w:tr>
            <w:tr w:rsidR="00E95B2E" w14:paraId="64C38814" w14:textId="77777777">
              <w:tc>
                <w:tcPr>
                  <w:tcW w:w="9248" w:type="dxa"/>
                  <w:gridSpan w:val="2"/>
                </w:tcPr>
                <w:p w14:paraId="5C074706" w14:textId="77777777" w:rsidR="00E95B2E" w:rsidRDefault="00E95B2E">
                  <w:pPr>
                    <w:spacing w:before="0" w:after="0" w:line="240" w:lineRule="auto"/>
                    <w:ind w:firstLine="0"/>
                    <w:jc w:val="center"/>
                    <w:rPr>
                      <w:b/>
                      <w:sz w:val="48"/>
                      <w:szCs w:val="28"/>
                    </w:rPr>
                  </w:pPr>
                </w:p>
                <w:p w14:paraId="1E3C8FF7" w14:textId="77777777" w:rsidR="00E95B2E" w:rsidRDefault="00E95B2E">
                  <w:pPr>
                    <w:spacing w:before="0" w:after="0" w:line="240" w:lineRule="auto"/>
                    <w:ind w:left="74" w:hanging="148"/>
                    <w:jc w:val="center"/>
                    <w:rPr>
                      <w:b/>
                      <w:sz w:val="30"/>
                      <w:szCs w:val="28"/>
                    </w:rPr>
                  </w:pPr>
                  <w:r>
                    <w:rPr>
                      <w:b/>
                      <w:bCs/>
                      <w:sz w:val="32"/>
                      <w:szCs w:val="32"/>
                    </w:rPr>
                    <w:t xml:space="preserve"> </w:t>
                  </w:r>
                  <w:r>
                    <w:rPr>
                      <w:b/>
                      <w:bCs/>
                      <w:sz w:val="30"/>
                      <w:szCs w:val="32"/>
                    </w:rPr>
                    <w:t>CH</w:t>
                  </w:r>
                  <w:r>
                    <w:rPr>
                      <w:b/>
                      <w:bCs/>
                      <w:sz w:val="30"/>
                      <w:szCs w:val="32"/>
                      <w:lang w:val="vi-VN"/>
                    </w:rPr>
                    <w:t xml:space="preserve">ƯƠNG TRÌNH </w:t>
                  </w:r>
                  <w:r>
                    <w:rPr>
                      <w:b/>
                      <w:bCs/>
                      <w:sz w:val="30"/>
                      <w:szCs w:val="32"/>
                    </w:rPr>
                    <w:t xml:space="preserve">KHOA HỌC VÀ CÔNG NGHỆ CẤP QUỐC </w:t>
                  </w:r>
                  <w:r>
                    <w:rPr>
                      <w:b/>
                      <w:sz w:val="30"/>
                      <w:szCs w:val="28"/>
                    </w:rPr>
                    <w:t xml:space="preserve">GIA </w:t>
                  </w:r>
                </w:p>
                <w:p w14:paraId="146BC7F5" w14:textId="77777777" w:rsidR="00E95B2E" w:rsidRDefault="00E95B2E">
                  <w:pPr>
                    <w:spacing w:before="0" w:after="0" w:line="240" w:lineRule="auto"/>
                    <w:ind w:left="74" w:firstLine="0"/>
                    <w:jc w:val="center"/>
                    <w:rPr>
                      <w:b/>
                      <w:bCs/>
                      <w:sz w:val="34"/>
                      <w:szCs w:val="32"/>
                    </w:rPr>
                  </w:pPr>
                  <w:r>
                    <w:rPr>
                      <w:b/>
                      <w:sz w:val="30"/>
                      <w:szCs w:val="28"/>
                    </w:rPr>
                    <w:t>VỀ CÔNG NGHỆ VŨ TRỤ (2016 – 2020)</w:t>
                  </w:r>
                </w:p>
                <w:p w14:paraId="05E2B196" w14:textId="58C115E9" w:rsidR="00E95B2E" w:rsidRDefault="00E95B2E">
                  <w:pPr>
                    <w:spacing w:before="0" w:after="0" w:line="240" w:lineRule="auto"/>
                    <w:ind w:firstLine="0"/>
                    <w:jc w:val="left"/>
                    <w:rPr>
                      <w:szCs w:val="28"/>
                    </w:rPr>
                  </w:pPr>
                  <w:r>
                    <w:rPr>
                      <w:noProof/>
                    </w:rPr>
                    <mc:AlternateContent>
                      <mc:Choice Requires="wps">
                        <w:drawing>
                          <wp:anchor distT="4294967295" distB="4294967295" distL="114300" distR="114300" simplePos="0" relativeHeight="251660800" behindDoc="0" locked="0" layoutInCell="1" allowOverlap="1" wp14:anchorId="3ADE759C" wp14:editId="1856E5F8">
                            <wp:simplePos x="0" y="0"/>
                            <wp:positionH relativeFrom="column">
                              <wp:posOffset>1782445</wp:posOffset>
                            </wp:positionH>
                            <wp:positionV relativeFrom="paragraph">
                              <wp:posOffset>2540</wp:posOffset>
                            </wp:positionV>
                            <wp:extent cx="2400300" cy="0"/>
                            <wp:effectExtent l="0" t="0" r="0" b="0"/>
                            <wp:wrapNone/>
                            <wp:docPr id="29"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400300"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560DBB11" id="Straight Connector 29" o:spid="_x0000_s1026" style="position:absolute;z-index:2516608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40.35pt,.2pt" to="329.35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">
                            <o:lock v:ext="edit" shapetype="f"/>
                          </v:line>
                        </w:pict>
                      </mc:Fallback>
                    </mc:AlternateContent>
                  </w:r>
                </w:p>
              </w:tc>
            </w:tr>
            <w:tr w:rsidR="00E95B2E" w14:paraId="3E439476" w14:textId="77777777">
              <w:tc>
                <w:tcPr>
                  <w:tcW w:w="9248" w:type="dxa"/>
                  <w:gridSpan w:val="2"/>
                </w:tcPr>
                <w:p w14:paraId="3C485722" w14:textId="77777777" w:rsidR="00E95B2E" w:rsidRDefault="00E95B2E">
                  <w:pPr>
                    <w:spacing w:before="0" w:after="0" w:line="240" w:lineRule="auto"/>
                    <w:ind w:firstLine="0"/>
                    <w:jc w:val="center"/>
                    <w:rPr>
                      <w:b/>
                      <w:szCs w:val="28"/>
                    </w:rPr>
                  </w:pPr>
                </w:p>
              </w:tc>
            </w:tr>
          </w:tbl>
          <w:p w14:paraId="41A335EE" w14:textId="77777777" w:rsidR="00E95B2E" w:rsidRDefault="00E95B2E">
            <w:pPr>
              <w:spacing w:before="0" w:after="0" w:line="276" w:lineRule="auto"/>
              <w:ind w:firstLine="0"/>
              <w:jc w:val="center"/>
              <w:rPr>
                <w:b/>
                <w:szCs w:val="28"/>
              </w:rPr>
            </w:pPr>
          </w:p>
          <w:p w14:paraId="2D58B4BE" w14:textId="3A0AFD30" w:rsidR="00E95B2E" w:rsidRDefault="00E95B2E">
            <w:pPr>
              <w:spacing w:before="0" w:after="0"/>
              <w:ind w:left="72" w:firstLine="0"/>
              <w:jc w:val="center"/>
              <w:rPr>
                <w:rFonts w:eastAsia="Times New Roman"/>
                <w:bCs/>
                <w:szCs w:val="28"/>
              </w:rPr>
            </w:pPr>
            <w:r>
              <w:rPr>
                <w:szCs w:val="28"/>
              </w:rPr>
              <w:tab/>
            </w:r>
            <w:r>
              <w:rPr>
                <w:rFonts w:eastAsia="Times New Roman"/>
                <w:b/>
                <w:bCs/>
                <w:sz w:val="36"/>
                <w:szCs w:val="36"/>
              </w:rPr>
              <w:t xml:space="preserve">BÁO CÁO CÔNG VIỆC SỐ 6.1 </w:t>
            </w:r>
          </w:p>
          <w:p w14:paraId="3F1AA93A" w14:textId="31FF27D5" w:rsidR="00E95B2E" w:rsidRDefault="00E95B2E">
            <w:pPr>
              <w:spacing w:before="0" w:after="0"/>
              <w:ind w:left="72" w:firstLine="0"/>
              <w:jc w:val="center"/>
              <w:rPr>
                <w:rFonts w:eastAsia="Times New Roman"/>
                <w:bCs/>
                <w:szCs w:val="28"/>
              </w:rPr>
            </w:pPr>
            <w:r>
              <w:rPr>
                <w:rFonts w:eastAsia="Times New Roman"/>
                <w:bCs/>
                <w:szCs w:val="28"/>
              </w:rPr>
              <w:t xml:space="preserve"> </w:t>
            </w:r>
            <w:r>
              <w:rPr>
                <w:rFonts w:eastAsia="Times New Roman"/>
                <w:b/>
                <w:bCs/>
                <w:szCs w:val="28"/>
              </w:rPr>
              <w:t>“</w:t>
            </w:r>
            <w:r w:rsidR="00D73EA2" w:rsidRPr="00E95B2E">
              <w:rPr>
                <w:rFonts w:eastAsia="Times New Roman"/>
                <w:b/>
                <w:bCs/>
                <w:szCs w:val="28"/>
              </w:rPr>
              <w:t>PHÂN TÍCH THIẾT KẾ XÂY DỰNG BỘ CÔNG CỤ PHÂN TÍCH VÀ XỬ LÝ DỮ LIỆU ẢNH QUANG HỌC VÀ RADAR</w:t>
            </w:r>
            <w:r>
              <w:rPr>
                <w:rFonts w:eastAsia="Times New Roman"/>
                <w:b/>
                <w:bCs/>
                <w:szCs w:val="28"/>
              </w:rPr>
              <w:t xml:space="preserve">” </w:t>
            </w:r>
          </w:p>
          <w:p w14:paraId="7CDAE57E" w14:textId="77777777" w:rsidR="00E95B2E" w:rsidRDefault="00E95B2E">
            <w:pPr>
              <w:spacing w:before="0" w:after="0" w:line="240" w:lineRule="auto"/>
              <w:ind w:firstLine="0"/>
              <w:jc w:val="left"/>
              <w:rPr>
                <w:b/>
                <w:bCs/>
                <w:szCs w:val="28"/>
              </w:rPr>
            </w:pPr>
          </w:p>
          <w:p w14:paraId="74A3014A" w14:textId="77777777" w:rsidR="00E95B2E" w:rsidRDefault="00E95B2E">
            <w:pPr>
              <w:spacing w:before="0" w:after="0" w:line="240" w:lineRule="auto"/>
              <w:ind w:left="74" w:firstLine="0"/>
              <w:jc w:val="left"/>
              <w:rPr>
                <w:b/>
                <w:bCs/>
                <w:szCs w:val="28"/>
              </w:rPr>
            </w:pPr>
          </w:p>
          <w:p w14:paraId="2C757117" w14:textId="77777777" w:rsidR="00E95B2E" w:rsidRDefault="00E95B2E" w:rsidP="002F64C2">
            <w:pPr>
              <w:spacing w:before="0" w:after="0"/>
              <w:ind w:left="198" w:firstLine="0"/>
              <w:jc w:val="center"/>
              <w:rPr>
                <w:szCs w:val="28"/>
              </w:rPr>
            </w:pPr>
            <w:r>
              <w:rPr>
                <w:b/>
                <w:bCs/>
                <w:szCs w:val="28"/>
              </w:rPr>
              <w:t xml:space="preserve">ĐỀ TÀI: </w:t>
            </w:r>
            <w:r>
              <w:rPr>
                <w:b/>
                <w:bCs/>
                <w:sz w:val="30"/>
                <w:szCs w:val="28"/>
              </w:rPr>
              <w:t>“Nghiên cứu, xây dựng hệ thống tích hợp thông tin đa nguồn (ảnh viễn thám, AIS, LRIT ...) phục vụ công tác bảo đảm an ninh quốc gia”</w:t>
            </w:r>
          </w:p>
          <w:p w14:paraId="308046EA" w14:textId="77777777" w:rsidR="00E95B2E" w:rsidRDefault="00E95B2E">
            <w:pPr>
              <w:spacing w:before="0" w:after="0"/>
              <w:ind w:left="75" w:firstLine="0"/>
              <w:jc w:val="center"/>
              <w:rPr>
                <w:b/>
                <w:sz w:val="30"/>
                <w:szCs w:val="28"/>
              </w:rPr>
            </w:pPr>
            <w:r>
              <w:rPr>
                <w:b/>
                <w:sz w:val="30"/>
                <w:szCs w:val="28"/>
              </w:rPr>
              <w:t>Mã số: VT-UD.06/16-20</w:t>
            </w:r>
          </w:p>
          <w:p w14:paraId="17A591D0" w14:textId="77777777" w:rsidR="00E95B2E" w:rsidRDefault="00E95B2E">
            <w:pPr>
              <w:spacing w:before="0" w:after="0" w:line="240" w:lineRule="auto"/>
              <w:ind w:right="-187" w:firstLine="0"/>
              <w:jc w:val="left"/>
              <w:outlineLvl w:val="8"/>
              <w:rPr>
                <w:rFonts w:eastAsia="Times New Roman"/>
                <w:b/>
                <w:szCs w:val="28"/>
                <w:lang w:val="x-none" w:eastAsia="x-none"/>
              </w:rPr>
            </w:pPr>
          </w:p>
          <w:tbl>
            <w:tblPr>
              <w:tblpPr w:leftFromText="180" w:rightFromText="180" w:bottomFromText="160" w:vertAnchor="text" w:horzAnchor="margin" w:tblpXSpec="right" w:tblpY="11"/>
              <w:tblOverlap w:val="never"/>
              <w:tblW w:w="7275" w:type="dxa"/>
              <w:tblLayout w:type="fixed"/>
              <w:tblLook w:val="04A0" w:firstRow="1" w:lastRow="0" w:firstColumn="1" w:lastColumn="0" w:noHBand="0" w:noVBand="1"/>
            </w:tblPr>
            <w:tblGrid>
              <w:gridCol w:w="2167"/>
              <w:gridCol w:w="142"/>
              <w:gridCol w:w="568"/>
              <w:gridCol w:w="4398"/>
            </w:tblGrid>
            <w:tr w:rsidR="00E95B2E" w14:paraId="56337B1F" w14:textId="77777777">
              <w:trPr>
                <w:trHeight w:val="483"/>
              </w:trPr>
              <w:tc>
                <w:tcPr>
                  <w:tcW w:w="2874" w:type="dxa"/>
                  <w:gridSpan w:val="3"/>
                  <w:hideMark/>
                </w:tcPr>
                <w:p w14:paraId="45D7981A" w14:textId="77777777" w:rsidR="00E95B2E" w:rsidRDefault="00E95B2E" w:rsidP="00E95B2E">
                  <w:pPr>
                    <w:numPr>
                      <w:ilvl w:val="0"/>
                      <w:numId w:val="17"/>
                    </w:numPr>
                    <w:spacing w:before="0" w:after="0" w:line="276" w:lineRule="auto"/>
                    <w:ind w:left="-80" w:right="-187"/>
                    <w:jc w:val="left"/>
                    <w:outlineLvl w:val="8"/>
                    <w:rPr>
                      <w:rFonts w:eastAsia="Times New Roman"/>
                      <w:b/>
                      <w:szCs w:val="28"/>
                      <w:lang w:val="x-none" w:eastAsia="x-none"/>
                    </w:rPr>
                  </w:pPr>
                  <w:r>
                    <w:rPr>
                      <w:rFonts w:eastAsia="Times New Roman"/>
                      <w:b/>
                      <w:szCs w:val="28"/>
                      <w:lang w:val="x-none" w:eastAsia="x-none"/>
                    </w:rPr>
                    <w:t>Cơ quan chủ trì đề tài:</w:t>
                  </w:r>
                </w:p>
              </w:tc>
              <w:tc>
                <w:tcPr>
                  <w:tcW w:w="4394" w:type="dxa"/>
                  <w:hideMark/>
                </w:tcPr>
                <w:p w14:paraId="7AF2F87B" w14:textId="77777777" w:rsidR="00E95B2E" w:rsidRDefault="00E95B2E" w:rsidP="00E95B2E">
                  <w:pPr>
                    <w:numPr>
                      <w:ilvl w:val="0"/>
                      <w:numId w:val="17"/>
                    </w:numPr>
                    <w:spacing w:before="0" w:after="0" w:line="276" w:lineRule="auto"/>
                    <w:ind w:left="0" w:right="-187"/>
                    <w:jc w:val="left"/>
                    <w:outlineLvl w:val="8"/>
                    <w:rPr>
                      <w:rFonts w:eastAsia="Times New Roman"/>
                      <w:b/>
                      <w:szCs w:val="28"/>
                      <w:lang w:eastAsia="x-none"/>
                    </w:rPr>
                  </w:pPr>
                  <w:r>
                    <w:rPr>
                      <w:rFonts w:eastAsia="Times New Roman"/>
                      <w:b/>
                      <w:szCs w:val="28"/>
                      <w:lang w:val="x-none" w:eastAsia="x-none"/>
                    </w:rPr>
                    <w:t>Cục B42, Tổng cục V, Bộ Công an</w:t>
                  </w:r>
                </w:p>
              </w:tc>
            </w:tr>
            <w:tr w:rsidR="00E95B2E" w14:paraId="6E68D9FA" w14:textId="77777777">
              <w:trPr>
                <w:trHeight w:val="483"/>
              </w:trPr>
              <w:tc>
                <w:tcPr>
                  <w:tcW w:w="2307" w:type="dxa"/>
                  <w:gridSpan w:val="2"/>
                  <w:hideMark/>
                </w:tcPr>
                <w:p w14:paraId="10073898" w14:textId="77777777" w:rsidR="00E95B2E" w:rsidRDefault="00E95B2E" w:rsidP="00E95B2E">
                  <w:pPr>
                    <w:numPr>
                      <w:ilvl w:val="0"/>
                      <w:numId w:val="17"/>
                    </w:numPr>
                    <w:spacing w:before="0" w:after="0" w:line="276" w:lineRule="auto"/>
                    <w:ind w:left="-80" w:right="-187"/>
                    <w:jc w:val="left"/>
                    <w:outlineLvl w:val="8"/>
                    <w:rPr>
                      <w:rFonts w:eastAsia="Times New Roman"/>
                      <w:b/>
                      <w:szCs w:val="28"/>
                      <w:lang w:val="x-none" w:eastAsia="x-none"/>
                    </w:rPr>
                  </w:pPr>
                  <w:r>
                    <w:rPr>
                      <w:rFonts w:eastAsia="Times New Roman"/>
                      <w:b/>
                      <w:szCs w:val="28"/>
                      <w:lang w:val="x-none" w:eastAsia="x-none"/>
                    </w:rPr>
                    <w:t>Chủ nhiệm đề tài:</w:t>
                  </w:r>
                </w:p>
              </w:tc>
              <w:tc>
                <w:tcPr>
                  <w:tcW w:w="4961" w:type="dxa"/>
                  <w:gridSpan w:val="2"/>
                  <w:hideMark/>
                </w:tcPr>
                <w:p w14:paraId="0012DB04" w14:textId="77777777" w:rsidR="00E95B2E" w:rsidRDefault="00E95B2E" w:rsidP="00E95B2E">
                  <w:pPr>
                    <w:numPr>
                      <w:ilvl w:val="0"/>
                      <w:numId w:val="17"/>
                    </w:numPr>
                    <w:spacing w:before="0" w:after="0" w:line="276" w:lineRule="auto"/>
                    <w:ind w:left="0" w:right="-187"/>
                    <w:jc w:val="left"/>
                    <w:outlineLvl w:val="8"/>
                    <w:rPr>
                      <w:rFonts w:eastAsia="Times New Roman"/>
                      <w:b/>
                      <w:szCs w:val="28"/>
                      <w:lang w:eastAsia="x-none"/>
                    </w:rPr>
                  </w:pPr>
                  <w:r>
                    <w:rPr>
                      <w:rFonts w:eastAsia="Times New Roman"/>
                      <w:b/>
                      <w:szCs w:val="28"/>
                      <w:lang w:val="x-none" w:eastAsia="x-none"/>
                    </w:rPr>
                    <w:t>Lương Nguyễn Hoàng Hoa</w:t>
                  </w:r>
                </w:p>
              </w:tc>
            </w:tr>
            <w:tr w:rsidR="00E95B2E" w14:paraId="1D5F1331" w14:textId="77777777">
              <w:trPr>
                <w:trHeight w:val="483"/>
              </w:trPr>
              <w:tc>
                <w:tcPr>
                  <w:tcW w:w="2165" w:type="dxa"/>
                  <w:hideMark/>
                </w:tcPr>
                <w:p w14:paraId="045D5C2E" w14:textId="77777777" w:rsidR="00E95B2E" w:rsidRDefault="00E95B2E" w:rsidP="00E95B2E">
                  <w:pPr>
                    <w:numPr>
                      <w:ilvl w:val="0"/>
                      <w:numId w:val="17"/>
                    </w:numPr>
                    <w:spacing w:before="0" w:after="0" w:line="276" w:lineRule="auto"/>
                    <w:ind w:left="-80" w:right="-187"/>
                    <w:jc w:val="left"/>
                    <w:outlineLvl w:val="8"/>
                    <w:rPr>
                      <w:rFonts w:eastAsia="Times New Roman"/>
                      <w:b/>
                      <w:szCs w:val="28"/>
                      <w:lang w:val="x-none" w:eastAsia="x-none"/>
                    </w:rPr>
                  </w:pPr>
                  <w:r>
                    <w:rPr>
                      <w:rFonts w:eastAsia="Times New Roman"/>
                      <w:b/>
                      <w:szCs w:val="28"/>
                      <w:lang w:val="x-none" w:eastAsia="x-none"/>
                    </w:rPr>
                    <w:t>Người thực hiện:</w:t>
                  </w:r>
                </w:p>
                <w:p w14:paraId="2B1240BE" w14:textId="77777777" w:rsidR="00145C38" w:rsidRPr="00145C38" w:rsidRDefault="00145C38" w:rsidP="00145C38">
                  <w:pPr>
                    <w:spacing w:line="240" w:lineRule="auto"/>
                    <w:ind w:left="-108" w:firstLine="0"/>
                    <w:rPr>
                      <w:b/>
                    </w:rPr>
                  </w:pPr>
                  <w:r w:rsidRPr="00145C38">
                    <w:rPr>
                      <w:b/>
                    </w:rPr>
                    <w:t>Trần Kim Hoàn</w:t>
                  </w:r>
                </w:p>
                <w:p w14:paraId="16DD1ADC" w14:textId="77777777" w:rsidR="00145C38" w:rsidRPr="00145C38" w:rsidRDefault="00145C38" w:rsidP="00145C38">
                  <w:pPr>
                    <w:spacing w:line="240" w:lineRule="auto"/>
                    <w:ind w:left="-108" w:firstLine="0"/>
                    <w:rPr>
                      <w:b/>
                    </w:rPr>
                  </w:pPr>
                  <w:r w:rsidRPr="00145C38">
                    <w:rPr>
                      <w:b/>
                    </w:rPr>
                    <w:t>Mẫn Đức Chức</w:t>
                  </w:r>
                </w:p>
                <w:p w14:paraId="7D383427" w14:textId="77777777" w:rsidR="00145C38" w:rsidRPr="00145C38" w:rsidRDefault="00145C38" w:rsidP="00145C38">
                  <w:pPr>
                    <w:spacing w:line="240" w:lineRule="auto"/>
                    <w:ind w:left="-108" w:firstLine="0"/>
                    <w:rPr>
                      <w:b/>
                    </w:rPr>
                  </w:pPr>
                  <w:r w:rsidRPr="00145C38">
                    <w:rPr>
                      <w:b/>
                    </w:rPr>
                    <w:t>Phạm Văn Hà</w:t>
                  </w:r>
                </w:p>
                <w:p w14:paraId="497D6157" w14:textId="77777777" w:rsidR="00145C38" w:rsidRPr="00145C38" w:rsidRDefault="00145C38" w:rsidP="00145C38">
                  <w:pPr>
                    <w:spacing w:line="240" w:lineRule="auto"/>
                    <w:ind w:left="-108" w:firstLine="0"/>
                    <w:rPr>
                      <w:b/>
                    </w:rPr>
                  </w:pPr>
                  <w:r w:rsidRPr="00145C38">
                    <w:rPr>
                      <w:b/>
                    </w:rPr>
                    <w:t>Nguyễn Văn Hải</w:t>
                  </w:r>
                </w:p>
                <w:p w14:paraId="412ADE7C" w14:textId="77777777" w:rsidR="00145C38" w:rsidRPr="00145C38" w:rsidRDefault="00145C38" w:rsidP="00145C38">
                  <w:pPr>
                    <w:spacing w:line="240" w:lineRule="auto"/>
                    <w:ind w:left="-108" w:firstLine="0"/>
                    <w:rPr>
                      <w:b/>
                    </w:rPr>
                  </w:pPr>
                  <w:r w:rsidRPr="00145C38">
                    <w:rPr>
                      <w:b/>
                    </w:rPr>
                    <w:t>Trần Tuấn Vinh</w:t>
                  </w:r>
                </w:p>
                <w:p w14:paraId="477F4E7F" w14:textId="6EE60FE0" w:rsidR="00145C38" w:rsidRDefault="00145C38" w:rsidP="00145C38">
                  <w:pPr>
                    <w:spacing w:line="240" w:lineRule="auto"/>
                    <w:ind w:left="-108" w:firstLine="0"/>
                  </w:pPr>
                  <w:r w:rsidRPr="00145C38">
                    <w:rPr>
                      <w:b/>
                    </w:rPr>
                    <w:t>Cao Hồng Huệ</w:t>
                  </w:r>
                </w:p>
              </w:tc>
              <w:tc>
                <w:tcPr>
                  <w:tcW w:w="5103" w:type="dxa"/>
                  <w:gridSpan w:val="3"/>
                  <w:hideMark/>
                </w:tcPr>
                <w:p w14:paraId="79F33D5E"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Nguyễn Thị Nhật Thanh</w:t>
                  </w:r>
                </w:p>
                <w:p w14:paraId="03863A2F"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Lưu Việt Hưng</w:t>
                  </w:r>
                </w:p>
                <w:p w14:paraId="4F72DA71"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Lưu Quang Thắng</w:t>
                  </w:r>
                </w:p>
                <w:p w14:paraId="0432F1D4"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Hoàng Xuân Phương</w:t>
                  </w:r>
                </w:p>
                <w:p w14:paraId="3173FE26"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Phan Anh</w:t>
                  </w:r>
                </w:p>
                <w:p w14:paraId="49E9D11E"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Hà Đức Văn</w:t>
                  </w:r>
                </w:p>
                <w:p w14:paraId="3559FEA6" w14:textId="77777777" w:rsidR="00E95B2E" w:rsidRDefault="00E95B2E">
                  <w:pPr>
                    <w:spacing w:before="0" w:after="0" w:line="276" w:lineRule="auto"/>
                    <w:ind w:right="-187" w:firstLine="0"/>
                    <w:jc w:val="left"/>
                    <w:outlineLvl w:val="8"/>
                    <w:rPr>
                      <w:rFonts w:eastAsia="Times New Roman"/>
                      <w:b/>
                      <w:szCs w:val="28"/>
                      <w:lang w:val="x-none" w:eastAsia="x-none"/>
                    </w:rPr>
                  </w:pPr>
                  <w:r>
                    <w:rPr>
                      <w:rFonts w:eastAsia="Times New Roman"/>
                      <w:b/>
                      <w:szCs w:val="28"/>
                      <w:lang w:val="x-none" w:eastAsia="x-none"/>
                    </w:rPr>
                    <w:t>Bùi Quang Hưng</w:t>
                  </w:r>
                </w:p>
                <w:p w14:paraId="7E6E545C" w14:textId="77777777" w:rsidR="00145C38" w:rsidRDefault="00145C38">
                  <w:pPr>
                    <w:spacing w:before="0" w:after="0" w:line="276" w:lineRule="auto"/>
                    <w:ind w:right="-187" w:firstLine="0"/>
                    <w:jc w:val="left"/>
                    <w:outlineLvl w:val="8"/>
                    <w:rPr>
                      <w:rFonts w:eastAsia="Times New Roman"/>
                      <w:b/>
                      <w:szCs w:val="28"/>
                      <w:lang w:val="x-none" w:eastAsia="x-none"/>
                    </w:rPr>
                  </w:pPr>
                  <w:r w:rsidRPr="00145C38">
                    <w:rPr>
                      <w:rFonts w:eastAsia="Times New Roman"/>
                      <w:b/>
                      <w:szCs w:val="28"/>
                      <w:lang w:val="x-none" w:eastAsia="x-none"/>
                    </w:rPr>
                    <w:t>Nguyễn Quang Thành</w:t>
                  </w:r>
                </w:p>
                <w:p w14:paraId="2A085985" w14:textId="2A223801" w:rsidR="00145C38" w:rsidRDefault="00145C38">
                  <w:pPr>
                    <w:spacing w:before="0" w:after="0" w:line="276" w:lineRule="auto"/>
                    <w:ind w:right="-187" w:firstLine="0"/>
                    <w:jc w:val="left"/>
                    <w:outlineLvl w:val="8"/>
                    <w:rPr>
                      <w:rFonts w:eastAsia="Times New Roman"/>
                      <w:b/>
                      <w:szCs w:val="28"/>
                      <w:lang w:val="x-none" w:eastAsia="x-none"/>
                    </w:rPr>
                  </w:pPr>
                  <w:r w:rsidRPr="00145C38">
                    <w:rPr>
                      <w:rFonts w:eastAsia="Times New Roman"/>
                      <w:b/>
                      <w:szCs w:val="28"/>
                      <w:lang w:val="x-none" w:eastAsia="x-none"/>
                    </w:rPr>
                    <w:t>Nguyễn Huy Thảo</w:t>
                  </w:r>
                </w:p>
              </w:tc>
            </w:tr>
          </w:tbl>
          <w:p w14:paraId="63700A67" w14:textId="77777777" w:rsidR="00E95B2E" w:rsidRDefault="00E95B2E">
            <w:pPr>
              <w:spacing w:before="0" w:after="0" w:line="240" w:lineRule="auto"/>
              <w:ind w:firstLine="0"/>
              <w:jc w:val="left"/>
              <w:rPr>
                <w:rFonts w:eastAsia="Times New Roman" w:cs="Arial"/>
                <w:b/>
                <w:szCs w:val="28"/>
              </w:rPr>
            </w:pPr>
            <w:r>
              <w:rPr>
                <w:szCs w:val="28"/>
              </w:rPr>
              <w:t xml:space="preserve"> </w:t>
            </w:r>
          </w:p>
          <w:p w14:paraId="5C4BF5D2" w14:textId="77777777" w:rsidR="00E95B2E" w:rsidRDefault="00E95B2E">
            <w:pPr>
              <w:spacing w:before="0" w:after="0" w:line="240" w:lineRule="auto"/>
              <w:ind w:right="-187" w:firstLine="0"/>
              <w:jc w:val="center"/>
              <w:rPr>
                <w:rFonts w:eastAsia="Times New Roman" w:cs="Arial"/>
                <w:b/>
                <w:szCs w:val="28"/>
              </w:rPr>
            </w:pPr>
          </w:p>
          <w:p w14:paraId="69226269" w14:textId="77777777" w:rsidR="00E95B2E" w:rsidRDefault="00E95B2E">
            <w:pPr>
              <w:spacing w:before="0" w:after="0" w:line="240" w:lineRule="auto"/>
              <w:ind w:right="-187" w:firstLine="0"/>
              <w:jc w:val="center"/>
              <w:rPr>
                <w:rFonts w:eastAsia="Times New Roman" w:cs="Arial"/>
                <w:b/>
                <w:sz w:val="26"/>
                <w:szCs w:val="28"/>
              </w:rPr>
            </w:pPr>
          </w:p>
          <w:p w14:paraId="67265047" w14:textId="77777777" w:rsidR="00E95B2E" w:rsidRDefault="00E95B2E">
            <w:pPr>
              <w:spacing w:before="0" w:after="0" w:line="240" w:lineRule="auto"/>
              <w:ind w:right="-187" w:firstLine="0"/>
              <w:jc w:val="center"/>
              <w:rPr>
                <w:rFonts w:eastAsia="Times New Roman" w:cs="Arial"/>
                <w:b/>
                <w:sz w:val="26"/>
                <w:szCs w:val="28"/>
              </w:rPr>
            </w:pPr>
          </w:p>
          <w:p w14:paraId="43E2907B" w14:textId="77777777" w:rsidR="00E95B2E" w:rsidRDefault="00E95B2E">
            <w:pPr>
              <w:spacing w:before="0" w:after="0" w:line="240" w:lineRule="auto"/>
              <w:ind w:right="-187" w:firstLine="0"/>
              <w:jc w:val="center"/>
              <w:rPr>
                <w:rFonts w:eastAsia="Times New Roman" w:cs="Arial"/>
                <w:b/>
                <w:szCs w:val="28"/>
              </w:rPr>
            </w:pPr>
          </w:p>
          <w:p w14:paraId="65CD8C9B" w14:textId="77777777" w:rsidR="00E95B2E" w:rsidRDefault="00E95B2E">
            <w:pPr>
              <w:spacing w:before="0" w:after="0" w:line="240" w:lineRule="auto"/>
              <w:ind w:right="-187" w:firstLine="0"/>
              <w:jc w:val="center"/>
              <w:rPr>
                <w:rFonts w:eastAsia="Times New Roman" w:cs="Arial"/>
                <w:b/>
                <w:szCs w:val="28"/>
              </w:rPr>
            </w:pPr>
          </w:p>
          <w:p w14:paraId="199812EB" w14:textId="77777777" w:rsidR="00E95B2E" w:rsidRDefault="00E95B2E">
            <w:pPr>
              <w:spacing w:before="0" w:after="0" w:line="240" w:lineRule="auto"/>
              <w:ind w:right="-187" w:firstLine="0"/>
              <w:jc w:val="center"/>
              <w:rPr>
                <w:rFonts w:eastAsia="Times New Roman" w:cs="Arial"/>
                <w:b/>
                <w:szCs w:val="28"/>
              </w:rPr>
            </w:pPr>
          </w:p>
          <w:p w14:paraId="7A1A7777" w14:textId="77777777" w:rsidR="00E95B2E" w:rsidRDefault="00E95B2E">
            <w:pPr>
              <w:spacing w:before="0" w:after="0" w:line="240" w:lineRule="auto"/>
              <w:ind w:right="-187" w:firstLine="0"/>
              <w:jc w:val="center"/>
              <w:rPr>
                <w:rFonts w:eastAsia="Times New Roman" w:cs="Arial"/>
                <w:b/>
                <w:szCs w:val="28"/>
              </w:rPr>
            </w:pPr>
          </w:p>
          <w:p w14:paraId="646615FA" w14:textId="77777777" w:rsidR="00E95B2E" w:rsidRDefault="00E95B2E">
            <w:pPr>
              <w:spacing w:before="0" w:after="0" w:line="240" w:lineRule="auto"/>
              <w:ind w:right="-187" w:firstLine="0"/>
              <w:jc w:val="center"/>
              <w:rPr>
                <w:rFonts w:eastAsia="Times New Roman" w:cs="Arial"/>
                <w:b/>
                <w:szCs w:val="28"/>
              </w:rPr>
            </w:pPr>
          </w:p>
          <w:p w14:paraId="3B65FA80" w14:textId="77777777" w:rsidR="00E95B2E" w:rsidRDefault="00E95B2E">
            <w:pPr>
              <w:spacing w:before="0" w:after="0" w:line="240" w:lineRule="auto"/>
              <w:ind w:right="-187" w:firstLine="0"/>
              <w:jc w:val="center"/>
              <w:rPr>
                <w:rFonts w:eastAsia="Times New Roman" w:cs="Arial"/>
                <w:b/>
                <w:szCs w:val="28"/>
              </w:rPr>
            </w:pPr>
          </w:p>
          <w:p w14:paraId="5247E2CE" w14:textId="77777777" w:rsidR="00E95B2E" w:rsidRDefault="00E95B2E">
            <w:pPr>
              <w:spacing w:before="0" w:after="0" w:line="240" w:lineRule="auto"/>
              <w:ind w:right="-187" w:firstLine="0"/>
              <w:jc w:val="center"/>
              <w:rPr>
                <w:rFonts w:eastAsia="Times New Roman" w:cs="Arial"/>
                <w:b/>
                <w:szCs w:val="28"/>
              </w:rPr>
            </w:pPr>
          </w:p>
          <w:p w14:paraId="2AD4DEAA" w14:textId="77777777" w:rsidR="00E95B2E" w:rsidRDefault="00E95B2E">
            <w:pPr>
              <w:spacing w:before="0" w:after="0" w:line="240" w:lineRule="auto"/>
              <w:ind w:right="-187" w:firstLine="0"/>
              <w:jc w:val="center"/>
              <w:rPr>
                <w:rFonts w:eastAsia="Times New Roman" w:cs="Arial"/>
                <w:b/>
                <w:szCs w:val="28"/>
              </w:rPr>
            </w:pPr>
          </w:p>
          <w:p w14:paraId="4FC6611F" w14:textId="77777777" w:rsidR="00145C38" w:rsidRDefault="00145C38">
            <w:pPr>
              <w:spacing w:before="0" w:after="0" w:line="240" w:lineRule="auto"/>
              <w:ind w:right="-187" w:firstLine="0"/>
              <w:jc w:val="center"/>
              <w:rPr>
                <w:rFonts w:eastAsia="Times New Roman" w:cs="Arial"/>
                <w:b/>
                <w:szCs w:val="28"/>
              </w:rPr>
            </w:pPr>
          </w:p>
          <w:p w14:paraId="03E3BDBF" w14:textId="77777777" w:rsidR="00145C38" w:rsidRDefault="00145C38">
            <w:pPr>
              <w:spacing w:before="0" w:after="0" w:line="240" w:lineRule="auto"/>
              <w:ind w:right="-187" w:firstLine="0"/>
              <w:jc w:val="center"/>
              <w:rPr>
                <w:rFonts w:eastAsia="Times New Roman" w:cs="Arial"/>
                <w:b/>
                <w:szCs w:val="28"/>
              </w:rPr>
            </w:pPr>
          </w:p>
          <w:p w14:paraId="4E61C2B5" w14:textId="77777777" w:rsidR="00145C38" w:rsidRDefault="00145C38">
            <w:pPr>
              <w:spacing w:before="0" w:after="0" w:line="240" w:lineRule="auto"/>
              <w:ind w:right="-187" w:firstLine="0"/>
              <w:jc w:val="center"/>
              <w:rPr>
                <w:rFonts w:eastAsia="Times New Roman" w:cs="Arial"/>
                <w:b/>
                <w:szCs w:val="28"/>
              </w:rPr>
            </w:pPr>
          </w:p>
          <w:p w14:paraId="436EF3D4" w14:textId="52F2F9B0" w:rsidR="00E95B2E" w:rsidRDefault="00E95B2E">
            <w:pPr>
              <w:spacing w:before="0" w:after="0" w:line="240" w:lineRule="auto"/>
              <w:ind w:right="-187" w:firstLine="0"/>
              <w:jc w:val="center"/>
              <w:rPr>
                <w:rFonts w:eastAsia="Times New Roman" w:cs="Arial"/>
                <w:b/>
                <w:szCs w:val="28"/>
              </w:rPr>
            </w:pPr>
            <w:r>
              <w:rPr>
                <w:rFonts w:eastAsia="Times New Roman" w:cs="Arial"/>
                <w:b/>
                <w:szCs w:val="28"/>
              </w:rPr>
              <w:t>Hà Nội –2018</w:t>
            </w:r>
          </w:p>
        </w:tc>
      </w:tr>
      <w:tr w:rsidR="00E95B2E" w14:paraId="147280BA" w14:textId="77777777" w:rsidTr="008071A3">
        <w:trPr>
          <w:gridAfter w:val="1"/>
          <w:wAfter w:w="153" w:type="dxa"/>
          <w:trHeight w:val="13133"/>
        </w:trPr>
        <w:tc>
          <w:tcPr>
            <w:tcW w:w="9357" w:type="dxa"/>
            <w:gridSpan w:val="2"/>
            <w:tcBorders>
              <w:top w:val="double" w:sz="12" w:space="0" w:color="auto"/>
              <w:left w:val="double" w:sz="12" w:space="0" w:color="auto"/>
              <w:bottom w:val="double" w:sz="12" w:space="0" w:color="auto"/>
              <w:right w:val="double" w:sz="12" w:space="0" w:color="auto"/>
            </w:tcBorders>
          </w:tcPr>
          <w:tbl>
            <w:tblPr>
              <w:tblW w:w="9255" w:type="dxa"/>
              <w:tblLayout w:type="fixed"/>
              <w:tblLook w:val="04A0" w:firstRow="1" w:lastRow="0" w:firstColumn="1" w:lastColumn="0" w:noHBand="0" w:noVBand="1"/>
            </w:tblPr>
            <w:tblGrid>
              <w:gridCol w:w="4006"/>
              <w:gridCol w:w="5249"/>
            </w:tblGrid>
            <w:tr w:rsidR="00E95B2E" w14:paraId="7FB4EC4A" w14:textId="77777777">
              <w:trPr>
                <w:trHeight w:val="739"/>
              </w:trPr>
              <w:tc>
                <w:tcPr>
                  <w:tcW w:w="4003" w:type="dxa"/>
                  <w:hideMark/>
                </w:tcPr>
                <w:p w14:paraId="4135A16C" w14:textId="77777777" w:rsidR="00E95B2E" w:rsidRDefault="00E95B2E">
                  <w:pPr>
                    <w:spacing w:after="0" w:line="240" w:lineRule="auto"/>
                    <w:jc w:val="center"/>
                    <w:rPr>
                      <w:b/>
                      <w:sz w:val="26"/>
                    </w:rPr>
                  </w:pPr>
                  <w:r>
                    <w:rPr>
                      <w:b/>
                      <w:sz w:val="26"/>
                    </w:rPr>
                    <w:lastRenderedPageBreak/>
                    <w:t>BỘ KHOA HỌC</w:t>
                  </w:r>
                </w:p>
                <w:p w14:paraId="417E83FA" w14:textId="77777777" w:rsidR="00E95B2E" w:rsidRDefault="00E95B2E">
                  <w:pPr>
                    <w:spacing w:after="0" w:line="240" w:lineRule="auto"/>
                    <w:jc w:val="center"/>
                    <w:rPr>
                      <w:b/>
                      <w:sz w:val="26"/>
                    </w:rPr>
                  </w:pPr>
                  <w:r>
                    <w:rPr>
                      <w:b/>
                      <w:sz w:val="26"/>
                    </w:rPr>
                    <w:t>VÀ CÔNG NGHỆ</w:t>
                  </w:r>
                </w:p>
              </w:tc>
              <w:tc>
                <w:tcPr>
                  <w:tcW w:w="5245" w:type="dxa"/>
                  <w:hideMark/>
                </w:tcPr>
                <w:p w14:paraId="2D99DC32" w14:textId="77777777" w:rsidR="00E95B2E" w:rsidRDefault="00E95B2E">
                  <w:pPr>
                    <w:spacing w:after="0" w:line="240" w:lineRule="auto"/>
                    <w:jc w:val="center"/>
                    <w:rPr>
                      <w:b/>
                      <w:sz w:val="26"/>
                    </w:rPr>
                  </w:pPr>
                  <w:r>
                    <w:rPr>
                      <w:b/>
                      <w:sz w:val="26"/>
                    </w:rPr>
                    <w:t>VIỆN HÀN LÂM KHOA HỌC</w:t>
                  </w:r>
                </w:p>
                <w:p w14:paraId="02A143DB" w14:textId="77777777" w:rsidR="00E95B2E" w:rsidRDefault="00E95B2E">
                  <w:pPr>
                    <w:spacing w:after="0" w:line="240" w:lineRule="auto"/>
                    <w:jc w:val="center"/>
                    <w:rPr>
                      <w:b/>
                      <w:sz w:val="26"/>
                    </w:rPr>
                  </w:pPr>
                  <w:r>
                    <w:rPr>
                      <w:b/>
                      <w:sz w:val="26"/>
                    </w:rPr>
                    <w:t>VÀ CÔNG NGHỆ VIỆT NAM</w:t>
                  </w:r>
                </w:p>
              </w:tc>
            </w:tr>
            <w:tr w:rsidR="00E95B2E" w14:paraId="13B32A49" w14:textId="77777777">
              <w:tc>
                <w:tcPr>
                  <w:tcW w:w="9248" w:type="dxa"/>
                  <w:gridSpan w:val="2"/>
                </w:tcPr>
                <w:p w14:paraId="5AD9DAE1" w14:textId="77777777" w:rsidR="00E95B2E" w:rsidRDefault="00E95B2E">
                  <w:pPr>
                    <w:spacing w:after="0" w:line="240" w:lineRule="auto"/>
                    <w:jc w:val="center"/>
                    <w:rPr>
                      <w:b/>
                      <w:sz w:val="48"/>
                    </w:rPr>
                  </w:pPr>
                </w:p>
                <w:p w14:paraId="72AECE37" w14:textId="77777777" w:rsidR="00E95B2E" w:rsidRDefault="00E95B2E">
                  <w:pPr>
                    <w:spacing w:after="0" w:line="240" w:lineRule="auto"/>
                    <w:ind w:left="75" w:hanging="149"/>
                    <w:jc w:val="center"/>
                    <w:rPr>
                      <w:b/>
                      <w:bCs/>
                      <w:sz w:val="30"/>
                      <w:szCs w:val="32"/>
                    </w:rPr>
                  </w:pPr>
                  <w:r>
                    <w:rPr>
                      <w:b/>
                      <w:bCs/>
                      <w:sz w:val="32"/>
                      <w:szCs w:val="32"/>
                    </w:rPr>
                    <w:t xml:space="preserve"> </w:t>
                  </w:r>
                  <w:r>
                    <w:rPr>
                      <w:b/>
                      <w:bCs/>
                      <w:sz w:val="30"/>
                      <w:szCs w:val="32"/>
                    </w:rPr>
                    <w:t>CH</w:t>
                  </w:r>
                  <w:r>
                    <w:rPr>
                      <w:b/>
                      <w:bCs/>
                      <w:sz w:val="30"/>
                      <w:szCs w:val="32"/>
                      <w:lang w:val="vi-VN"/>
                    </w:rPr>
                    <w:t xml:space="preserve">ƯƠNG TRÌNH </w:t>
                  </w:r>
                  <w:r>
                    <w:rPr>
                      <w:b/>
                      <w:bCs/>
                      <w:sz w:val="30"/>
                      <w:szCs w:val="32"/>
                    </w:rPr>
                    <w:t>KHOA HỌC VÀ CÔNG NGHỆ CẤP QUỐC GIA</w:t>
                  </w:r>
                </w:p>
                <w:p w14:paraId="372A0413" w14:textId="77777777" w:rsidR="00E95B2E" w:rsidRDefault="00E95B2E">
                  <w:pPr>
                    <w:spacing w:after="0" w:line="240" w:lineRule="auto"/>
                    <w:ind w:left="75"/>
                    <w:jc w:val="center"/>
                    <w:rPr>
                      <w:b/>
                      <w:bCs/>
                      <w:sz w:val="30"/>
                      <w:szCs w:val="32"/>
                    </w:rPr>
                  </w:pPr>
                  <w:r>
                    <w:rPr>
                      <w:b/>
                      <w:bCs/>
                      <w:sz w:val="30"/>
                      <w:szCs w:val="32"/>
                    </w:rPr>
                    <w:t>VỀ CÔNG NGHỆ</w:t>
                  </w:r>
                  <w:r>
                    <w:rPr>
                      <w:b/>
                      <w:bCs/>
                      <w:sz w:val="30"/>
                      <w:szCs w:val="32"/>
                      <w:lang w:val="vi-VN"/>
                    </w:rPr>
                    <w:t xml:space="preserve"> VŨ TRỤ</w:t>
                  </w:r>
                  <w:r>
                    <w:rPr>
                      <w:b/>
                      <w:bCs/>
                      <w:sz w:val="30"/>
                      <w:szCs w:val="32"/>
                    </w:rPr>
                    <w:t xml:space="preserve"> (2016 – 2020)</w:t>
                  </w:r>
                </w:p>
                <w:p w14:paraId="61EB1C8D" w14:textId="4636CD64" w:rsidR="00E95B2E" w:rsidRDefault="00E95B2E">
                  <w:pPr>
                    <w:spacing w:before="0" w:after="0" w:line="240" w:lineRule="auto"/>
                  </w:pPr>
                  <w:r>
                    <w:rPr>
                      <w:noProof/>
                    </w:rPr>
                    <mc:AlternateContent>
                      <mc:Choice Requires="wps">
                        <w:drawing>
                          <wp:anchor distT="4294967295" distB="4294967295" distL="114300" distR="114300" simplePos="0" relativeHeight="251657728" behindDoc="0" locked="0" layoutInCell="1" allowOverlap="1" wp14:anchorId="0352A496" wp14:editId="5E50360F">
                            <wp:simplePos x="0" y="0"/>
                            <wp:positionH relativeFrom="column">
                              <wp:posOffset>1420495</wp:posOffset>
                            </wp:positionH>
                            <wp:positionV relativeFrom="paragraph">
                              <wp:posOffset>2540</wp:posOffset>
                            </wp:positionV>
                            <wp:extent cx="2867025" cy="0"/>
                            <wp:effectExtent l="0" t="0" r="0" b="0"/>
                            <wp:wrapNone/>
                            <wp:docPr id="24"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867025" cy="0"/>
                                    </a:xfrm>
                                    <a:prstGeom prst="line">
                                      <a:avLst/>
                                    </a:prstGeom>
                                    <a:noFill/>
                                    <a:ln w="9525" cap="flat" cmpd="sng" algn="ctr">
                                      <a:solidFill>
                                        <a:sysClr val="windowText" lastClr="000000">
                                          <a:shade val="95000"/>
                                          <a:satMod val="105000"/>
                                        </a:sysClr>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36DE2A1E" id="Straight Connector 24"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page" from="111.85pt,.2pt" to="337.6pt,.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">
                            <o:lock v:ext="edit" shapetype="f"/>
                          </v:line>
                        </w:pict>
                      </mc:Fallback>
                    </mc:AlternateContent>
                  </w:r>
                </w:p>
              </w:tc>
            </w:tr>
            <w:tr w:rsidR="00E95B2E" w14:paraId="0C18D1BD" w14:textId="77777777">
              <w:tc>
                <w:tcPr>
                  <w:tcW w:w="9248" w:type="dxa"/>
                  <w:gridSpan w:val="2"/>
                </w:tcPr>
                <w:p w14:paraId="5B69FCEC" w14:textId="77777777" w:rsidR="00E95B2E" w:rsidRDefault="00E95B2E">
                  <w:pPr>
                    <w:spacing w:after="0" w:line="240" w:lineRule="auto"/>
                    <w:jc w:val="center"/>
                    <w:rPr>
                      <w:b/>
                    </w:rPr>
                  </w:pPr>
                </w:p>
              </w:tc>
            </w:tr>
          </w:tbl>
          <w:p w14:paraId="2F32F7A2" w14:textId="77777777" w:rsidR="00E95B2E" w:rsidRDefault="00E95B2E">
            <w:pPr>
              <w:spacing w:after="0" w:line="240" w:lineRule="auto"/>
              <w:ind w:left="74"/>
              <w:jc w:val="center"/>
              <w:rPr>
                <w:b/>
                <w:bCs/>
                <w:sz w:val="30"/>
              </w:rPr>
            </w:pPr>
            <w:r>
              <w:tab/>
            </w:r>
          </w:p>
          <w:p w14:paraId="5152CFA0" w14:textId="140897D0" w:rsidR="00E95B2E" w:rsidRDefault="00E95B2E">
            <w:pPr>
              <w:spacing w:after="0"/>
              <w:ind w:left="72"/>
              <w:jc w:val="center"/>
              <w:rPr>
                <w:rFonts w:eastAsia="Times New Roman"/>
                <w:bCs/>
              </w:rPr>
            </w:pPr>
            <w:r>
              <w:rPr>
                <w:rFonts w:eastAsia="Times New Roman"/>
                <w:b/>
                <w:bCs/>
                <w:sz w:val="36"/>
                <w:szCs w:val="36"/>
              </w:rPr>
              <w:t xml:space="preserve">BÁO CÁO CÔNG VIỆC SỐ 6.1 </w:t>
            </w:r>
          </w:p>
          <w:p w14:paraId="70F41BCB" w14:textId="59896815" w:rsidR="00E95B2E" w:rsidRPr="00E95B2E" w:rsidRDefault="00E95B2E" w:rsidP="00D73EA2">
            <w:pPr>
              <w:spacing w:after="0"/>
              <w:ind w:left="72" w:firstLine="14"/>
              <w:jc w:val="center"/>
              <w:rPr>
                <w:rFonts w:eastAsia="Times New Roman"/>
                <w:b/>
                <w:bCs/>
                <w:szCs w:val="28"/>
              </w:rPr>
            </w:pPr>
            <w:r w:rsidRPr="00E95B2E">
              <w:rPr>
                <w:rFonts w:eastAsia="Times New Roman"/>
                <w:b/>
                <w:bCs/>
                <w:szCs w:val="28"/>
              </w:rPr>
              <w:t xml:space="preserve"> “</w:t>
            </w:r>
            <w:r w:rsidR="00D73EA2" w:rsidRPr="00E95B2E">
              <w:rPr>
                <w:rFonts w:eastAsia="Times New Roman"/>
                <w:b/>
                <w:bCs/>
                <w:szCs w:val="28"/>
              </w:rPr>
              <w:t>PHÂN TÍCH THIẾT KẾ XÂY DỰNG BỘ CÔNG CỤ PHÂN TÍCH VÀ XỬ LÝ DỮ LIỆU ẢNH QUANG HỌC VÀ RADAR</w:t>
            </w:r>
            <w:r w:rsidRPr="00E95B2E">
              <w:rPr>
                <w:rFonts w:eastAsia="Times New Roman"/>
                <w:b/>
                <w:bCs/>
                <w:szCs w:val="28"/>
              </w:rPr>
              <w:t xml:space="preserve">” </w:t>
            </w:r>
          </w:p>
          <w:p w14:paraId="5FDB1F73" w14:textId="77777777" w:rsidR="00E95B2E" w:rsidRDefault="00E95B2E">
            <w:pPr>
              <w:spacing w:after="0" w:line="240" w:lineRule="auto"/>
              <w:ind w:left="74"/>
              <w:rPr>
                <w:b/>
                <w:bCs/>
              </w:rPr>
            </w:pPr>
          </w:p>
          <w:p w14:paraId="74525D69" w14:textId="77777777" w:rsidR="00E95B2E" w:rsidRDefault="00E95B2E">
            <w:pPr>
              <w:spacing w:after="0"/>
              <w:ind w:left="74"/>
              <w:jc w:val="center"/>
            </w:pPr>
            <w:r>
              <w:rPr>
                <w:b/>
                <w:bCs/>
              </w:rPr>
              <w:t xml:space="preserve">ĐỀ TÀI: </w:t>
            </w:r>
            <w:r>
              <w:rPr>
                <w:b/>
                <w:bCs/>
                <w:sz w:val="30"/>
              </w:rPr>
              <w:t>“Nghiên cứu, xây dựng hệ thống tích hợp thông tin đa nguồn (ảnh viễn thám, AIS, LRIT ...) phục vụ công tác bảo đảm an ninh quốc gia”</w:t>
            </w:r>
          </w:p>
          <w:p w14:paraId="16D66ECC" w14:textId="277C3B3E" w:rsidR="00E95B2E" w:rsidRDefault="00E95B2E">
            <w:pPr>
              <w:spacing w:after="0"/>
              <w:ind w:left="75"/>
              <w:jc w:val="center"/>
              <w:rPr>
                <w:b/>
                <w:sz w:val="30"/>
              </w:rPr>
            </w:pPr>
            <w:r>
              <w:rPr>
                <w:b/>
                <w:sz w:val="30"/>
              </w:rPr>
              <w:t>Mã số: VT-UD.06/16-20</w:t>
            </w:r>
          </w:p>
          <w:p w14:paraId="074AE1C2" w14:textId="5EC370F8" w:rsidR="006E3872" w:rsidRDefault="006E3872" w:rsidP="006E3872">
            <w:pPr>
              <w:spacing w:after="0"/>
              <w:ind w:firstLine="0"/>
              <w:rPr>
                <w:b/>
                <w:szCs w:val="28"/>
              </w:rPr>
            </w:pPr>
          </w:p>
          <w:p w14:paraId="0AD1BB5B" w14:textId="77777777" w:rsidR="006E3872" w:rsidRDefault="006E3872">
            <w:pPr>
              <w:spacing w:after="0"/>
              <w:ind w:left="75"/>
              <w:jc w:val="center"/>
              <w:rPr>
                <w:b/>
                <w:szCs w:val="28"/>
              </w:rPr>
            </w:pPr>
          </w:p>
          <w:p w14:paraId="4B5F4FDC" w14:textId="4ABA5C7C" w:rsidR="00E95B2E" w:rsidRDefault="00E95B2E" w:rsidP="006E3872">
            <w:pPr>
              <w:spacing w:before="0" w:after="0" w:line="276" w:lineRule="auto"/>
              <w:ind w:left="2514" w:right="-187" w:firstLine="0"/>
              <w:jc w:val="left"/>
              <w:outlineLvl w:val="8"/>
              <w:rPr>
                <w:rFonts w:eastAsia="Times New Roman"/>
                <w:b/>
                <w:szCs w:val="28"/>
                <w:lang w:val="x-none" w:eastAsia="x-none"/>
              </w:rPr>
            </w:pPr>
            <w:r>
              <w:rPr>
                <w:b/>
              </w:rPr>
              <w:t xml:space="preserve">Người thực hiện:  </w:t>
            </w:r>
            <w:r>
              <w:rPr>
                <w:rFonts w:eastAsia="Times New Roman"/>
                <w:b/>
                <w:szCs w:val="28"/>
                <w:lang w:val="x-none" w:eastAsia="x-none"/>
              </w:rPr>
              <w:t>Bùi Quang Hưng</w:t>
            </w:r>
          </w:p>
          <w:p w14:paraId="6A7ADCC2" w14:textId="6CD39EF8" w:rsidR="00AF24CF" w:rsidRDefault="00AF24CF" w:rsidP="00AF24CF">
            <w:pPr>
              <w:spacing w:before="0" w:after="0" w:line="276" w:lineRule="auto"/>
              <w:ind w:left="4674" w:right="-187" w:firstLine="0"/>
              <w:jc w:val="left"/>
              <w:outlineLvl w:val="8"/>
              <w:rPr>
                <w:b/>
              </w:rPr>
            </w:pPr>
            <w:r>
              <w:rPr>
                <w:b/>
              </w:rPr>
              <w:t>Nguyễn Thị Nhật Thanh</w:t>
            </w:r>
          </w:p>
          <w:p w14:paraId="0D867A58" w14:textId="187DB3CC" w:rsidR="00AF24CF" w:rsidRPr="00AF24CF" w:rsidRDefault="00AF24CF" w:rsidP="00AF24CF">
            <w:pPr>
              <w:spacing w:before="0" w:after="0" w:line="276" w:lineRule="auto"/>
              <w:ind w:left="4674" w:right="-187" w:firstLine="0"/>
              <w:jc w:val="left"/>
              <w:outlineLvl w:val="8"/>
              <w:rPr>
                <w:rFonts w:eastAsia="Times New Roman" w:cs="Arial"/>
                <w:b/>
              </w:rPr>
            </w:pPr>
            <w:r>
              <w:rPr>
                <w:rFonts w:eastAsia="Times New Roman" w:cs="Arial"/>
                <w:b/>
              </w:rPr>
              <w:t>Lưu Quang Thắng</w:t>
            </w:r>
          </w:p>
          <w:p w14:paraId="24FF4B6E" w14:textId="70FD7FF8" w:rsidR="00E95B2E" w:rsidRDefault="00E95B2E">
            <w:pPr>
              <w:spacing w:after="0" w:line="240" w:lineRule="auto"/>
              <w:ind w:firstLine="0"/>
              <w:rPr>
                <w:rFonts w:eastAsia="Times New Roman" w:cs="Arial"/>
                <w:b/>
              </w:rPr>
            </w:pPr>
          </w:p>
          <w:p w14:paraId="48233219" w14:textId="77777777" w:rsidR="00E95B2E" w:rsidRDefault="00E95B2E">
            <w:pPr>
              <w:spacing w:after="0" w:line="240" w:lineRule="auto"/>
              <w:ind w:firstLine="0"/>
              <w:rPr>
                <w:rFonts w:eastAsia="Times New Roman" w:cs="Arial"/>
                <w:b/>
              </w:rPr>
            </w:pPr>
          </w:p>
          <w:p w14:paraId="42AE9ACD" w14:textId="0945BD3B" w:rsidR="00E95B2E" w:rsidRDefault="00E95B2E">
            <w:pPr>
              <w:spacing w:after="0" w:line="240" w:lineRule="auto"/>
              <w:ind w:firstLine="0"/>
              <w:rPr>
                <w:rFonts w:eastAsia="Times New Roman" w:cs="Arial"/>
                <w:b/>
              </w:rPr>
            </w:pPr>
          </w:p>
          <w:p w14:paraId="509F9060" w14:textId="77777777" w:rsidR="00E95B2E" w:rsidRDefault="00E95B2E">
            <w:pPr>
              <w:spacing w:after="0" w:line="240" w:lineRule="auto"/>
              <w:ind w:firstLine="0"/>
              <w:jc w:val="center"/>
              <w:rPr>
                <w:rStyle w:val="Strong"/>
                <w:color w:val="000000"/>
                <w:lang w:val="vi-VN"/>
              </w:rPr>
            </w:pPr>
            <w:r>
              <w:rPr>
                <w:rFonts w:eastAsia="Times New Roman" w:cs="Arial"/>
                <w:b/>
              </w:rPr>
              <w:t>Hà Nội – 2018</w:t>
            </w:r>
          </w:p>
        </w:tc>
      </w:tr>
    </w:tbl>
    <w:p w14:paraId="7AA34B80" w14:textId="77777777" w:rsidR="00E95B2E" w:rsidRDefault="00E95B2E">
      <w:pPr>
        <w:spacing w:before="0" w:after="0" w:line="240" w:lineRule="auto"/>
        <w:ind w:firstLine="0"/>
        <w:jc w:val="left"/>
        <w:rPr>
          <w:szCs w:val="28"/>
        </w:rPr>
        <w:sectPr w:rsidR="00E95B2E" w:rsidSect="00E95B2E">
          <w:footerReference w:type="default" r:id="rId8"/>
          <w:pgSz w:w="11906" w:h="16838" w:code="9"/>
          <w:pgMar w:top="1411" w:right="1138" w:bottom="900" w:left="1701" w:header="720" w:footer="720" w:gutter="0"/>
          <w:pgNumType w:start="1"/>
          <w:cols w:space="400"/>
          <w:docGrid w:linePitch="381"/>
        </w:sectPr>
      </w:pPr>
      <w:r>
        <w:rPr>
          <w:szCs w:val="28"/>
        </w:rPr>
        <w:lastRenderedPageBreak/>
        <w:br w:type="page"/>
      </w:r>
    </w:p>
    <w:p w14:paraId="7687F2B8" w14:textId="58777A7F" w:rsidR="00E95B2E" w:rsidRDefault="00E95B2E">
      <w:pPr>
        <w:spacing w:before="0" w:after="0" w:line="240" w:lineRule="auto"/>
        <w:ind w:firstLine="0"/>
        <w:jc w:val="left"/>
        <w:rPr>
          <w:rFonts w:eastAsia="Times New Roman"/>
          <w:b/>
          <w:bCs/>
          <w:kern w:val="32"/>
          <w:szCs w:val="28"/>
        </w:rPr>
      </w:pPr>
    </w:p>
    <w:p w14:paraId="2391B653" w14:textId="4335804D" w:rsidR="000A2EE8" w:rsidRPr="00486FEB" w:rsidRDefault="00742450" w:rsidP="000A2EE8">
      <w:pPr>
        <w:pStyle w:val="Heading1"/>
        <w:rPr>
          <w:noProof/>
        </w:rPr>
      </w:pPr>
      <w:r w:rsidRPr="00A73F2B">
        <w:rPr>
          <w:szCs w:val="28"/>
        </w:rPr>
        <w:t>MỤC LỤC</w:t>
      </w:r>
      <w:bookmarkEnd w:id="0"/>
      <w:bookmarkEnd w:id="1"/>
      <w:bookmarkEnd w:id="2"/>
      <w:bookmarkEnd w:id="3"/>
      <w:bookmarkEnd w:id="4"/>
      <w:r w:rsidR="000A2EE8">
        <w:rPr>
          <w:b w:val="0"/>
          <w:bCs w:val="0"/>
          <w:color w:val="171717"/>
          <w:szCs w:val="28"/>
        </w:rPr>
        <w:fldChar w:fldCharType="begin"/>
      </w:r>
      <w:r w:rsidR="000A2EE8">
        <w:rPr>
          <w:b w:val="0"/>
          <w:bCs w:val="0"/>
          <w:color w:val="171717"/>
          <w:szCs w:val="28"/>
        </w:rPr>
        <w:instrText xml:space="preserve"> TOC \o "1-5" \h \z \u </w:instrText>
      </w:r>
      <w:r w:rsidR="000A2EE8">
        <w:rPr>
          <w:b w:val="0"/>
          <w:bCs w:val="0"/>
          <w:color w:val="171717"/>
          <w:szCs w:val="28"/>
        </w:rPr>
        <w:fldChar w:fldCharType="separate"/>
      </w:r>
    </w:p>
    <w:p w14:paraId="280C4620" w14:textId="1FF556AC" w:rsidR="000A2EE8" w:rsidRDefault="009A6D49" w:rsidP="00486FEB">
      <w:pPr>
        <w:pStyle w:val="TOC1"/>
        <w:rPr>
          <w:rFonts w:asciiTheme="minorHAnsi" w:eastAsiaTheme="minorEastAsia" w:hAnsiTheme="minorHAnsi" w:cstheme="minorBidi"/>
          <w:color w:val="auto"/>
          <w:sz w:val="22"/>
          <w:szCs w:val="22"/>
        </w:rPr>
      </w:pPr>
      <w:hyperlink w:anchor="_Toc519174572" w:history="1">
        <w:r w:rsidR="000A2EE8" w:rsidRPr="00486FEB">
          <w:rPr>
            <w:rStyle w:val="Hyperlink"/>
          </w:rPr>
          <w:t>MỤC LỤC</w:t>
        </w:r>
        <w:r w:rsidR="000A2EE8" w:rsidRPr="00486FEB">
          <w:rPr>
            <w:webHidden/>
          </w:rPr>
          <w:tab/>
        </w:r>
        <w:r w:rsidR="000A2EE8" w:rsidRPr="00486FEB">
          <w:rPr>
            <w:webHidden/>
          </w:rPr>
          <w:fldChar w:fldCharType="begin"/>
        </w:r>
        <w:r w:rsidR="000A2EE8" w:rsidRPr="00486FEB">
          <w:rPr>
            <w:webHidden/>
          </w:rPr>
          <w:instrText xml:space="preserve"> PAGEREF _Toc519174572 \h </w:instrText>
        </w:r>
        <w:r w:rsidR="000A2EE8" w:rsidRPr="00486FEB">
          <w:rPr>
            <w:webHidden/>
          </w:rPr>
        </w:r>
        <w:r w:rsidR="000A2EE8" w:rsidRPr="00486FEB">
          <w:rPr>
            <w:webHidden/>
          </w:rPr>
          <w:fldChar w:fldCharType="separate"/>
        </w:r>
        <w:r w:rsidR="005E0397" w:rsidRPr="00486FEB">
          <w:rPr>
            <w:webHidden/>
          </w:rPr>
          <w:t>1</w:t>
        </w:r>
        <w:r w:rsidR="000A2EE8" w:rsidRPr="00486FEB">
          <w:rPr>
            <w:webHidden/>
          </w:rPr>
          <w:fldChar w:fldCharType="end"/>
        </w:r>
      </w:hyperlink>
    </w:p>
    <w:p w14:paraId="79EB0766" w14:textId="13C101B1" w:rsidR="000A2EE8" w:rsidRPr="00486FEB" w:rsidRDefault="009A6D49" w:rsidP="00486FEB">
      <w:pPr>
        <w:pStyle w:val="TOC1"/>
        <w:rPr>
          <w:rFonts w:asciiTheme="minorHAnsi" w:eastAsiaTheme="minorEastAsia" w:hAnsiTheme="minorHAnsi" w:cstheme="minorBidi"/>
          <w:color w:val="auto"/>
          <w:sz w:val="22"/>
          <w:szCs w:val="22"/>
        </w:rPr>
      </w:pPr>
      <w:hyperlink w:anchor="_Toc519174573" w:history="1">
        <w:r w:rsidR="000A2EE8" w:rsidRPr="00486FEB">
          <w:rPr>
            <w:rStyle w:val="Hyperlink"/>
          </w:rPr>
          <w:t>DANH MỤC CÁC CHỮ VIẾT TẮT</w:t>
        </w:r>
        <w:r w:rsidR="000A2EE8" w:rsidRPr="00486FEB">
          <w:rPr>
            <w:webHidden/>
          </w:rPr>
          <w:tab/>
        </w:r>
        <w:r w:rsidR="000A2EE8" w:rsidRPr="00486FEB">
          <w:rPr>
            <w:webHidden/>
          </w:rPr>
          <w:fldChar w:fldCharType="begin"/>
        </w:r>
        <w:r w:rsidR="000A2EE8" w:rsidRPr="00486FEB">
          <w:rPr>
            <w:webHidden/>
          </w:rPr>
          <w:instrText xml:space="preserve"> PAGEREF _Toc519174573 \h </w:instrText>
        </w:r>
        <w:r w:rsidR="000A2EE8" w:rsidRPr="00486FEB">
          <w:rPr>
            <w:webHidden/>
          </w:rPr>
        </w:r>
        <w:r w:rsidR="000A2EE8" w:rsidRPr="00486FEB">
          <w:rPr>
            <w:webHidden/>
          </w:rPr>
          <w:fldChar w:fldCharType="separate"/>
        </w:r>
        <w:r w:rsidR="005E0397" w:rsidRPr="00486FEB">
          <w:rPr>
            <w:webHidden/>
          </w:rPr>
          <w:t>6</w:t>
        </w:r>
        <w:r w:rsidR="000A2EE8" w:rsidRPr="00486FEB">
          <w:rPr>
            <w:webHidden/>
          </w:rPr>
          <w:fldChar w:fldCharType="end"/>
        </w:r>
      </w:hyperlink>
    </w:p>
    <w:p w14:paraId="4887C2B9" w14:textId="0CDEC2AC" w:rsidR="000A2EE8" w:rsidRDefault="009A6D49" w:rsidP="00486FEB">
      <w:pPr>
        <w:pStyle w:val="TOC1"/>
        <w:rPr>
          <w:rFonts w:asciiTheme="minorHAnsi" w:eastAsiaTheme="minorEastAsia" w:hAnsiTheme="minorHAnsi" w:cstheme="minorBidi"/>
          <w:color w:val="auto"/>
          <w:sz w:val="22"/>
          <w:szCs w:val="22"/>
        </w:rPr>
      </w:pPr>
      <w:hyperlink w:anchor="_Toc519174574" w:history="1">
        <w:r w:rsidR="000A2EE8" w:rsidRPr="001076CB">
          <w:rPr>
            <w:rStyle w:val="Hyperlink"/>
          </w:rPr>
          <w:t>DANH MỤC CÁC BẢNG</w:t>
        </w:r>
        <w:r w:rsidR="000A2EE8">
          <w:rPr>
            <w:webHidden/>
          </w:rPr>
          <w:tab/>
        </w:r>
        <w:r w:rsidR="000A2EE8">
          <w:rPr>
            <w:webHidden/>
          </w:rPr>
          <w:fldChar w:fldCharType="begin"/>
        </w:r>
        <w:r w:rsidR="000A2EE8">
          <w:rPr>
            <w:webHidden/>
          </w:rPr>
          <w:instrText xml:space="preserve"> PAGEREF _Toc519174574 \h </w:instrText>
        </w:r>
        <w:r w:rsidR="000A2EE8">
          <w:rPr>
            <w:webHidden/>
          </w:rPr>
        </w:r>
        <w:r w:rsidR="000A2EE8">
          <w:rPr>
            <w:webHidden/>
          </w:rPr>
          <w:fldChar w:fldCharType="separate"/>
        </w:r>
        <w:r w:rsidR="005E0397">
          <w:rPr>
            <w:webHidden/>
          </w:rPr>
          <w:t>7</w:t>
        </w:r>
        <w:r w:rsidR="000A2EE8">
          <w:rPr>
            <w:webHidden/>
          </w:rPr>
          <w:fldChar w:fldCharType="end"/>
        </w:r>
      </w:hyperlink>
    </w:p>
    <w:p w14:paraId="1B4617FD" w14:textId="7C36768E" w:rsidR="000A2EE8" w:rsidRDefault="009A6D49" w:rsidP="00486FEB">
      <w:pPr>
        <w:pStyle w:val="TOC1"/>
        <w:rPr>
          <w:rFonts w:asciiTheme="minorHAnsi" w:eastAsiaTheme="minorEastAsia" w:hAnsiTheme="minorHAnsi" w:cstheme="minorBidi"/>
          <w:color w:val="auto"/>
          <w:sz w:val="22"/>
          <w:szCs w:val="22"/>
        </w:rPr>
      </w:pPr>
      <w:hyperlink w:anchor="_Toc519174575" w:history="1">
        <w:r w:rsidR="000A2EE8" w:rsidRPr="001076CB">
          <w:rPr>
            <w:rStyle w:val="Hyperlink"/>
          </w:rPr>
          <w:t>DANH MỤC CÁC HÌNH</w:t>
        </w:r>
        <w:r w:rsidR="000A2EE8">
          <w:rPr>
            <w:webHidden/>
          </w:rPr>
          <w:tab/>
        </w:r>
        <w:r w:rsidR="000A2EE8">
          <w:rPr>
            <w:webHidden/>
          </w:rPr>
          <w:fldChar w:fldCharType="begin"/>
        </w:r>
        <w:r w:rsidR="000A2EE8">
          <w:rPr>
            <w:webHidden/>
          </w:rPr>
          <w:instrText xml:space="preserve"> PAGEREF _Toc519174575 \h </w:instrText>
        </w:r>
        <w:r w:rsidR="000A2EE8">
          <w:rPr>
            <w:webHidden/>
          </w:rPr>
        </w:r>
        <w:r w:rsidR="000A2EE8">
          <w:rPr>
            <w:webHidden/>
          </w:rPr>
          <w:fldChar w:fldCharType="separate"/>
        </w:r>
        <w:r w:rsidR="005E0397">
          <w:rPr>
            <w:webHidden/>
          </w:rPr>
          <w:t>8</w:t>
        </w:r>
        <w:r w:rsidR="000A2EE8">
          <w:rPr>
            <w:webHidden/>
          </w:rPr>
          <w:fldChar w:fldCharType="end"/>
        </w:r>
      </w:hyperlink>
    </w:p>
    <w:p w14:paraId="6B130426" w14:textId="4FB0EEAB" w:rsidR="000A2EE8" w:rsidRDefault="009A6D49" w:rsidP="00486FEB">
      <w:pPr>
        <w:pStyle w:val="TOC1"/>
        <w:rPr>
          <w:rFonts w:asciiTheme="minorHAnsi" w:eastAsiaTheme="minorEastAsia" w:hAnsiTheme="minorHAnsi" w:cstheme="minorBidi"/>
          <w:color w:val="auto"/>
          <w:sz w:val="22"/>
          <w:szCs w:val="22"/>
        </w:rPr>
      </w:pPr>
      <w:hyperlink w:anchor="_Toc519174576" w:history="1">
        <w:r w:rsidR="000A2EE8" w:rsidRPr="001076CB">
          <w:rPr>
            <w:rStyle w:val="Hyperlink"/>
          </w:rPr>
          <w:t>MỞ ĐẦU</w:t>
        </w:r>
        <w:r w:rsidR="000A2EE8">
          <w:rPr>
            <w:webHidden/>
          </w:rPr>
          <w:tab/>
        </w:r>
        <w:r w:rsidR="000A2EE8">
          <w:rPr>
            <w:webHidden/>
          </w:rPr>
          <w:fldChar w:fldCharType="begin"/>
        </w:r>
        <w:r w:rsidR="000A2EE8">
          <w:rPr>
            <w:webHidden/>
          </w:rPr>
          <w:instrText xml:space="preserve"> PAGEREF _Toc519174576 \h </w:instrText>
        </w:r>
        <w:r w:rsidR="000A2EE8">
          <w:rPr>
            <w:webHidden/>
          </w:rPr>
        </w:r>
        <w:r w:rsidR="000A2EE8">
          <w:rPr>
            <w:webHidden/>
          </w:rPr>
          <w:fldChar w:fldCharType="separate"/>
        </w:r>
        <w:r w:rsidR="005E0397">
          <w:rPr>
            <w:webHidden/>
          </w:rPr>
          <w:t>10</w:t>
        </w:r>
        <w:r w:rsidR="000A2EE8">
          <w:rPr>
            <w:webHidden/>
          </w:rPr>
          <w:fldChar w:fldCharType="end"/>
        </w:r>
      </w:hyperlink>
    </w:p>
    <w:p w14:paraId="53930B55" w14:textId="64AB0857" w:rsidR="000A2EE8" w:rsidRDefault="009A6D49" w:rsidP="00486FEB">
      <w:pPr>
        <w:pStyle w:val="TOC1"/>
        <w:rPr>
          <w:rFonts w:asciiTheme="minorHAnsi" w:eastAsiaTheme="minorEastAsia" w:hAnsiTheme="minorHAnsi" w:cstheme="minorBidi"/>
          <w:color w:val="auto"/>
          <w:sz w:val="22"/>
          <w:szCs w:val="22"/>
        </w:rPr>
      </w:pPr>
      <w:hyperlink w:anchor="_Toc519174577" w:history="1">
        <w:r w:rsidR="000A2EE8" w:rsidRPr="001076CB">
          <w:rPr>
            <w:rStyle w:val="Hyperlink"/>
          </w:rPr>
          <w:t>CHƯƠNG 1.ĐẶC TẢ VÀ PHÂN TÍCH YÊU CẦU NGƯỜI DÙNG</w:t>
        </w:r>
        <w:r w:rsidR="000A2EE8">
          <w:rPr>
            <w:webHidden/>
          </w:rPr>
          <w:tab/>
        </w:r>
        <w:r w:rsidR="000A2EE8">
          <w:rPr>
            <w:webHidden/>
          </w:rPr>
          <w:fldChar w:fldCharType="begin"/>
        </w:r>
        <w:r w:rsidR="000A2EE8">
          <w:rPr>
            <w:webHidden/>
          </w:rPr>
          <w:instrText xml:space="preserve"> PAGEREF _Toc519174577 \h </w:instrText>
        </w:r>
        <w:r w:rsidR="000A2EE8">
          <w:rPr>
            <w:webHidden/>
          </w:rPr>
        </w:r>
        <w:r w:rsidR="000A2EE8">
          <w:rPr>
            <w:webHidden/>
          </w:rPr>
          <w:fldChar w:fldCharType="separate"/>
        </w:r>
        <w:r w:rsidR="005E0397">
          <w:rPr>
            <w:webHidden/>
          </w:rPr>
          <w:t>12</w:t>
        </w:r>
        <w:r w:rsidR="000A2EE8">
          <w:rPr>
            <w:webHidden/>
          </w:rPr>
          <w:fldChar w:fldCharType="end"/>
        </w:r>
      </w:hyperlink>
    </w:p>
    <w:p w14:paraId="4B269A83" w14:textId="2CE53E6A" w:rsidR="000A2EE8" w:rsidRDefault="009A6D49" w:rsidP="000A2EE8">
      <w:pPr>
        <w:pStyle w:val="TOC2"/>
        <w:tabs>
          <w:tab w:val="left" w:pos="1760"/>
        </w:tabs>
        <w:ind w:firstLine="0"/>
        <w:jc w:val="right"/>
        <w:rPr>
          <w:rFonts w:asciiTheme="minorHAnsi" w:eastAsiaTheme="minorEastAsia" w:hAnsiTheme="minorHAnsi" w:cstheme="minorBidi"/>
          <w:noProof/>
          <w:color w:val="auto"/>
          <w:sz w:val="22"/>
          <w:szCs w:val="22"/>
        </w:rPr>
      </w:pPr>
      <w:hyperlink w:anchor="_Toc519174580" w:history="1">
        <w:r w:rsidR="000A2EE8" w:rsidRPr="001076CB">
          <w:rPr>
            <w:rStyle w:val="Hyperlink"/>
            <w:noProof/>
          </w:rPr>
          <w:t>1.1.</w:t>
        </w:r>
        <w:r w:rsidR="000A2EE8">
          <w:rPr>
            <w:rFonts w:asciiTheme="minorHAnsi" w:eastAsiaTheme="minorEastAsia" w:hAnsiTheme="minorHAnsi" w:cstheme="minorBidi"/>
            <w:noProof/>
            <w:color w:val="auto"/>
            <w:sz w:val="22"/>
            <w:szCs w:val="22"/>
          </w:rPr>
          <w:tab/>
        </w:r>
        <w:r w:rsidR="000A2EE8" w:rsidRPr="001076CB">
          <w:rPr>
            <w:rStyle w:val="Hyperlink"/>
            <w:noProof/>
          </w:rPr>
          <w:t>Đặc tả yêu cầu</w:t>
        </w:r>
        <w:r w:rsidR="000A2EE8">
          <w:rPr>
            <w:noProof/>
            <w:webHidden/>
          </w:rPr>
          <w:tab/>
        </w:r>
        <w:r w:rsidR="000A2EE8">
          <w:rPr>
            <w:noProof/>
            <w:webHidden/>
          </w:rPr>
          <w:fldChar w:fldCharType="begin"/>
        </w:r>
        <w:r w:rsidR="000A2EE8">
          <w:rPr>
            <w:noProof/>
            <w:webHidden/>
          </w:rPr>
          <w:instrText xml:space="preserve"> PAGEREF _Toc519174580 \h </w:instrText>
        </w:r>
        <w:r w:rsidR="000A2EE8">
          <w:rPr>
            <w:noProof/>
            <w:webHidden/>
          </w:rPr>
        </w:r>
        <w:r w:rsidR="000A2EE8">
          <w:rPr>
            <w:noProof/>
            <w:webHidden/>
          </w:rPr>
          <w:fldChar w:fldCharType="separate"/>
        </w:r>
        <w:r w:rsidR="005E0397">
          <w:rPr>
            <w:noProof/>
            <w:webHidden/>
          </w:rPr>
          <w:t>13</w:t>
        </w:r>
        <w:r w:rsidR="000A2EE8">
          <w:rPr>
            <w:noProof/>
            <w:webHidden/>
          </w:rPr>
          <w:fldChar w:fldCharType="end"/>
        </w:r>
      </w:hyperlink>
    </w:p>
    <w:p w14:paraId="23027D3E" w14:textId="7619E5D3" w:rsidR="000A2EE8" w:rsidRDefault="009A6D49" w:rsidP="000A2EE8">
      <w:pPr>
        <w:pStyle w:val="TOC2"/>
        <w:tabs>
          <w:tab w:val="left" w:pos="1760"/>
        </w:tabs>
        <w:ind w:firstLine="0"/>
        <w:jc w:val="right"/>
        <w:rPr>
          <w:rFonts w:asciiTheme="minorHAnsi" w:eastAsiaTheme="minorEastAsia" w:hAnsiTheme="minorHAnsi" w:cstheme="minorBidi"/>
          <w:noProof/>
          <w:color w:val="auto"/>
          <w:sz w:val="22"/>
          <w:szCs w:val="22"/>
        </w:rPr>
      </w:pPr>
      <w:hyperlink w:anchor="_Toc519174581" w:history="1">
        <w:r w:rsidR="000A2EE8" w:rsidRPr="001076CB">
          <w:rPr>
            <w:rStyle w:val="Hyperlink"/>
            <w:noProof/>
          </w:rPr>
          <w:t>1.2.</w:t>
        </w:r>
        <w:r w:rsidR="000A2EE8">
          <w:rPr>
            <w:rFonts w:asciiTheme="minorHAnsi" w:eastAsiaTheme="minorEastAsia" w:hAnsiTheme="minorHAnsi" w:cstheme="minorBidi"/>
            <w:noProof/>
            <w:color w:val="auto"/>
            <w:sz w:val="22"/>
            <w:szCs w:val="22"/>
          </w:rPr>
          <w:tab/>
        </w:r>
        <w:r w:rsidR="000A2EE8" w:rsidRPr="001076CB">
          <w:rPr>
            <w:rStyle w:val="Hyperlink"/>
            <w:noProof/>
          </w:rPr>
          <w:t>Phân tích ca sử dụng</w:t>
        </w:r>
        <w:r w:rsidR="000A2EE8">
          <w:rPr>
            <w:noProof/>
            <w:webHidden/>
          </w:rPr>
          <w:tab/>
        </w:r>
        <w:r w:rsidR="000A2EE8">
          <w:rPr>
            <w:noProof/>
            <w:webHidden/>
          </w:rPr>
          <w:fldChar w:fldCharType="begin"/>
        </w:r>
        <w:r w:rsidR="000A2EE8">
          <w:rPr>
            <w:noProof/>
            <w:webHidden/>
          </w:rPr>
          <w:instrText xml:space="preserve"> PAGEREF _Toc519174581 \h </w:instrText>
        </w:r>
        <w:r w:rsidR="000A2EE8">
          <w:rPr>
            <w:noProof/>
            <w:webHidden/>
          </w:rPr>
        </w:r>
        <w:r w:rsidR="000A2EE8">
          <w:rPr>
            <w:noProof/>
            <w:webHidden/>
          </w:rPr>
          <w:fldChar w:fldCharType="separate"/>
        </w:r>
        <w:r w:rsidR="005E0397">
          <w:rPr>
            <w:noProof/>
            <w:webHidden/>
          </w:rPr>
          <w:t>15</w:t>
        </w:r>
        <w:r w:rsidR="000A2EE8">
          <w:rPr>
            <w:noProof/>
            <w:webHidden/>
          </w:rPr>
          <w:fldChar w:fldCharType="end"/>
        </w:r>
      </w:hyperlink>
    </w:p>
    <w:p w14:paraId="318B6B59" w14:textId="4BC7271E"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582" w:history="1">
        <w:r w:rsidR="000A2EE8" w:rsidRPr="001076CB">
          <w:rPr>
            <w:rStyle w:val="Hyperlink"/>
            <w:noProof/>
          </w:rPr>
          <w:t>1.2.1.</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truy cập bộ công cụ</w:t>
        </w:r>
        <w:r w:rsidR="000A2EE8">
          <w:rPr>
            <w:noProof/>
            <w:webHidden/>
          </w:rPr>
          <w:tab/>
        </w:r>
        <w:r w:rsidR="000A2EE8">
          <w:rPr>
            <w:noProof/>
            <w:webHidden/>
          </w:rPr>
          <w:fldChar w:fldCharType="begin"/>
        </w:r>
        <w:r w:rsidR="000A2EE8">
          <w:rPr>
            <w:noProof/>
            <w:webHidden/>
          </w:rPr>
          <w:instrText xml:space="preserve"> PAGEREF _Toc519174582 \h </w:instrText>
        </w:r>
        <w:r w:rsidR="000A2EE8">
          <w:rPr>
            <w:noProof/>
            <w:webHidden/>
          </w:rPr>
        </w:r>
        <w:r w:rsidR="000A2EE8">
          <w:rPr>
            <w:noProof/>
            <w:webHidden/>
          </w:rPr>
          <w:fldChar w:fldCharType="separate"/>
        </w:r>
        <w:r w:rsidR="005E0397">
          <w:rPr>
            <w:noProof/>
            <w:webHidden/>
          </w:rPr>
          <w:t>17</w:t>
        </w:r>
        <w:r w:rsidR="000A2EE8">
          <w:rPr>
            <w:noProof/>
            <w:webHidden/>
          </w:rPr>
          <w:fldChar w:fldCharType="end"/>
        </w:r>
      </w:hyperlink>
    </w:p>
    <w:p w14:paraId="4CA1F52C" w14:textId="24751269"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583" w:history="1">
        <w:r w:rsidR="000A2EE8" w:rsidRPr="001076CB">
          <w:rPr>
            <w:rStyle w:val="Hyperlink"/>
            <w:noProof/>
          </w:rPr>
          <w:t>1.2.1.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583 \h </w:instrText>
        </w:r>
        <w:r w:rsidR="000A2EE8">
          <w:rPr>
            <w:noProof/>
            <w:webHidden/>
          </w:rPr>
        </w:r>
        <w:r w:rsidR="000A2EE8">
          <w:rPr>
            <w:noProof/>
            <w:webHidden/>
          </w:rPr>
          <w:fldChar w:fldCharType="separate"/>
        </w:r>
        <w:r w:rsidR="005E0397">
          <w:rPr>
            <w:noProof/>
            <w:webHidden/>
          </w:rPr>
          <w:t>17</w:t>
        </w:r>
        <w:r w:rsidR="000A2EE8">
          <w:rPr>
            <w:noProof/>
            <w:webHidden/>
          </w:rPr>
          <w:fldChar w:fldCharType="end"/>
        </w:r>
      </w:hyperlink>
    </w:p>
    <w:p w14:paraId="7C476987" w14:textId="2C781449" w:rsidR="000A2EE8" w:rsidRDefault="009A6D49" w:rsidP="000A2EE8">
      <w:pPr>
        <w:pStyle w:val="TOC5"/>
        <w:tabs>
          <w:tab w:val="left" w:pos="1935"/>
          <w:tab w:val="right" w:leader="dot" w:pos="9057"/>
        </w:tabs>
        <w:ind w:firstLine="0"/>
        <w:jc w:val="right"/>
        <w:rPr>
          <w:noProof/>
        </w:rPr>
      </w:pPr>
      <w:hyperlink w:anchor="_Toc519174584" w:history="1">
        <w:r w:rsidR="000A2EE8" w:rsidRPr="001076CB">
          <w:rPr>
            <w:rStyle w:val="Hyperlink"/>
            <w:noProof/>
          </w:rPr>
          <w:t>1.2.1.1.1.Xây dựng biểu đồ</w:t>
        </w:r>
        <w:r w:rsidR="000A2EE8">
          <w:rPr>
            <w:noProof/>
            <w:webHidden/>
          </w:rPr>
          <w:tab/>
        </w:r>
        <w:r w:rsidR="000A2EE8">
          <w:rPr>
            <w:noProof/>
            <w:webHidden/>
          </w:rPr>
          <w:fldChar w:fldCharType="begin"/>
        </w:r>
        <w:r w:rsidR="000A2EE8">
          <w:rPr>
            <w:noProof/>
            <w:webHidden/>
          </w:rPr>
          <w:instrText xml:space="preserve"> PAGEREF _Toc519174584 \h </w:instrText>
        </w:r>
        <w:r w:rsidR="000A2EE8">
          <w:rPr>
            <w:noProof/>
            <w:webHidden/>
          </w:rPr>
        </w:r>
        <w:r w:rsidR="000A2EE8">
          <w:rPr>
            <w:noProof/>
            <w:webHidden/>
          </w:rPr>
          <w:fldChar w:fldCharType="separate"/>
        </w:r>
        <w:r w:rsidR="005E0397">
          <w:rPr>
            <w:noProof/>
            <w:webHidden/>
          </w:rPr>
          <w:t>17</w:t>
        </w:r>
        <w:r w:rsidR="000A2EE8">
          <w:rPr>
            <w:noProof/>
            <w:webHidden/>
          </w:rPr>
          <w:fldChar w:fldCharType="end"/>
        </w:r>
      </w:hyperlink>
    </w:p>
    <w:p w14:paraId="5AA86A5C" w14:textId="73BEBF85" w:rsidR="000A2EE8" w:rsidRDefault="009A6D49" w:rsidP="000A2EE8">
      <w:pPr>
        <w:pStyle w:val="TOC5"/>
        <w:tabs>
          <w:tab w:val="left" w:pos="1935"/>
          <w:tab w:val="right" w:leader="dot" w:pos="9057"/>
        </w:tabs>
        <w:ind w:firstLine="0"/>
        <w:jc w:val="right"/>
        <w:rPr>
          <w:noProof/>
        </w:rPr>
      </w:pPr>
      <w:hyperlink w:anchor="_Toc519174585" w:history="1">
        <w:r w:rsidR="000A2EE8" w:rsidRPr="001076CB">
          <w:rPr>
            <w:rStyle w:val="Hyperlink"/>
            <w:noProof/>
          </w:rPr>
          <w:t>1.2.1.1.2.Xác định luồng cơ bản</w:t>
        </w:r>
        <w:r w:rsidR="000A2EE8">
          <w:rPr>
            <w:noProof/>
            <w:webHidden/>
          </w:rPr>
          <w:tab/>
        </w:r>
        <w:r w:rsidR="000A2EE8">
          <w:rPr>
            <w:noProof/>
            <w:webHidden/>
          </w:rPr>
          <w:fldChar w:fldCharType="begin"/>
        </w:r>
        <w:r w:rsidR="000A2EE8">
          <w:rPr>
            <w:noProof/>
            <w:webHidden/>
          </w:rPr>
          <w:instrText xml:space="preserve"> PAGEREF _Toc519174585 \h </w:instrText>
        </w:r>
        <w:r w:rsidR="000A2EE8">
          <w:rPr>
            <w:noProof/>
            <w:webHidden/>
          </w:rPr>
        </w:r>
        <w:r w:rsidR="000A2EE8">
          <w:rPr>
            <w:noProof/>
            <w:webHidden/>
          </w:rPr>
          <w:fldChar w:fldCharType="separate"/>
        </w:r>
        <w:r w:rsidR="005E0397">
          <w:rPr>
            <w:noProof/>
            <w:webHidden/>
          </w:rPr>
          <w:t>17</w:t>
        </w:r>
        <w:r w:rsidR="000A2EE8">
          <w:rPr>
            <w:noProof/>
            <w:webHidden/>
          </w:rPr>
          <w:fldChar w:fldCharType="end"/>
        </w:r>
      </w:hyperlink>
    </w:p>
    <w:p w14:paraId="0A053141" w14:textId="0B9FEAC2" w:rsidR="000A2EE8" w:rsidRDefault="009A6D49" w:rsidP="000A2EE8">
      <w:pPr>
        <w:pStyle w:val="TOC5"/>
        <w:tabs>
          <w:tab w:val="left" w:pos="1935"/>
          <w:tab w:val="right" w:leader="dot" w:pos="9057"/>
        </w:tabs>
        <w:ind w:firstLine="0"/>
        <w:jc w:val="right"/>
        <w:rPr>
          <w:noProof/>
        </w:rPr>
      </w:pPr>
      <w:hyperlink w:anchor="_Toc519174586" w:history="1">
        <w:r w:rsidR="000A2EE8" w:rsidRPr="001076CB">
          <w:rPr>
            <w:rStyle w:val="Hyperlink"/>
            <w:noProof/>
          </w:rPr>
          <w:t>1.2.1.1.3.Xác định luồng rẽ nhánh</w:t>
        </w:r>
        <w:r w:rsidR="000A2EE8">
          <w:rPr>
            <w:noProof/>
            <w:webHidden/>
          </w:rPr>
          <w:tab/>
        </w:r>
        <w:r w:rsidR="000A2EE8">
          <w:rPr>
            <w:noProof/>
            <w:webHidden/>
          </w:rPr>
          <w:fldChar w:fldCharType="begin"/>
        </w:r>
        <w:r w:rsidR="000A2EE8">
          <w:rPr>
            <w:noProof/>
            <w:webHidden/>
          </w:rPr>
          <w:instrText xml:space="preserve"> PAGEREF _Toc519174586 \h </w:instrText>
        </w:r>
        <w:r w:rsidR="000A2EE8">
          <w:rPr>
            <w:noProof/>
            <w:webHidden/>
          </w:rPr>
        </w:r>
        <w:r w:rsidR="000A2EE8">
          <w:rPr>
            <w:noProof/>
            <w:webHidden/>
          </w:rPr>
          <w:fldChar w:fldCharType="separate"/>
        </w:r>
        <w:r w:rsidR="005E0397">
          <w:rPr>
            <w:noProof/>
            <w:webHidden/>
          </w:rPr>
          <w:t>18</w:t>
        </w:r>
        <w:r w:rsidR="000A2EE8">
          <w:rPr>
            <w:noProof/>
            <w:webHidden/>
          </w:rPr>
          <w:fldChar w:fldCharType="end"/>
        </w:r>
      </w:hyperlink>
    </w:p>
    <w:p w14:paraId="043F3853" w14:textId="72A7B06A" w:rsidR="000A2EE8" w:rsidRDefault="009A6D49" w:rsidP="000A2EE8">
      <w:pPr>
        <w:pStyle w:val="TOC5"/>
        <w:tabs>
          <w:tab w:val="left" w:pos="1935"/>
          <w:tab w:val="right" w:leader="dot" w:pos="9057"/>
        </w:tabs>
        <w:ind w:firstLine="0"/>
        <w:jc w:val="right"/>
        <w:rPr>
          <w:noProof/>
        </w:rPr>
      </w:pPr>
      <w:hyperlink w:anchor="_Toc519174587" w:history="1">
        <w:r w:rsidR="000A2EE8" w:rsidRPr="001076CB">
          <w:rPr>
            <w:rStyle w:val="Hyperlink"/>
            <w:noProof/>
          </w:rPr>
          <w:t>1.2.1.1.4.Xác định điều kiện</w:t>
        </w:r>
        <w:r w:rsidR="000A2EE8">
          <w:rPr>
            <w:noProof/>
            <w:webHidden/>
          </w:rPr>
          <w:tab/>
        </w:r>
        <w:r w:rsidR="000A2EE8">
          <w:rPr>
            <w:noProof/>
            <w:webHidden/>
          </w:rPr>
          <w:fldChar w:fldCharType="begin"/>
        </w:r>
        <w:r w:rsidR="000A2EE8">
          <w:rPr>
            <w:noProof/>
            <w:webHidden/>
          </w:rPr>
          <w:instrText xml:space="preserve"> PAGEREF _Toc519174587 \h </w:instrText>
        </w:r>
        <w:r w:rsidR="000A2EE8">
          <w:rPr>
            <w:noProof/>
            <w:webHidden/>
          </w:rPr>
        </w:r>
        <w:r w:rsidR="000A2EE8">
          <w:rPr>
            <w:noProof/>
            <w:webHidden/>
          </w:rPr>
          <w:fldChar w:fldCharType="separate"/>
        </w:r>
        <w:r w:rsidR="005E0397">
          <w:rPr>
            <w:noProof/>
            <w:webHidden/>
          </w:rPr>
          <w:t>19</w:t>
        </w:r>
        <w:r w:rsidR="000A2EE8">
          <w:rPr>
            <w:noProof/>
            <w:webHidden/>
          </w:rPr>
          <w:fldChar w:fldCharType="end"/>
        </w:r>
      </w:hyperlink>
    </w:p>
    <w:p w14:paraId="086073FD" w14:textId="5E4D3E93"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588" w:history="1">
        <w:r w:rsidR="000A2EE8" w:rsidRPr="001076CB">
          <w:rPr>
            <w:rStyle w:val="Hyperlink"/>
            <w:noProof/>
          </w:rPr>
          <w:t>1.2.1.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588 \h </w:instrText>
        </w:r>
        <w:r w:rsidR="000A2EE8">
          <w:rPr>
            <w:noProof/>
            <w:webHidden/>
          </w:rPr>
        </w:r>
        <w:r w:rsidR="000A2EE8">
          <w:rPr>
            <w:noProof/>
            <w:webHidden/>
          </w:rPr>
          <w:fldChar w:fldCharType="separate"/>
        </w:r>
        <w:r w:rsidR="005E0397">
          <w:rPr>
            <w:noProof/>
            <w:webHidden/>
          </w:rPr>
          <w:t>19</w:t>
        </w:r>
        <w:r w:rsidR="000A2EE8">
          <w:rPr>
            <w:noProof/>
            <w:webHidden/>
          </w:rPr>
          <w:fldChar w:fldCharType="end"/>
        </w:r>
      </w:hyperlink>
    </w:p>
    <w:p w14:paraId="774E6E59" w14:textId="77AD6607" w:rsidR="000A2EE8" w:rsidRDefault="009A6D49" w:rsidP="000A2EE8">
      <w:pPr>
        <w:pStyle w:val="TOC5"/>
        <w:tabs>
          <w:tab w:val="left" w:pos="1935"/>
          <w:tab w:val="right" w:leader="dot" w:pos="9057"/>
        </w:tabs>
        <w:ind w:firstLine="0"/>
        <w:jc w:val="right"/>
        <w:rPr>
          <w:noProof/>
        </w:rPr>
      </w:pPr>
      <w:hyperlink w:anchor="_Toc519174589" w:history="1">
        <w:r w:rsidR="000A2EE8" w:rsidRPr="001076CB">
          <w:rPr>
            <w:rStyle w:val="Hyperlink"/>
            <w:noProof/>
          </w:rPr>
          <w:t>1.2.1.2.1.Xây dựng biểu đồ</w:t>
        </w:r>
        <w:r w:rsidR="000A2EE8">
          <w:rPr>
            <w:noProof/>
            <w:webHidden/>
          </w:rPr>
          <w:tab/>
        </w:r>
        <w:r w:rsidR="000A2EE8">
          <w:rPr>
            <w:noProof/>
            <w:webHidden/>
          </w:rPr>
          <w:fldChar w:fldCharType="begin"/>
        </w:r>
        <w:r w:rsidR="000A2EE8">
          <w:rPr>
            <w:noProof/>
            <w:webHidden/>
          </w:rPr>
          <w:instrText xml:space="preserve"> PAGEREF _Toc519174589 \h </w:instrText>
        </w:r>
        <w:r w:rsidR="000A2EE8">
          <w:rPr>
            <w:noProof/>
            <w:webHidden/>
          </w:rPr>
        </w:r>
        <w:r w:rsidR="000A2EE8">
          <w:rPr>
            <w:noProof/>
            <w:webHidden/>
          </w:rPr>
          <w:fldChar w:fldCharType="separate"/>
        </w:r>
        <w:r w:rsidR="005E0397">
          <w:rPr>
            <w:noProof/>
            <w:webHidden/>
          </w:rPr>
          <w:t>19</w:t>
        </w:r>
        <w:r w:rsidR="000A2EE8">
          <w:rPr>
            <w:noProof/>
            <w:webHidden/>
          </w:rPr>
          <w:fldChar w:fldCharType="end"/>
        </w:r>
      </w:hyperlink>
    </w:p>
    <w:p w14:paraId="16EC4A70" w14:textId="1A9E81CA" w:rsidR="000A2EE8" w:rsidRDefault="009A6D49" w:rsidP="000A2EE8">
      <w:pPr>
        <w:pStyle w:val="TOC5"/>
        <w:tabs>
          <w:tab w:val="left" w:pos="1935"/>
          <w:tab w:val="right" w:leader="dot" w:pos="9057"/>
        </w:tabs>
        <w:ind w:firstLine="0"/>
        <w:jc w:val="right"/>
        <w:rPr>
          <w:noProof/>
        </w:rPr>
      </w:pPr>
      <w:hyperlink w:anchor="_Toc519174590" w:history="1">
        <w:r w:rsidR="000A2EE8" w:rsidRPr="001076CB">
          <w:rPr>
            <w:rStyle w:val="Hyperlink"/>
            <w:noProof/>
          </w:rPr>
          <w:t>1.2.1.2.2.Xác định xác lớp</w:t>
        </w:r>
        <w:r w:rsidR="000A2EE8">
          <w:rPr>
            <w:noProof/>
            <w:webHidden/>
          </w:rPr>
          <w:tab/>
        </w:r>
        <w:r w:rsidR="000A2EE8">
          <w:rPr>
            <w:noProof/>
            <w:webHidden/>
          </w:rPr>
          <w:fldChar w:fldCharType="begin"/>
        </w:r>
        <w:r w:rsidR="000A2EE8">
          <w:rPr>
            <w:noProof/>
            <w:webHidden/>
          </w:rPr>
          <w:instrText xml:space="preserve"> PAGEREF _Toc519174590 \h </w:instrText>
        </w:r>
        <w:r w:rsidR="000A2EE8">
          <w:rPr>
            <w:noProof/>
            <w:webHidden/>
          </w:rPr>
        </w:r>
        <w:r w:rsidR="000A2EE8">
          <w:rPr>
            <w:noProof/>
            <w:webHidden/>
          </w:rPr>
          <w:fldChar w:fldCharType="separate"/>
        </w:r>
        <w:r w:rsidR="005E0397">
          <w:rPr>
            <w:noProof/>
            <w:webHidden/>
          </w:rPr>
          <w:t>19</w:t>
        </w:r>
        <w:r w:rsidR="000A2EE8">
          <w:rPr>
            <w:noProof/>
            <w:webHidden/>
          </w:rPr>
          <w:fldChar w:fldCharType="end"/>
        </w:r>
      </w:hyperlink>
    </w:p>
    <w:p w14:paraId="01F07924" w14:textId="06443F59"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591" w:history="1">
        <w:r w:rsidR="000A2EE8" w:rsidRPr="001076CB">
          <w:rPr>
            <w:rStyle w:val="Hyperlink"/>
            <w:noProof/>
          </w:rPr>
          <w:t>1.2.1.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591 \h </w:instrText>
        </w:r>
        <w:r w:rsidR="000A2EE8">
          <w:rPr>
            <w:noProof/>
            <w:webHidden/>
          </w:rPr>
        </w:r>
        <w:r w:rsidR="000A2EE8">
          <w:rPr>
            <w:noProof/>
            <w:webHidden/>
          </w:rPr>
          <w:fldChar w:fldCharType="separate"/>
        </w:r>
        <w:r w:rsidR="005E0397">
          <w:rPr>
            <w:noProof/>
            <w:webHidden/>
          </w:rPr>
          <w:t>20</w:t>
        </w:r>
        <w:r w:rsidR="000A2EE8">
          <w:rPr>
            <w:noProof/>
            <w:webHidden/>
          </w:rPr>
          <w:fldChar w:fldCharType="end"/>
        </w:r>
      </w:hyperlink>
    </w:p>
    <w:p w14:paraId="01641460" w14:textId="1E018A8A"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592" w:history="1">
        <w:r w:rsidR="000A2EE8" w:rsidRPr="001076CB">
          <w:rPr>
            <w:rStyle w:val="Hyperlink"/>
            <w:noProof/>
          </w:rPr>
          <w:t>1.2.2.</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đăng ảnh viễn thám và siêu dữ liệu</w:t>
        </w:r>
        <w:r w:rsidR="000A2EE8">
          <w:rPr>
            <w:noProof/>
            <w:webHidden/>
          </w:rPr>
          <w:tab/>
        </w:r>
        <w:r w:rsidR="000A2EE8">
          <w:rPr>
            <w:noProof/>
            <w:webHidden/>
          </w:rPr>
          <w:fldChar w:fldCharType="begin"/>
        </w:r>
        <w:r w:rsidR="000A2EE8">
          <w:rPr>
            <w:noProof/>
            <w:webHidden/>
          </w:rPr>
          <w:instrText xml:space="preserve"> PAGEREF _Toc519174592 \h </w:instrText>
        </w:r>
        <w:r w:rsidR="000A2EE8">
          <w:rPr>
            <w:noProof/>
            <w:webHidden/>
          </w:rPr>
        </w:r>
        <w:r w:rsidR="000A2EE8">
          <w:rPr>
            <w:noProof/>
            <w:webHidden/>
          </w:rPr>
          <w:fldChar w:fldCharType="separate"/>
        </w:r>
        <w:r w:rsidR="005E0397">
          <w:rPr>
            <w:noProof/>
            <w:webHidden/>
          </w:rPr>
          <w:t>21</w:t>
        </w:r>
        <w:r w:rsidR="000A2EE8">
          <w:rPr>
            <w:noProof/>
            <w:webHidden/>
          </w:rPr>
          <w:fldChar w:fldCharType="end"/>
        </w:r>
      </w:hyperlink>
    </w:p>
    <w:p w14:paraId="776E667D" w14:textId="1679558B"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593" w:history="1">
        <w:r w:rsidR="000A2EE8" w:rsidRPr="001076CB">
          <w:rPr>
            <w:rStyle w:val="Hyperlink"/>
            <w:noProof/>
          </w:rPr>
          <w:t>1.2.2.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593 \h </w:instrText>
        </w:r>
        <w:r w:rsidR="000A2EE8">
          <w:rPr>
            <w:noProof/>
            <w:webHidden/>
          </w:rPr>
        </w:r>
        <w:r w:rsidR="000A2EE8">
          <w:rPr>
            <w:noProof/>
            <w:webHidden/>
          </w:rPr>
          <w:fldChar w:fldCharType="separate"/>
        </w:r>
        <w:r w:rsidR="005E0397">
          <w:rPr>
            <w:noProof/>
            <w:webHidden/>
          </w:rPr>
          <w:t>21</w:t>
        </w:r>
        <w:r w:rsidR="000A2EE8">
          <w:rPr>
            <w:noProof/>
            <w:webHidden/>
          </w:rPr>
          <w:fldChar w:fldCharType="end"/>
        </w:r>
      </w:hyperlink>
    </w:p>
    <w:p w14:paraId="615EC269" w14:textId="158E5D33" w:rsidR="000A2EE8" w:rsidRDefault="009A6D49" w:rsidP="000A2EE8">
      <w:pPr>
        <w:pStyle w:val="TOC5"/>
        <w:tabs>
          <w:tab w:val="left" w:pos="1935"/>
          <w:tab w:val="right" w:leader="dot" w:pos="9057"/>
        </w:tabs>
        <w:ind w:firstLine="0"/>
        <w:jc w:val="right"/>
        <w:rPr>
          <w:noProof/>
        </w:rPr>
      </w:pPr>
      <w:hyperlink w:anchor="_Toc519174594" w:history="1">
        <w:r w:rsidR="000A2EE8" w:rsidRPr="001076CB">
          <w:rPr>
            <w:rStyle w:val="Hyperlink"/>
            <w:noProof/>
          </w:rPr>
          <w:t>1.2.2.1.1.Xây dựng biểu đồ</w:t>
        </w:r>
        <w:r w:rsidR="000A2EE8">
          <w:rPr>
            <w:noProof/>
            <w:webHidden/>
          </w:rPr>
          <w:tab/>
        </w:r>
        <w:r w:rsidR="000A2EE8">
          <w:rPr>
            <w:noProof/>
            <w:webHidden/>
          </w:rPr>
          <w:fldChar w:fldCharType="begin"/>
        </w:r>
        <w:r w:rsidR="000A2EE8">
          <w:rPr>
            <w:noProof/>
            <w:webHidden/>
          </w:rPr>
          <w:instrText xml:space="preserve"> PAGEREF _Toc519174594 \h </w:instrText>
        </w:r>
        <w:r w:rsidR="000A2EE8">
          <w:rPr>
            <w:noProof/>
            <w:webHidden/>
          </w:rPr>
        </w:r>
        <w:r w:rsidR="000A2EE8">
          <w:rPr>
            <w:noProof/>
            <w:webHidden/>
          </w:rPr>
          <w:fldChar w:fldCharType="separate"/>
        </w:r>
        <w:r w:rsidR="005E0397">
          <w:rPr>
            <w:noProof/>
            <w:webHidden/>
          </w:rPr>
          <w:t>21</w:t>
        </w:r>
        <w:r w:rsidR="000A2EE8">
          <w:rPr>
            <w:noProof/>
            <w:webHidden/>
          </w:rPr>
          <w:fldChar w:fldCharType="end"/>
        </w:r>
      </w:hyperlink>
    </w:p>
    <w:p w14:paraId="0B5530A8" w14:textId="625B24BD" w:rsidR="000A2EE8" w:rsidRDefault="009A6D49" w:rsidP="000A2EE8">
      <w:pPr>
        <w:pStyle w:val="TOC5"/>
        <w:tabs>
          <w:tab w:val="left" w:pos="1935"/>
          <w:tab w:val="right" w:leader="dot" w:pos="9057"/>
        </w:tabs>
        <w:ind w:firstLine="0"/>
        <w:jc w:val="right"/>
        <w:rPr>
          <w:noProof/>
        </w:rPr>
      </w:pPr>
      <w:hyperlink w:anchor="_Toc519174595" w:history="1">
        <w:r w:rsidR="000A2EE8" w:rsidRPr="001076CB">
          <w:rPr>
            <w:rStyle w:val="Hyperlink"/>
            <w:noProof/>
          </w:rPr>
          <w:t>1.2.2.1.2.Xác định luồng cơ bản</w:t>
        </w:r>
        <w:r w:rsidR="000A2EE8">
          <w:rPr>
            <w:noProof/>
            <w:webHidden/>
          </w:rPr>
          <w:tab/>
        </w:r>
        <w:r w:rsidR="000A2EE8">
          <w:rPr>
            <w:noProof/>
            <w:webHidden/>
          </w:rPr>
          <w:fldChar w:fldCharType="begin"/>
        </w:r>
        <w:r w:rsidR="000A2EE8">
          <w:rPr>
            <w:noProof/>
            <w:webHidden/>
          </w:rPr>
          <w:instrText xml:space="preserve"> PAGEREF _Toc519174595 \h </w:instrText>
        </w:r>
        <w:r w:rsidR="000A2EE8">
          <w:rPr>
            <w:noProof/>
            <w:webHidden/>
          </w:rPr>
        </w:r>
        <w:r w:rsidR="000A2EE8">
          <w:rPr>
            <w:noProof/>
            <w:webHidden/>
          </w:rPr>
          <w:fldChar w:fldCharType="separate"/>
        </w:r>
        <w:r w:rsidR="005E0397">
          <w:rPr>
            <w:noProof/>
            <w:webHidden/>
          </w:rPr>
          <w:t>21</w:t>
        </w:r>
        <w:r w:rsidR="000A2EE8">
          <w:rPr>
            <w:noProof/>
            <w:webHidden/>
          </w:rPr>
          <w:fldChar w:fldCharType="end"/>
        </w:r>
      </w:hyperlink>
    </w:p>
    <w:p w14:paraId="5E384FD5" w14:textId="775B222A" w:rsidR="000A2EE8" w:rsidRDefault="009A6D49" w:rsidP="000A2EE8">
      <w:pPr>
        <w:pStyle w:val="TOC5"/>
        <w:tabs>
          <w:tab w:val="left" w:pos="1935"/>
          <w:tab w:val="right" w:leader="dot" w:pos="9057"/>
        </w:tabs>
        <w:ind w:firstLine="0"/>
        <w:jc w:val="right"/>
        <w:rPr>
          <w:noProof/>
        </w:rPr>
      </w:pPr>
      <w:hyperlink w:anchor="_Toc519174596" w:history="1">
        <w:r w:rsidR="000A2EE8" w:rsidRPr="001076CB">
          <w:rPr>
            <w:rStyle w:val="Hyperlink"/>
            <w:noProof/>
          </w:rPr>
          <w:t>1.2.2.1.3.Xác định luồng rẽ nhánh</w:t>
        </w:r>
        <w:r w:rsidR="000A2EE8">
          <w:rPr>
            <w:noProof/>
            <w:webHidden/>
          </w:rPr>
          <w:tab/>
        </w:r>
        <w:r w:rsidR="000A2EE8">
          <w:rPr>
            <w:noProof/>
            <w:webHidden/>
          </w:rPr>
          <w:fldChar w:fldCharType="begin"/>
        </w:r>
        <w:r w:rsidR="000A2EE8">
          <w:rPr>
            <w:noProof/>
            <w:webHidden/>
          </w:rPr>
          <w:instrText xml:space="preserve"> PAGEREF _Toc519174596 \h </w:instrText>
        </w:r>
        <w:r w:rsidR="000A2EE8">
          <w:rPr>
            <w:noProof/>
            <w:webHidden/>
          </w:rPr>
        </w:r>
        <w:r w:rsidR="000A2EE8">
          <w:rPr>
            <w:noProof/>
            <w:webHidden/>
          </w:rPr>
          <w:fldChar w:fldCharType="separate"/>
        </w:r>
        <w:r w:rsidR="005E0397">
          <w:rPr>
            <w:noProof/>
            <w:webHidden/>
          </w:rPr>
          <w:t>22</w:t>
        </w:r>
        <w:r w:rsidR="000A2EE8">
          <w:rPr>
            <w:noProof/>
            <w:webHidden/>
          </w:rPr>
          <w:fldChar w:fldCharType="end"/>
        </w:r>
      </w:hyperlink>
    </w:p>
    <w:p w14:paraId="315B7E10" w14:textId="2B4C2D38" w:rsidR="000A2EE8" w:rsidRDefault="009A6D49" w:rsidP="000A2EE8">
      <w:pPr>
        <w:pStyle w:val="TOC5"/>
        <w:tabs>
          <w:tab w:val="left" w:pos="1935"/>
          <w:tab w:val="right" w:leader="dot" w:pos="9057"/>
        </w:tabs>
        <w:ind w:firstLine="0"/>
        <w:jc w:val="right"/>
        <w:rPr>
          <w:noProof/>
        </w:rPr>
      </w:pPr>
      <w:hyperlink w:anchor="_Toc519174597" w:history="1">
        <w:r w:rsidR="000A2EE8" w:rsidRPr="001076CB">
          <w:rPr>
            <w:rStyle w:val="Hyperlink"/>
            <w:noProof/>
          </w:rPr>
          <w:t>1.2.2.1.4.Xác định điều kiện</w:t>
        </w:r>
        <w:r w:rsidR="000A2EE8">
          <w:rPr>
            <w:noProof/>
            <w:webHidden/>
          </w:rPr>
          <w:tab/>
        </w:r>
        <w:r w:rsidR="000A2EE8">
          <w:rPr>
            <w:noProof/>
            <w:webHidden/>
          </w:rPr>
          <w:fldChar w:fldCharType="begin"/>
        </w:r>
        <w:r w:rsidR="000A2EE8">
          <w:rPr>
            <w:noProof/>
            <w:webHidden/>
          </w:rPr>
          <w:instrText xml:space="preserve"> PAGEREF _Toc519174597 \h </w:instrText>
        </w:r>
        <w:r w:rsidR="000A2EE8">
          <w:rPr>
            <w:noProof/>
            <w:webHidden/>
          </w:rPr>
        </w:r>
        <w:r w:rsidR="000A2EE8">
          <w:rPr>
            <w:noProof/>
            <w:webHidden/>
          </w:rPr>
          <w:fldChar w:fldCharType="separate"/>
        </w:r>
        <w:r w:rsidR="005E0397">
          <w:rPr>
            <w:noProof/>
            <w:webHidden/>
          </w:rPr>
          <w:t>24</w:t>
        </w:r>
        <w:r w:rsidR="000A2EE8">
          <w:rPr>
            <w:noProof/>
            <w:webHidden/>
          </w:rPr>
          <w:fldChar w:fldCharType="end"/>
        </w:r>
      </w:hyperlink>
    </w:p>
    <w:p w14:paraId="1E0003EE" w14:textId="6544978F"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598" w:history="1">
        <w:r w:rsidR="000A2EE8" w:rsidRPr="001076CB">
          <w:rPr>
            <w:rStyle w:val="Hyperlink"/>
            <w:noProof/>
          </w:rPr>
          <w:t>1.2.2.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598 \h </w:instrText>
        </w:r>
        <w:r w:rsidR="000A2EE8">
          <w:rPr>
            <w:noProof/>
            <w:webHidden/>
          </w:rPr>
        </w:r>
        <w:r w:rsidR="000A2EE8">
          <w:rPr>
            <w:noProof/>
            <w:webHidden/>
          </w:rPr>
          <w:fldChar w:fldCharType="separate"/>
        </w:r>
        <w:r w:rsidR="005E0397">
          <w:rPr>
            <w:noProof/>
            <w:webHidden/>
          </w:rPr>
          <w:t>25</w:t>
        </w:r>
        <w:r w:rsidR="000A2EE8">
          <w:rPr>
            <w:noProof/>
            <w:webHidden/>
          </w:rPr>
          <w:fldChar w:fldCharType="end"/>
        </w:r>
      </w:hyperlink>
    </w:p>
    <w:p w14:paraId="01A38C52" w14:textId="5EDFD5A3" w:rsidR="000A2EE8" w:rsidRDefault="009A6D49" w:rsidP="000A2EE8">
      <w:pPr>
        <w:pStyle w:val="TOC5"/>
        <w:tabs>
          <w:tab w:val="left" w:pos="1935"/>
          <w:tab w:val="right" w:leader="dot" w:pos="9057"/>
        </w:tabs>
        <w:ind w:firstLine="0"/>
        <w:jc w:val="right"/>
        <w:rPr>
          <w:noProof/>
        </w:rPr>
      </w:pPr>
      <w:hyperlink w:anchor="_Toc519174599" w:history="1">
        <w:r w:rsidR="000A2EE8" w:rsidRPr="001076CB">
          <w:rPr>
            <w:rStyle w:val="Hyperlink"/>
            <w:noProof/>
          </w:rPr>
          <w:t>1.2.2.2.1.Xây dựng biểu đồ</w:t>
        </w:r>
        <w:r w:rsidR="000A2EE8">
          <w:rPr>
            <w:noProof/>
            <w:webHidden/>
          </w:rPr>
          <w:tab/>
        </w:r>
        <w:r w:rsidR="000A2EE8">
          <w:rPr>
            <w:noProof/>
            <w:webHidden/>
          </w:rPr>
          <w:fldChar w:fldCharType="begin"/>
        </w:r>
        <w:r w:rsidR="000A2EE8">
          <w:rPr>
            <w:noProof/>
            <w:webHidden/>
          </w:rPr>
          <w:instrText xml:space="preserve"> PAGEREF _Toc519174599 \h </w:instrText>
        </w:r>
        <w:r w:rsidR="000A2EE8">
          <w:rPr>
            <w:noProof/>
            <w:webHidden/>
          </w:rPr>
        </w:r>
        <w:r w:rsidR="000A2EE8">
          <w:rPr>
            <w:noProof/>
            <w:webHidden/>
          </w:rPr>
          <w:fldChar w:fldCharType="separate"/>
        </w:r>
        <w:r w:rsidR="005E0397">
          <w:rPr>
            <w:noProof/>
            <w:webHidden/>
          </w:rPr>
          <w:t>25</w:t>
        </w:r>
        <w:r w:rsidR="000A2EE8">
          <w:rPr>
            <w:noProof/>
            <w:webHidden/>
          </w:rPr>
          <w:fldChar w:fldCharType="end"/>
        </w:r>
      </w:hyperlink>
    </w:p>
    <w:p w14:paraId="7A4AC482" w14:textId="2A5F2489" w:rsidR="000A2EE8" w:rsidRDefault="009A6D49" w:rsidP="000A2EE8">
      <w:pPr>
        <w:pStyle w:val="TOC5"/>
        <w:tabs>
          <w:tab w:val="left" w:pos="1935"/>
          <w:tab w:val="right" w:leader="dot" w:pos="9057"/>
        </w:tabs>
        <w:ind w:firstLine="0"/>
        <w:jc w:val="right"/>
        <w:rPr>
          <w:noProof/>
        </w:rPr>
      </w:pPr>
      <w:hyperlink w:anchor="_Toc519174600" w:history="1">
        <w:r w:rsidR="000A2EE8" w:rsidRPr="001076CB">
          <w:rPr>
            <w:rStyle w:val="Hyperlink"/>
            <w:noProof/>
          </w:rPr>
          <w:t>1.2.2.2.2.Xác định xác lớp</w:t>
        </w:r>
        <w:r w:rsidR="000A2EE8">
          <w:rPr>
            <w:noProof/>
            <w:webHidden/>
          </w:rPr>
          <w:tab/>
        </w:r>
        <w:r w:rsidR="000A2EE8">
          <w:rPr>
            <w:noProof/>
            <w:webHidden/>
          </w:rPr>
          <w:fldChar w:fldCharType="begin"/>
        </w:r>
        <w:r w:rsidR="000A2EE8">
          <w:rPr>
            <w:noProof/>
            <w:webHidden/>
          </w:rPr>
          <w:instrText xml:space="preserve"> PAGEREF _Toc519174600 \h </w:instrText>
        </w:r>
        <w:r w:rsidR="000A2EE8">
          <w:rPr>
            <w:noProof/>
            <w:webHidden/>
          </w:rPr>
        </w:r>
        <w:r w:rsidR="000A2EE8">
          <w:rPr>
            <w:noProof/>
            <w:webHidden/>
          </w:rPr>
          <w:fldChar w:fldCharType="separate"/>
        </w:r>
        <w:r w:rsidR="005E0397">
          <w:rPr>
            <w:noProof/>
            <w:webHidden/>
          </w:rPr>
          <w:t>25</w:t>
        </w:r>
        <w:r w:rsidR="000A2EE8">
          <w:rPr>
            <w:noProof/>
            <w:webHidden/>
          </w:rPr>
          <w:fldChar w:fldCharType="end"/>
        </w:r>
      </w:hyperlink>
    </w:p>
    <w:p w14:paraId="21619B34" w14:textId="442EEA2E"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01" w:history="1">
        <w:r w:rsidR="000A2EE8" w:rsidRPr="001076CB">
          <w:rPr>
            <w:rStyle w:val="Hyperlink"/>
            <w:noProof/>
          </w:rPr>
          <w:t>1.2.2.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01 \h </w:instrText>
        </w:r>
        <w:r w:rsidR="000A2EE8">
          <w:rPr>
            <w:noProof/>
            <w:webHidden/>
          </w:rPr>
        </w:r>
        <w:r w:rsidR="000A2EE8">
          <w:rPr>
            <w:noProof/>
            <w:webHidden/>
          </w:rPr>
          <w:fldChar w:fldCharType="separate"/>
        </w:r>
        <w:r w:rsidR="005E0397">
          <w:rPr>
            <w:noProof/>
            <w:webHidden/>
          </w:rPr>
          <w:t>27</w:t>
        </w:r>
        <w:r w:rsidR="000A2EE8">
          <w:rPr>
            <w:noProof/>
            <w:webHidden/>
          </w:rPr>
          <w:fldChar w:fldCharType="end"/>
        </w:r>
      </w:hyperlink>
    </w:p>
    <w:p w14:paraId="388BCF2A" w14:textId="1E6D91AD"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02" w:history="1">
        <w:r w:rsidR="000A2EE8" w:rsidRPr="001076CB">
          <w:rPr>
            <w:rStyle w:val="Hyperlink"/>
            <w:noProof/>
          </w:rPr>
          <w:t>1.2.3.</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hiển thị và truy cập cây thư mục</w:t>
        </w:r>
        <w:r w:rsidR="000A2EE8">
          <w:rPr>
            <w:noProof/>
            <w:webHidden/>
          </w:rPr>
          <w:tab/>
        </w:r>
        <w:r w:rsidR="000A2EE8">
          <w:rPr>
            <w:noProof/>
            <w:webHidden/>
          </w:rPr>
          <w:fldChar w:fldCharType="begin"/>
        </w:r>
        <w:r w:rsidR="000A2EE8">
          <w:rPr>
            <w:noProof/>
            <w:webHidden/>
          </w:rPr>
          <w:instrText xml:space="preserve"> PAGEREF _Toc519174602 \h </w:instrText>
        </w:r>
        <w:r w:rsidR="000A2EE8">
          <w:rPr>
            <w:noProof/>
            <w:webHidden/>
          </w:rPr>
        </w:r>
        <w:r w:rsidR="000A2EE8">
          <w:rPr>
            <w:noProof/>
            <w:webHidden/>
          </w:rPr>
          <w:fldChar w:fldCharType="separate"/>
        </w:r>
        <w:r w:rsidR="005E0397">
          <w:rPr>
            <w:noProof/>
            <w:webHidden/>
          </w:rPr>
          <w:t>27</w:t>
        </w:r>
        <w:r w:rsidR="000A2EE8">
          <w:rPr>
            <w:noProof/>
            <w:webHidden/>
          </w:rPr>
          <w:fldChar w:fldCharType="end"/>
        </w:r>
      </w:hyperlink>
    </w:p>
    <w:p w14:paraId="66975DB7" w14:textId="2E259619"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03" w:history="1">
        <w:r w:rsidR="000A2EE8" w:rsidRPr="001076CB">
          <w:rPr>
            <w:rStyle w:val="Hyperlink"/>
            <w:noProof/>
          </w:rPr>
          <w:t>1.2.3.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03 \h </w:instrText>
        </w:r>
        <w:r w:rsidR="000A2EE8">
          <w:rPr>
            <w:noProof/>
            <w:webHidden/>
          </w:rPr>
        </w:r>
        <w:r w:rsidR="000A2EE8">
          <w:rPr>
            <w:noProof/>
            <w:webHidden/>
          </w:rPr>
          <w:fldChar w:fldCharType="separate"/>
        </w:r>
        <w:r w:rsidR="005E0397">
          <w:rPr>
            <w:noProof/>
            <w:webHidden/>
          </w:rPr>
          <w:t>27</w:t>
        </w:r>
        <w:r w:rsidR="000A2EE8">
          <w:rPr>
            <w:noProof/>
            <w:webHidden/>
          </w:rPr>
          <w:fldChar w:fldCharType="end"/>
        </w:r>
      </w:hyperlink>
    </w:p>
    <w:p w14:paraId="57F31F0E" w14:textId="49114F8C" w:rsidR="000A2EE8" w:rsidRDefault="009A6D49" w:rsidP="000A2EE8">
      <w:pPr>
        <w:pStyle w:val="TOC5"/>
        <w:tabs>
          <w:tab w:val="left" w:pos="1935"/>
          <w:tab w:val="right" w:leader="dot" w:pos="9057"/>
        </w:tabs>
        <w:ind w:firstLine="0"/>
        <w:jc w:val="right"/>
        <w:rPr>
          <w:noProof/>
        </w:rPr>
      </w:pPr>
      <w:hyperlink w:anchor="_Toc519174604" w:history="1">
        <w:r w:rsidR="000A2EE8" w:rsidRPr="001076CB">
          <w:rPr>
            <w:rStyle w:val="Hyperlink"/>
            <w:noProof/>
          </w:rPr>
          <w:t>1.2.3.1.1.Xây dựng biểu đồ</w:t>
        </w:r>
        <w:r w:rsidR="000A2EE8">
          <w:rPr>
            <w:noProof/>
            <w:webHidden/>
          </w:rPr>
          <w:tab/>
        </w:r>
        <w:r w:rsidR="000A2EE8">
          <w:rPr>
            <w:noProof/>
            <w:webHidden/>
          </w:rPr>
          <w:fldChar w:fldCharType="begin"/>
        </w:r>
        <w:r w:rsidR="000A2EE8">
          <w:rPr>
            <w:noProof/>
            <w:webHidden/>
          </w:rPr>
          <w:instrText xml:space="preserve"> PAGEREF _Toc519174604 \h </w:instrText>
        </w:r>
        <w:r w:rsidR="000A2EE8">
          <w:rPr>
            <w:noProof/>
            <w:webHidden/>
          </w:rPr>
        </w:r>
        <w:r w:rsidR="000A2EE8">
          <w:rPr>
            <w:noProof/>
            <w:webHidden/>
          </w:rPr>
          <w:fldChar w:fldCharType="separate"/>
        </w:r>
        <w:r w:rsidR="005E0397">
          <w:rPr>
            <w:noProof/>
            <w:webHidden/>
          </w:rPr>
          <w:t>27</w:t>
        </w:r>
        <w:r w:rsidR="000A2EE8">
          <w:rPr>
            <w:noProof/>
            <w:webHidden/>
          </w:rPr>
          <w:fldChar w:fldCharType="end"/>
        </w:r>
      </w:hyperlink>
    </w:p>
    <w:p w14:paraId="24FB334E" w14:textId="14D9186C" w:rsidR="000A2EE8" w:rsidRDefault="009A6D49" w:rsidP="000A2EE8">
      <w:pPr>
        <w:pStyle w:val="TOC5"/>
        <w:tabs>
          <w:tab w:val="left" w:pos="1935"/>
          <w:tab w:val="right" w:leader="dot" w:pos="9057"/>
        </w:tabs>
        <w:ind w:firstLine="0"/>
        <w:jc w:val="right"/>
        <w:rPr>
          <w:noProof/>
        </w:rPr>
      </w:pPr>
      <w:hyperlink w:anchor="_Toc519174605" w:history="1">
        <w:r w:rsidR="000A2EE8" w:rsidRPr="001076CB">
          <w:rPr>
            <w:rStyle w:val="Hyperlink"/>
            <w:noProof/>
          </w:rPr>
          <w:t>1.2.3.1.2.Xác định luồng cơ bản</w:t>
        </w:r>
        <w:r w:rsidR="000A2EE8">
          <w:rPr>
            <w:noProof/>
            <w:webHidden/>
          </w:rPr>
          <w:tab/>
        </w:r>
        <w:r w:rsidR="000A2EE8">
          <w:rPr>
            <w:noProof/>
            <w:webHidden/>
          </w:rPr>
          <w:fldChar w:fldCharType="begin"/>
        </w:r>
        <w:r w:rsidR="000A2EE8">
          <w:rPr>
            <w:noProof/>
            <w:webHidden/>
          </w:rPr>
          <w:instrText xml:space="preserve"> PAGEREF _Toc519174605 \h </w:instrText>
        </w:r>
        <w:r w:rsidR="000A2EE8">
          <w:rPr>
            <w:noProof/>
            <w:webHidden/>
          </w:rPr>
        </w:r>
        <w:r w:rsidR="000A2EE8">
          <w:rPr>
            <w:noProof/>
            <w:webHidden/>
          </w:rPr>
          <w:fldChar w:fldCharType="separate"/>
        </w:r>
        <w:r w:rsidR="005E0397">
          <w:rPr>
            <w:noProof/>
            <w:webHidden/>
          </w:rPr>
          <w:t>28</w:t>
        </w:r>
        <w:r w:rsidR="000A2EE8">
          <w:rPr>
            <w:noProof/>
            <w:webHidden/>
          </w:rPr>
          <w:fldChar w:fldCharType="end"/>
        </w:r>
      </w:hyperlink>
    </w:p>
    <w:p w14:paraId="53EBFB4C" w14:textId="4F1E1E98" w:rsidR="000A2EE8" w:rsidRDefault="009A6D49" w:rsidP="000A2EE8">
      <w:pPr>
        <w:pStyle w:val="TOC5"/>
        <w:tabs>
          <w:tab w:val="left" w:pos="1935"/>
          <w:tab w:val="right" w:leader="dot" w:pos="9057"/>
        </w:tabs>
        <w:ind w:firstLine="0"/>
        <w:jc w:val="right"/>
        <w:rPr>
          <w:noProof/>
        </w:rPr>
      </w:pPr>
      <w:hyperlink w:anchor="_Toc519174606" w:history="1">
        <w:r w:rsidR="000A2EE8" w:rsidRPr="001076CB">
          <w:rPr>
            <w:rStyle w:val="Hyperlink"/>
            <w:noProof/>
          </w:rPr>
          <w:t>1.2.3.1.3.Xác định luồng rẽ nhánh</w:t>
        </w:r>
        <w:r w:rsidR="000A2EE8">
          <w:rPr>
            <w:noProof/>
            <w:webHidden/>
          </w:rPr>
          <w:tab/>
        </w:r>
        <w:r w:rsidR="000A2EE8">
          <w:rPr>
            <w:noProof/>
            <w:webHidden/>
          </w:rPr>
          <w:fldChar w:fldCharType="begin"/>
        </w:r>
        <w:r w:rsidR="000A2EE8">
          <w:rPr>
            <w:noProof/>
            <w:webHidden/>
          </w:rPr>
          <w:instrText xml:space="preserve"> PAGEREF _Toc519174606 \h </w:instrText>
        </w:r>
        <w:r w:rsidR="000A2EE8">
          <w:rPr>
            <w:noProof/>
            <w:webHidden/>
          </w:rPr>
        </w:r>
        <w:r w:rsidR="000A2EE8">
          <w:rPr>
            <w:noProof/>
            <w:webHidden/>
          </w:rPr>
          <w:fldChar w:fldCharType="separate"/>
        </w:r>
        <w:r w:rsidR="005E0397">
          <w:rPr>
            <w:noProof/>
            <w:webHidden/>
          </w:rPr>
          <w:t>28</w:t>
        </w:r>
        <w:r w:rsidR="000A2EE8">
          <w:rPr>
            <w:noProof/>
            <w:webHidden/>
          </w:rPr>
          <w:fldChar w:fldCharType="end"/>
        </w:r>
      </w:hyperlink>
    </w:p>
    <w:p w14:paraId="1F1462C9" w14:textId="7E5314E0" w:rsidR="000A2EE8" w:rsidRDefault="009A6D49" w:rsidP="000A2EE8">
      <w:pPr>
        <w:pStyle w:val="TOC5"/>
        <w:tabs>
          <w:tab w:val="left" w:pos="1935"/>
          <w:tab w:val="right" w:leader="dot" w:pos="9057"/>
        </w:tabs>
        <w:ind w:firstLine="0"/>
        <w:jc w:val="right"/>
        <w:rPr>
          <w:noProof/>
        </w:rPr>
      </w:pPr>
      <w:hyperlink w:anchor="_Toc519174607" w:history="1">
        <w:r w:rsidR="000A2EE8" w:rsidRPr="001076CB">
          <w:rPr>
            <w:rStyle w:val="Hyperlink"/>
            <w:noProof/>
          </w:rPr>
          <w:t>1.2.3.1.4.Xác định điều kiện</w:t>
        </w:r>
        <w:r w:rsidR="000A2EE8">
          <w:rPr>
            <w:noProof/>
            <w:webHidden/>
          </w:rPr>
          <w:tab/>
        </w:r>
        <w:r w:rsidR="000A2EE8">
          <w:rPr>
            <w:noProof/>
            <w:webHidden/>
          </w:rPr>
          <w:fldChar w:fldCharType="begin"/>
        </w:r>
        <w:r w:rsidR="000A2EE8">
          <w:rPr>
            <w:noProof/>
            <w:webHidden/>
          </w:rPr>
          <w:instrText xml:space="preserve"> PAGEREF _Toc519174607 \h </w:instrText>
        </w:r>
        <w:r w:rsidR="000A2EE8">
          <w:rPr>
            <w:noProof/>
            <w:webHidden/>
          </w:rPr>
        </w:r>
        <w:r w:rsidR="000A2EE8">
          <w:rPr>
            <w:noProof/>
            <w:webHidden/>
          </w:rPr>
          <w:fldChar w:fldCharType="separate"/>
        </w:r>
        <w:r w:rsidR="005E0397">
          <w:rPr>
            <w:noProof/>
            <w:webHidden/>
          </w:rPr>
          <w:t>29</w:t>
        </w:r>
        <w:r w:rsidR="000A2EE8">
          <w:rPr>
            <w:noProof/>
            <w:webHidden/>
          </w:rPr>
          <w:fldChar w:fldCharType="end"/>
        </w:r>
      </w:hyperlink>
    </w:p>
    <w:p w14:paraId="6C1E7A21" w14:textId="556A2252"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08" w:history="1">
        <w:r w:rsidR="000A2EE8" w:rsidRPr="001076CB">
          <w:rPr>
            <w:rStyle w:val="Hyperlink"/>
            <w:noProof/>
          </w:rPr>
          <w:t>1.2.3.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08 \h </w:instrText>
        </w:r>
        <w:r w:rsidR="000A2EE8">
          <w:rPr>
            <w:noProof/>
            <w:webHidden/>
          </w:rPr>
        </w:r>
        <w:r w:rsidR="000A2EE8">
          <w:rPr>
            <w:noProof/>
            <w:webHidden/>
          </w:rPr>
          <w:fldChar w:fldCharType="separate"/>
        </w:r>
        <w:r w:rsidR="005E0397">
          <w:rPr>
            <w:noProof/>
            <w:webHidden/>
          </w:rPr>
          <w:t>29</w:t>
        </w:r>
        <w:r w:rsidR="000A2EE8">
          <w:rPr>
            <w:noProof/>
            <w:webHidden/>
          </w:rPr>
          <w:fldChar w:fldCharType="end"/>
        </w:r>
      </w:hyperlink>
    </w:p>
    <w:p w14:paraId="68403E45" w14:textId="7BC70E8A" w:rsidR="000A2EE8" w:rsidRDefault="009A6D49" w:rsidP="000A2EE8">
      <w:pPr>
        <w:pStyle w:val="TOC5"/>
        <w:tabs>
          <w:tab w:val="left" w:pos="1935"/>
          <w:tab w:val="right" w:leader="dot" w:pos="9057"/>
        </w:tabs>
        <w:ind w:firstLine="0"/>
        <w:jc w:val="right"/>
        <w:rPr>
          <w:noProof/>
        </w:rPr>
      </w:pPr>
      <w:hyperlink w:anchor="_Toc519174609" w:history="1">
        <w:r w:rsidR="000A2EE8" w:rsidRPr="001076CB">
          <w:rPr>
            <w:rStyle w:val="Hyperlink"/>
            <w:noProof/>
          </w:rPr>
          <w:t>1.2.3.2.1.Xây dựng biểu đồ</w:t>
        </w:r>
        <w:r w:rsidR="000A2EE8">
          <w:rPr>
            <w:noProof/>
            <w:webHidden/>
          </w:rPr>
          <w:tab/>
        </w:r>
        <w:r w:rsidR="000A2EE8">
          <w:rPr>
            <w:noProof/>
            <w:webHidden/>
          </w:rPr>
          <w:fldChar w:fldCharType="begin"/>
        </w:r>
        <w:r w:rsidR="000A2EE8">
          <w:rPr>
            <w:noProof/>
            <w:webHidden/>
          </w:rPr>
          <w:instrText xml:space="preserve"> PAGEREF _Toc519174609 \h </w:instrText>
        </w:r>
        <w:r w:rsidR="000A2EE8">
          <w:rPr>
            <w:noProof/>
            <w:webHidden/>
          </w:rPr>
        </w:r>
        <w:r w:rsidR="000A2EE8">
          <w:rPr>
            <w:noProof/>
            <w:webHidden/>
          </w:rPr>
          <w:fldChar w:fldCharType="separate"/>
        </w:r>
        <w:r w:rsidR="005E0397">
          <w:rPr>
            <w:noProof/>
            <w:webHidden/>
          </w:rPr>
          <w:t>29</w:t>
        </w:r>
        <w:r w:rsidR="000A2EE8">
          <w:rPr>
            <w:noProof/>
            <w:webHidden/>
          </w:rPr>
          <w:fldChar w:fldCharType="end"/>
        </w:r>
      </w:hyperlink>
    </w:p>
    <w:p w14:paraId="03A1C7B2" w14:textId="0C5F8DDA" w:rsidR="000A2EE8" w:rsidRDefault="009A6D49" w:rsidP="000A2EE8">
      <w:pPr>
        <w:pStyle w:val="TOC5"/>
        <w:tabs>
          <w:tab w:val="left" w:pos="1935"/>
          <w:tab w:val="right" w:leader="dot" w:pos="9057"/>
        </w:tabs>
        <w:ind w:firstLine="0"/>
        <w:jc w:val="right"/>
        <w:rPr>
          <w:noProof/>
        </w:rPr>
      </w:pPr>
      <w:hyperlink w:anchor="_Toc519174610" w:history="1">
        <w:r w:rsidR="000A2EE8" w:rsidRPr="001076CB">
          <w:rPr>
            <w:rStyle w:val="Hyperlink"/>
            <w:noProof/>
          </w:rPr>
          <w:t>1.2.3.2.2.Xác định xác lớp</w:t>
        </w:r>
        <w:r w:rsidR="000A2EE8">
          <w:rPr>
            <w:noProof/>
            <w:webHidden/>
          </w:rPr>
          <w:tab/>
        </w:r>
        <w:r w:rsidR="000A2EE8">
          <w:rPr>
            <w:noProof/>
            <w:webHidden/>
          </w:rPr>
          <w:fldChar w:fldCharType="begin"/>
        </w:r>
        <w:r w:rsidR="000A2EE8">
          <w:rPr>
            <w:noProof/>
            <w:webHidden/>
          </w:rPr>
          <w:instrText xml:space="preserve"> PAGEREF _Toc519174610 \h </w:instrText>
        </w:r>
        <w:r w:rsidR="000A2EE8">
          <w:rPr>
            <w:noProof/>
            <w:webHidden/>
          </w:rPr>
        </w:r>
        <w:r w:rsidR="000A2EE8">
          <w:rPr>
            <w:noProof/>
            <w:webHidden/>
          </w:rPr>
          <w:fldChar w:fldCharType="separate"/>
        </w:r>
        <w:r w:rsidR="005E0397">
          <w:rPr>
            <w:noProof/>
            <w:webHidden/>
          </w:rPr>
          <w:t>30</w:t>
        </w:r>
        <w:r w:rsidR="000A2EE8">
          <w:rPr>
            <w:noProof/>
            <w:webHidden/>
          </w:rPr>
          <w:fldChar w:fldCharType="end"/>
        </w:r>
      </w:hyperlink>
    </w:p>
    <w:p w14:paraId="707696FB" w14:textId="2D947D8F"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11" w:history="1">
        <w:r w:rsidR="000A2EE8" w:rsidRPr="001076CB">
          <w:rPr>
            <w:rStyle w:val="Hyperlink"/>
            <w:noProof/>
          </w:rPr>
          <w:t>1.2.3.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11 \h </w:instrText>
        </w:r>
        <w:r w:rsidR="000A2EE8">
          <w:rPr>
            <w:noProof/>
            <w:webHidden/>
          </w:rPr>
        </w:r>
        <w:r w:rsidR="000A2EE8">
          <w:rPr>
            <w:noProof/>
            <w:webHidden/>
          </w:rPr>
          <w:fldChar w:fldCharType="separate"/>
        </w:r>
        <w:r w:rsidR="005E0397">
          <w:rPr>
            <w:noProof/>
            <w:webHidden/>
          </w:rPr>
          <w:t>31</w:t>
        </w:r>
        <w:r w:rsidR="000A2EE8">
          <w:rPr>
            <w:noProof/>
            <w:webHidden/>
          </w:rPr>
          <w:fldChar w:fldCharType="end"/>
        </w:r>
      </w:hyperlink>
    </w:p>
    <w:p w14:paraId="108B188B" w14:textId="3A4FE3D2"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12" w:history="1">
        <w:r w:rsidR="000A2EE8" w:rsidRPr="001076CB">
          <w:rPr>
            <w:rStyle w:val="Hyperlink"/>
            <w:noProof/>
          </w:rPr>
          <w:t>1.2.4.</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tạo thư mục/tệp</w:t>
        </w:r>
        <w:r w:rsidR="000A2EE8">
          <w:rPr>
            <w:noProof/>
            <w:webHidden/>
          </w:rPr>
          <w:tab/>
        </w:r>
        <w:r w:rsidR="000A2EE8">
          <w:rPr>
            <w:noProof/>
            <w:webHidden/>
          </w:rPr>
          <w:fldChar w:fldCharType="begin"/>
        </w:r>
        <w:r w:rsidR="000A2EE8">
          <w:rPr>
            <w:noProof/>
            <w:webHidden/>
          </w:rPr>
          <w:instrText xml:space="preserve"> PAGEREF _Toc519174612 \h </w:instrText>
        </w:r>
        <w:r w:rsidR="000A2EE8">
          <w:rPr>
            <w:noProof/>
            <w:webHidden/>
          </w:rPr>
        </w:r>
        <w:r w:rsidR="000A2EE8">
          <w:rPr>
            <w:noProof/>
            <w:webHidden/>
          </w:rPr>
          <w:fldChar w:fldCharType="separate"/>
        </w:r>
        <w:r w:rsidR="005E0397">
          <w:rPr>
            <w:noProof/>
            <w:webHidden/>
          </w:rPr>
          <w:t>31</w:t>
        </w:r>
        <w:r w:rsidR="000A2EE8">
          <w:rPr>
            <w:noProof/>
            <w:webHidden/>
          </w:rPr>
          <w:fldChar w:fldCharType="end"/>
        </w:r>
      </w:hyperlink>
    </w:p>
    <w:p w14:paraId="43393BA0" w14:textId="3065549E"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13" w:history="1">
        <w:r w:rsidR="000A2EE8" w:rsidRPr="001076CB">
          <w:rPr>
            <w:rStyle w:val="Hyperlink"/>
            <w:noProof/>
          </w:rPr>
          <w:t>1.2.4.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13 \h </w:instrText>
        </w:r>
        <w:r w:rsidR="000A2EE8">
          <w:rPr>
            <w:noProof/>
            <w:webHidden/>
          </w:rPr>
        </w:r>
        <w:r w:rsidR="000A2EE8">
          <w:rPr>
            <w:noProof/>
            <w:webHidden/>
          </w:rPr>
          <w:fldChar w:fldCharType="separate"/>
        </w:r>
        <w:r w:rsidR="005E0397">
          <w:rPr>
            <w:noProof/>
            <w:webHidden/>
          </w:rPr>
          <w:t>31</w:t>
        </w:r>
        <w:r w:rsidR="000A2EE8">
          <w:rPr>
            <w:noProof/>
            <w:webHidden/>
          </w:rPr>
          <w:fldChar w:fldCharType="end"/>
        </w:r>
      </w:hyperlink>
    </w:p>
    <w:p w14:paraId="05B14CA2" w14:textId="5A2980AC" w:rsidR="000A2EE8" w:rsidRDefault="009A6D49" w:rsidP="000A2EE8">
      <w:pPr>
        <w:pStyle w:val="TOC5"/>
        <w:tabs>
          <w:tab w:val="left" w:pos="1935"/>
          <w:tab w:val="right" w:leader="dot" w:pos="9057"/>
        </w:tabs>
        <w:ind w:firstLine="0"/>
        <w:jc w:val="right"/>
        <w:rPr>
          <w:noProof/>
        </w:rPr>
      </w:pPr>
      <w:hyperlink w:anchor="_Toc519174614" w:history="1">
        <w:r w:rsidR="000A2EE8" w:rsidRPr="001076CB">
          <w:rPr>
            <w:rStyle w:val="Hyperlink"/>
            <w:noProof/>
          </w:rPr>
          <w:t>1.2.4.1.1.Xây dựng biểu đồ</w:t>
        </w:r>
        <w:r w:rsidR="000A2EE8">
          <w:rPr>
            <w:noProof/>
            <w:webHidden/>
          </w:rPr>
          <w:tab/>
        </w:r>
        <w:r w:rsidR="000A2EE8">
          <w:rPr>
            <w:noProof/>
            <w:webHidden/>
          </w:rPr>
          <w:fldChar w:fldCharType="begin"/>
        </w:r>
        <w:r w:rsidR="000A2EE8">
          <w:rPr>
            <w:noProof/>
            <w:webHidden/>
          </w:rPr>
          <w:instrText xml:space="preserve"> PAGEREF _Toc519174614 \h </w:instrText>
        </w:r>
        <w:r w:rsidR="000A2EE8">
          <w:rPr>
            <w:noProof/>
            <w:webHidden/>
          </w:rPr>
        </w:r>
        <w:r w:rsidR="000A2EE8">
          <w:rPr>
            <w:noProof/>
            <w:webHidden/>
          </w:rPr>
          <w:fldChar w:fldCharType="separate"/>
        </w:r>
        <w:r w:rsidR="005E0397">
          <w:rPr>
            <w:noProof/>
            <w:webHidden/>
          </w:rPr>
          <w:t>31</w:t>
        </w:r>
        <w:r w:rsidR="000A2EE8">
          <w:rPr>
            <w:noProof/>
            <w:webHidden/>
          </w:rPr>
          <w:fldChar w:fldCharType="end"/>
        </w:r>
      </w:hyperlink>
    </w:p>
    <w:p w14:paraId="7DD59EB7" w14:textId="2449E70E" w:rsidR="000A2EE8" w:rsidRDefault="009A6D49" w:rsidP="000A2EE8">
      <w:pPr>
        <w:pStyle w:val="TOC5"/>
        <w:tabs>
          <w:tab w:val="left" w:pos="1935"/>
          <w:tab w:val="right" w:leader="dot" w:pos="9057"/>
        </w:tabs>
        <w:ind w:firstLine="0"/>
        <w:jc w:val="right"/>
        <w:rPr>
          <w:noProof/>
        </w:rPr>
      </w:pPr>
      <w:hyperlink w:anchor="_Toc519174615" w:history="1">
        <w:r w:rsidR="000A2EE8" w:rsidRPr="001076CB">
          <w:rPr>
            <w:rStyle w:val="Hyperlink"/>
            <w:noProof/>
          </w:rPr>
          <w:t>1.2.4.1.2.Xác định luồng cơ bản</w:t>
        </w:r>
        <w:r w:rsidR="000A2EE8">
          <w:rPr>
            <w:noProof/>
            <w:webHidden/>
          </w:rPr>
          <w:tab/>
        </w:r>
        <w:r w:rsidR="000A2EE8">
          <w:rPr>
            <w:noProof/>
            <w:webHidden/>
          </w:rPr>
          <w:fldChar w:fldCharType="begin"/>
        </w:r>
        <w:r w:rsidR="000A2EE8">
          <w:rPr>
            <w:noProof/>
            <w:webHidden/>
          </w:rPr>
          <w:instrText xml:space="preserve"> PAGEREF _Toc519174615 \h </w:instrText>
        </w:r>
        <w:r w:rsidR="000A2EE8">
          <w:rPr>
            <w:noProof/>
            <w:webHidden/>
          </w:rPr>
        </w:r>
        <w:r w:rsidR="000A2EE8">
          <w:rPr>
            <w:noProof/>
            <w:webHidden/>
          </w:rPr>
          <w:fldChar w:fldCharType="separate"/>
        </w:r>
        <w:r w:rsidR="005E0397">
          <w:rPr>
            <w:noProof/>
            <w:webHidden/>
          </w:rPr>
          <w:t>32</w:t>
        </w:r>
        <w:r w:rsidR="000A2EE8">
          <w:rPr>
            <w:noProof/>
            <w:webHidden/>
          </w:rPr>
          <w:fldChar w:fldCharType="end"/>
        </w:r>
      </w:hyperlink>
    </w:p>
    <w:p w14:paraId="0736D7B5" w14:textId="0CAE8F33" w:rsidR="000A2EE8" w:rsidRDefault="009A6D49" w:rsidP="000A2EE8">
      <w:pPr>
        <w:pStyle w:val="TOC5"/>
        <w:tabs>
          <w:tab w:val="left" w:pos="1935"/>
          <w:tab w:val="right" w:leader="dot" w:pos="9057"/>
        </w:tabs>
        <w:ind w:firstLine="0"/>
        <w:jc w:val="right"/>
        <w:rPr>
          <w:noProof/>
        </w:rPr>
      </w:pPr>
      <w:hyperlink w:anchor="_Toc519174616" w:history="1">
        <w:r w:rsidR="000A2EE8" w:rsidRPr="001076CB">
          <w:rPr>
            <w:rStyle w:val="Hyperlink"/>
            <w:noProof/>
          </w:rPr>
          <w:t>1.2.4.1.3.Xác định luồng rẽ nhánh</w:t>
        </w:r>
        <w:r w:rsidR="000A2EE8">
          <w:rPr>
            <w:noProof/>
            <w:webHidden/>
          </w:rPr>
          <w:tab/>
        </w:r>
        <w:r w:rsidR="000A2EE8">
          <w:rPr>
            <w:noProof/>
            <w:webHidden/>
          </w:rPr>
          <w:fldChar w:fldCharType="begin"/>
        </w:r>
        <w:r w:rsidR="000A2EE8">
          <w:rPr>
            <w:noProof/>
            <w:webHidden/>
          </w:rPr>
          <w:instrText xml:space="preserve"> PAGEREF _Toc519174616 \h </w:instrText>
        </w:r>
        <w:r w:rsidR="000A2EE8">
          <w:rPr>
            <w:noProof/>
            <w:webHidden/>
          </w:rPr>
        </w:r>
        <w:r w:rsidR="000A2EE8">
          <w:rPr>
            <w:noProof/>
            <w:webHidden/>
          </w:rPr>
          <w:fldChar w:fldCharType="separate"/>
        </w:r>
        <w:r w:rsidR="005E0397">
          <w:rPr>
            <w:noProof/>
            <w:webHidden/>
          </w:rPr>
          <w:t>32</w:t>
        </w:r>
        <w:r w:rsidR="000A2EE8">
          <w:rPr>
            <w:noProof/>
            <w:webHidden/>
          </w:rPr>
          <w:fldChar w:fldCharType="end"/>
        </w:r>
      </w:hyperlink>
    </w:p>
    <w:p w14:paraId="5DFDECBB" w14:textId="7A02EF79" w:rsidR="000A2EE8" w:rsidRDefault="009A6D49" w:rsidP="000A2EE8">
      <w:pPr>
        <w:pStyle w:val="TOC5"/>
        <w:tabs>
          <w:tab w:val="left" w:pos="1935"/>
          <w:tab w:val="right" w:leader="dot" w:pos="9057"/>
        </w:tabs>
        <w:ind w:firstLine="0"/>
        <w:jc w:val="right"/>
        <w:rPr>
          <w:noProof/>
        </w:rPr>
      </w:pPr>
      <w:hyperlink w:anchor="_Toc519174617" w:history="1">
        <w:r w:rsidR="000A2EE8" w:rsidRPr="001076CB">
          <w:rPr>
            <w:rStyle w:val="Hyperlink"/>
            <w:noProof/>
          </w:rPr>
          <w:t>1.2.4.1.4.Xác định điều kiện</w:t>
        </w:r>
        <w:r w:rsidR="000A2EE8">
          <w:rPr>
            <w:noProof/>
            <w:webHidden/>
          </w:rPr>
          <w:tab/>
        </w:r>
        <w:r w:rsidR="000A2EE8">
          <w:rPr>
            <w:noProof/>
            <w:webHidden/>
          </w:rPr>
          <w:fldChar w:fldCharType="begin"/>
        </w:r>
        <w:r w:rsidR="000A2EE8">
          <w:rPr>
            <w:noProof/>
            <w:webHidden/>
          </w:rPr>
          <w:instrText xml:space="preserve"> PAGEREF _Toc519174617 \h </w:instrText>
        </w:r>
        <w:r w:rsidR="000A2EE8">
          <w:rPr>
            <w:noProof/>
            <w:webHidden/>
          </w:rPr>
        </w:r>
        <w:r w:rsidR="000A2EE8">
          <w:rPr>
            <w:noProof/>
            <w:webHidden/>
          </w:rPr>
          <w:fldChar w:fldCharType="separate"/>
        </w:r>
        <w:r w:rsidR="005E0397">
          <w:rPr>
            <w:noProof/>
            <w:webHidden/>
          </w:rPr>
          <w:t>33</w:t>
        </w:r>
        <w:r w:rsidR="000A2EE8">
          <w:rPr>
            <w:noProof/>
            <w:webHidden/>
          </w:rPr>
          <w:fldChar w:fldCharType="end"/>
        </w:r>
      </w:hyperlink>
    </w:p>
    <w:p w14:paraId="716FA1B0" w14:textId="5DDB444C"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18" w:history="1">
        <w:r w:rsidR="000A2EE8" w:rsidRPr="001076CB">
          <w:rPr>
            <w:rStyle w:val="Hyperlink"/>
            <w:noProof/>
          </w:rPr>
          <w:t>1.2.4.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18 \h </w:instrText>
        </w:r>
        <w:r w:rsidR="000A2EE8">
          <w:rPr>
            <w:noProof/>
            <w:webHidden/>
          </w:rPr>
        </w:r>
        <w:r w:rsidR="000A2EE8">
          <w:rPr>
            <w:noProof/>
            <w:webHidden/>
          </w:rPr>
          <w:fldChar w:fldCharType="separate"/>
        </w:r>
        <w:r w:rsidR="005E0397">
          <w:rPr>
            <w:noProof/>
            <w:webHidden/>
          </w:rPr>
          <w:t>34</w:t>
        </w:r>
        <w:r w:rsidR="000A2EE8">
          <w:rPr>
            <w:noProof/>
            <w:webHidden/>
          </w:rPr>
          <w:fldChar w:fldCharType="end"/>
        </w:r>
      </w:hyperlink>
    </w:p>
    <w:p w14:paraId="629AE262" w14:textId="5A3CBB9D" w:rsidR="000A2EE8" w:rsidRDefault="009A6D49" w:rsidP="000A2EE8">
      <w:pPr>
        <w:pStyle w:val="TOC5"/>
        <w:tabs>
          <w:tab w:val="left" w:pos="1935"/>
          <w:tab w:val="right" w:leader="dot" w:pos="9057"/>
        </w:tabs>
        <w:ind w:firstLine="0"/>
        <w:jc w:val="right"/>
        <w:rPr>
          <w:noProof/>
        </w:rPr>
      </w:pPr>
      <w:hyperlink w:anchor="_Toc519174619" w:history="1">
        <w:r w:rsidR="000A2EE8" w:rsidRPr="001076CB">
          <w:rPr>
            <w:rStyle w:val="Hyperlink"/>
            <w:noProof/>
          </w:rPr>
          <w:t>1.2.4.2.1.Xây dựng biểu đồ</w:t>
        </w:r>
        <w:r w:rsidR="000A2EE8">
          <w:rPr>
            <w:noProof/>
            <w:webHidden/>
          </w:rPr>
          <w:tab/>
        </w:r>
        <w:r w:rsidR="000A2EE8">
          <w:rPr>
            <w:noProof/>
            <w:webHidden/>
          </w:rPr>
          <w:fldChar w:fldCharType="begin"/>
        </w:r>
        <w:r w:rsidR="000A2EE8">
          <w:rPr>
            <w:noProof/>
            <w:webHidden/>
          </w:rPr>
          <w:instrText xml:space="preserve"> PAGEREF _Toc519174619 \h </w:instrText>
        </w:r>
        <w:r w:rsidR="000A2EE8">
          <w:rPr>
            <w:noProof/>
            <w:webHidden/>
          </w:rPr>
        </w:r>
        <w:r w:rsidR="000A2EE8">
          <w:rPr>
            <w:noProof/>
            <w:webHidden/>
          </w:rPr>
          <w:fldChar w:fldCharType="separate"/>
        </w:r>
        <w:r w:rsidR="005E0397">
          <w:rPr>
            <w:noProof/>
            <w:webHidden/>
          </w:rPr>
          <w:t>34</w:t>
        </w:r>
        <w:r w:rsidR="000A2EE8">
          <w:rPr>
            <w:noProof/>
            <w:webHidden/>
          </w:rPr>
          <w:fldChar w:fldCharType="end"/>
        </w:r>
      </w:hyperlink>
    </w:p>
    <w:p w14:paraId="6AEBB6C5" w14:textId="1220F906" w:rsidR="000A2EE8" w:rsidRDefault="009A6D49" w:rsidP="000A2EE8">
      <w:pPr>
        <w:pStyle w:val="TOC5"/>
        <w:tabs>
          <w:tab w:val="left" w:pos="1935"/>
          <w:tab w:val="right" w:leader="dot" w:pos="9057"/>
        </w:tabs>
        <w:ind w:firstLine="0"/>
        <w:jc w:val="right"/>
        <w:rPr>
          <w:noProof/>
        </w:rPr>
      </w:pPr>
      <w:hyperlink w:anchor="_Toc519174620" w:history="1">
        <w:r w:rsidR="000A2EE8" w:rsidRPr="001076CB">
          <w:rPr>
            <w:rStyle w:val="Hyperlink"/>
            <w:noProof/>
          </w:rPr>
          <w:t>1.2.4.2.2.Xác định xác lớp</w:t>
        </w:r>
        <w:r w:rsidR="000A2EE8">
          <w:rPr>
            <w:noProof/>
            <w:webHidden/>
          </w:rPr>
          <w:tab/>
        </w:r>
        <w:r w:rsidR="000A2EE8">
          <w:rPr>
            <w:noProof/>
            <w:webHidden/>
          </w:rPr>
          <w:fldChar w:fldCharType="begin"/>
        </w:r>
        <w:r w:rsidR="000A2EE8">
          <w:rPr>
            <w:noProof/>
            <w:webHidden/>
          </w:rPr>
          <w:instrText xml:space="preserve"> PAGEREF _Toc519174620 \h </w:instrText>
        </w:r>
        <w:r w:rsidR="000A2EE8">
          <w:rPr>
            <w:noProof/>
            <w:webHidden/>
          </w:rPr>
        </w:r>
        <w:r w:rsidR="000A2EE8">
          <w:rPr>
            <w:noProof/>
            <w:webHidden/>
          </w:rPr>
          <w:fldChar w:fldCharType="separate"/>
        </w:r>
        <w:r w:rsidR="005E0397">
          <w:rPr>
            <w:noProof/>
            <w:webHidden/>
          </w:rPr>
          <w:t>34</w:t>
        </w:r>
        <w:r w:rsidR="000A2EE8">
          <w:rPr>
            <w:noProof/>
            <w:webHidden/>
          </w:rPr>
          <w:fldChar w:fldCharType="end"/>
        </w:r>
      </w:hyperlink>
    </w:p>
    <w:p w14:paraId="6FCF965B" w14:textId="51289650"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21" w:history="1">
        <w:r w:rsidR="000A2EE8" w:rsidRPr="001076CB">
          <w:rPr>
            <w:rStyle w:val="Hyperlink"/>
            <w:noProof/>
          </w:rPr>
          <w:t>1.2.4.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21 \h </w:instrText>
        </w:r>
        <w:r w:rsidR="000A2EE8">
          <w:rPr>
            <w:noProof/>
            <w:webHidden/>
          </w:rPr>
        </w:r>
        <w:r w:rsidR="000A2EE8">
          <w:rPr>
            <w:noProof/>
            <w:webHidden/>
          </w:rPr>
          <w:fldChar w:fldCharType="separate"/>
        </w:r>
        <w:r w:rsidR="005E0397">
          <w:rPr>
            <w:noProof/>
            <w:webHidden/>
          </w:rPr>
          <w:t>36</w:t>
        </w:r>
        <w:r w:rsidR="000A2EE8">
          <w:rPr>
            <w:noProof/>
            <w:webHidden/>
          </w:rPr>
          <w:fldChar w:fldCharType="end"/>
        </w:r>
      </w:hyperlink>
    </w:p>
    <w:p w14:paraId="09C80564" w14:textId="3B1C6488"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22" w:history="1">
        <w:r w:rsidR="000A2EE8" w:rsidRPr="001076CB">
          <w:rPr>
            <w:rStyle w:val="Hyperlink"/>
            <w:noProof/>
          </w:rPr>
          <w:t>1.2.5.</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xóa thư mục/tệp</w:t>
        </w:r>
        <w:r w:rsidR="000A2EE8">
          <w:rPr>
            <w:noProof/>
            <w:webHidden/>
          </w:rPr>
          <w:tab/>
        </w:r>
        <w:r w:rsidR="000A2EE8">
          <w:rPr>
            <w:noProof/>
            <w:webHidden/>
          </w:rPr>
          <w:fldChar w:fldCharType="begin"/>
        </w:r>
        <w:r w:rsidR="000A2EE8">
          <w:rPr>
            <w:noProof/>
            <w:webHidden/>
          </w:rPr>
          <w:instrText xml:space="preserve"> PAGEREF _Toc519174622 \h </w:instrText>
        </w:r>
        <w:r w:rsidR="000A2EE8">
          <w:rPr>
            <w:noProof/>
            <w:webHidden/>
          </w:rPr>
        </w:r>
        <w:r w:rsidR="000A2EE8">
          <w:rPr>
            <w:noProof/>
            <w:webHidden/>
          </w:rPr>
          <w:fldChar w:fldCharType="separate"/>
        </w:r>
        <w:r w:rsidR="005E0397">
          <w:rPr>
            <w:noProof/>
            <w:webHidden/>
          </w:rPr>
          <w:t>36</w:t>
        </w:r>
        <w:r w:rsidR="000A2EE8">
          <w:rPr>
            <w:noProof/>
            <w:webHidden/>
          </w:rPr>
          <w:fldChar w:fldCharType="end"/>
        </w:r>
      </w:hyperlink>
    </w:p>
    <w:p w14:paraId="59838932" w14:textId="6062518C"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23" w:history="1">
        <w:r w:rsidR="000A2EE8" w:rsidRPr="001076CB">
          <w:rPr>
            <w:rStyle w:val="Hyperlink"/>
            <w:noProof/>
          </w:rPr>
          <w:t>1.2.5.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23 \h </w:instrText>
        </w:r>
        <w:r w:rsidR="000A2EE8">
          <w:rPr>
            <w:noProof/>
            <w:webHidden/>
          </w:rPr>
        </w:r>
        <w:r w:rsidR="000A2EE8">
          <w:rPr>
            <w:noProof/>
            <w:webHidden/>
          </w:rPr>
          <w:fldChar w:fldCharType="separate"/>
        </w:r>
        <w:r w:rsidR="005E0397">
          <w:rPr>
            <w:noProof/>
            <w:webHidden/>
          </w:rPr>
          <w:t>36</w:t>
        </w:r>
        <w:r w:rsidR="000A2EE8">
          <w:rPr>
            <w:noProof/>
            <w:webHidden/>
          </w:rPr>
          <w:fldChar w:fldCharType="end"/>
        </w:r>
      </w:hyperlink>
    </w:p>
    <w:p w14:paraId="26332206" w14:textId="31B0F61E" w:rsidR="000A2EE8" w:rsidRDefault="009A6D49" w:rsidP="000A2EE8">
      <w:pPr>
        <w:pStyle w:val="TOC5"/>
        <w:tabs>
          <w:tab w:val="left" w:pos="1935"/>
          <w:tab w:val="right" w:leader="dot" w:pos="9057"/>
        </w:tabs>
        <w:ind w:firstLine="0"/>
        <w:jc w:val="right"/>
        <w:rPr>
          <w:noProof/>
        </w:rPr>
      </w:pPr>
      <w:hyperlink w:anchor="_Toc519174624" w:history="1">
        <w:r w:rsidR="000A2EE8" w:rsidRPr="001076CB">
          <w:rPr>
            <w:rStyle w:val="Hyperlink"/>
            <w:noProof/>
          </w:rPr>
          <w:t>1.2.5.1.1.Xây dựng biểu đồ</w:t>
        </w:r>
        <w:r w:rsidR="000A2EE8">
          <w:rPr>
            <w:noProof/>
            <w:webHidden/>
          </w:rPr>
          <w:tab/>
        </w:r>
        <w:r w:rsidR="000A2EE8">
          <w:rPr>
            <w:noProof/>
            <w:webHidden/>
          </w:rPr>
          <w:fldChar w:fldCharType="begin"/>
        </w:r>
        <w:r w:rsidR="000A2EE8">
          <w:rPr>
            <w:noProof/>
            <w:webHidden/>
          </w:rPr>
          <w:instrText xml:space="preserve"> PAGEREF _Toc519174624 \h </w:instrText>
        </w:r>
        <w:r w:rsidR="000A2EE8">
          <w:rPr>
            <w:noProof/>
            <w:webHidden/>
          </w:rPr>
        </w:r>
        <w:r w:rsidR="000A2EE8">
          <w:rPr>
            <w:noProof/>
            <w:webHidden/>
          </w:rPr>
          <w:fldChar w:fldCharType="separate"/>
        </w:r>
        <w:r w:rsidR="005E0397">
          <w:rPr>
            <w:noProof/>
            <w:webHidden/>
          </w:rPr>
          <w:t>36</w:t>
        </w:r>
        <w:r w:rsidR="000A2EE8">
          <w:rPr>
            <w:noProof/>
            <w:webHidden/>
          </w:rPr>
          <w:fldChar w:fldCharType="end"/>
        </w:r>
      </w:hyperlink>
    </w:p>
    <w:p w14:paraId="12AD1860" w14:textId="35DBF06E" w:rsidR="000A2EE8" w:rsidRDefault="009A6D49" w:rsidP="000A2EE8">
      <w:pPr>
        <w:pStyle w:val="TOC5"/>
        <w:tabs>
          <w:tab w:val="left" w:pos="1935"/>
          <w:tab w:val="right" w:leader="dot" w:pos="9057"/>
        </w:tabs>
        <w:ind w:firstLine="0"/>
        <w:jc w:val="right"/>
        <w:rPr>
          <w:noProof/>
        </w:rPr>
      </w:pPr>
      <w:hyperlink w:anchor="_Toc519174625" w:history="1">
        <w:r w:rsidR="000A2EE8" w:rsidRPr="001076CB">
          <w:rPr>
            <w:rStyle w:val="Hyperlink"/>
            <w:noProof/>
          </w:rPr>
          <w:t>1.2.5.1.2.Xác định luồng cơ bản</w:t>
        </w:r>
        <w:r w:rsidR="000A2EE8">
          <w:rPr>
            <w:noProof/>
            <w:webHidden/>
          </w:rPr>
          <w:tab/>
        </w:r>
        <w:r w:rsidR="000A2EE8">
          <w:rPr>
            <w:noProof/>
            <w:webHidden/>
          </w:rPr>
          <w:fldChar w:fldCharType="begin"/>
        </w:r>
        <w:r w:rsidR="000A2EE8">
          <w:rPr>
            <w:noProof/>
            <w:webHidden/>
          </w:rPr>
          <w:instrText xml:space="preserve"> PAGEREF _Toc519174625 \h </w:instrText>
        </w:r>
        <w:r w:rsidR="000A2EE8">
          <w:rPr>
            <w:noProof/>
            <w:webHidden/>
          </w:rPr>
        </w:r>
        <w:r w:rsidR="000A2EE8">
          <w:rPr>
            <w:noProof/>
            <w:webHidden/>
          </w:rPr>
          <w:fldChar w:fldCharType="separate"/>
        </w:r>
        <w:r w:rsidR="005E0397">
          <w:rPr>
            <w:noProof/>
            <w:webHidden/>
          </w:rPr>
          <w:t>37</w:t>
        </w:r>
        <w:r w:rsidR="000A2EE8">
          <w:rPr>
            <w:noProof/>
            <w:webHidden/>
          </w:rPr>
          <w:fldChar w:fldCharType="end"/>
        </w:r>
      </w:hyperlink>
    </w:p>
    <w:p w14:paraId="158CC656" w14:textId="07962F10" w:rsidR="000A2EE8" w:rsidRDefault="009A6D49" w:rsidP="000A2EE8">
      <w:pPr>
        <w:pStyle w:val="TOC5"/>
        <w:tabs>
          <w:tab w:val="left" w:pos="1935"/>
          <w:tab w:val="right" w:leader="dot" w:pos="9057"/>
        </w:tabs>
        <w:ind w:firstLine="0"/>
        <w:jc w:val="right"/>
        <w:rPr>
          <w:noProof/>
        </w:rPr>
      </w:pPr>
      <w:hyperlink w:anchor="_Toc519174626" w:history="1">
        <w:r w:rsidR="000A2EE8" w:rsidRPr="001076CB">
          <w:rPr>
            <w:rStyle w:val="Hyperlink"/>
            <w:noProof/>
          </w:rPr>
          <w:t>1.2.5.1.3.Xác định luồng rẽ nhánh</w:t>
        </w:r>
        <w:r w:rsidR="000A2EE8">
          <w:rPr>
            <w:noProof/>
            <w:webHidden/>
          </w:rPr>
          <w:tab/>
        </w:r>
        <w:r w:rsidR="000A2EE8">
          <w:rPr>
            <w:noProof/>
            <w:webHidden/>
          </w:rPr>
          <w:fldChar w:fldCharType="begin"/>
        </w:r>
        <w:r w:rsidR="000A2EE8">
          <w:rPr>
            <w:noProof/>
            <w:webHidden/>
          </w:rPr>
          <w:instrText xml:space="preserve"> PAGEREF _Toc519174626 \h </w:instrText>
        </w:r>
        <w:r w:rsidR="000A2EE8">
          <w:rPr>
            <w:noProof/>
            <w:webHidden/>
          </w:rPr>
        </w:r>
        <w:r w:rsidR="000A2EE8">
          <w:rPr>
            <w:noProof/>
            <w:webHidden/>
          </w:rPr>
          <w:fldChar w:fldCharType="separate"/>
        </w:r>
        <w:r w:rsidR="005E0397">
          <w:rPr>
            <w:noProof/>
            <w:webHidden/>
          </w:rPr>
          <w:t>37</w:t>
        </w:r>
        <w:r w:rsidR="000A2EE8">
          <w:rPr>
            <w:noProof/>
            <w:webHidden/>
          </w:rPr>
          <w:fldChar w:fldCharType="end"/>
        </w:r>
      </w:hyperlink>
    </w:p>
    <w:p w14:paraId="54A19234" w14:textId="16F5C161" w:rsidR="000A2EE8" w:rsidRDefault="009A6D49" w:rsidP="000A2EE8">
      <w:pPr>
        <w:pStyle w:val="TOC5"/>
        <w:tabs>
          <w:tab w:val="left" w:pos="1935"/>
          <w:tab w:val="right" w:leader="dot" w:pos="9057"/>
        </w:tabs>
        <w:ind w:firstLine="0"/>
        <w:jc w:val="right"/>
        <w:rPr>
          <w:noProof/>
        </w:rPr>
      </w:pPr>
      <w:hyperlink w:anchor="_Toc519174627" w:history="1">
        <w:r w:rsidR="000A2EE8" w:rsidRPr="001076CB">
          <w:rPr>
            <w:rStyle w:val="Hyperlink"/>
            <w:noProof/>
          </w:rPr>
          <w:t>1.2.5.1.4.Xác định điều kiện</w:t>
        </w:r>
        <w:r w:rsidR="000A2EE8">
          <w:rPr>
            <w:noProof/>
            <w:webHidden/>
          </w:rPr>
          <w:tab/>
        </w:r>
        <w:r w:rsidR="000A2EE8">
          <w:rPr>
            <w:noProof/>
            <w:webHidden/>
          </w:rPr>
          <w:fldChar w:fldCharType="begin"/>
        </w:r>
        <w:r w:rsidR="000A2EE8">
          <w:rPr>
            <w:noProof/>
            <w:webHidden/>
          </w:rPr>
          <w:instrText xml:space="preserve"> PAGEREF _Toc519174627 \h </w:instrText>
        </w:r>
        <w:r w:rsidR="000A2EE8">
          <w:rPr>
            <w:noProof/>
            <w:webHidden/>
          </w:rPr>
        </w:r>
        <w:r w:rsidR="000A2EE8">
          <w:rPr>
            <w:noProof/>
            <w:webHidden/>
          </w:rPr>
          <w:fldChar w:fldCharType="separate"/>
        </w:r>
        <w:r w:rsidR="005E0397">
          <w:rPr>
            <w:noProof/>
            <w:webHidden/>
          </w:rPr>
          <w:t>38</w:t>
        </w:r>
        <w:r w:rsidR="000A2EE8">
          <w:rPr>
            <w:noProof/>
            <w:webHidden/>
          </w:rPr>
          <w:fldChar w:fldCharType="end"/>
        </w:r>
      </w:hyperlink>
    </w:p>
    <w:p w14:paraId="5572C13C" w14:textId="78D32032"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28" w:history="1">
        <w:r w:rsidR="000A2EE8" w:rsidRPr="001076CB">
          <w:rPr>
            <w:rStyle w:val="Hyperlink"/>
            <w:noProof/>
          </w:rPr>
          <w:t>1.2.5.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28 \h </w:instrText>
        </w:r>
        <w:r w:rsidR="000A2EE8">
          <w:rPr>
            <w:noProof/>
            <w:webHidden/>
          </w:rPr>
        </w:r>
        <w:r w:rsidR="000A2EE8">
          <w:rPr>
            <w:noProof/>
            <w:webHidden/>
          </w:rPr>
          <w:fldChar w:fldCharType="separate"/>
        </w:r>
        <w:r w:rsidR="005E0397">
          <w:rPr>
            <w:noProof/>
            <w:webHidden/>
          </w:rPr>
          <w:t>39</w:t>
        </w:r>
        <w:r w:rsidR="000A2EE8">
          <w:rPr>
            <w:noProof/>
            <w:webHidden/>
          </w:rPr>
          <w:fldChar w:fldCharType="end"/>
        </w:r>
      </w:hyperlink>
    </w:p>
    <w:p w14:paraId="2E6C0DAA" w14:textId="16B66424" w:rsidR="000A2EE8" w:rsidRDefault="009A6D49" w:rsidP="000A2EE8">
      <w:pPr>
        <w:pStyle w:val="TOC5"/>
        <w:tabs>
          <w:tab w:val="left" w:pos="1935"/>
          <w:tab w:val="right" w:leader="dot" w:pos="9057"/>
        </w:tabs>
        <w:ind w:firstLine="0"/>
        <w:jc w:val="right"/>
        <w:rPr>
          <w:noProof/>
        </w:rPr>
      </w:pPr>
      <w:hyperlink w:anchor="_Toc519174629" w:history="1">
        <w:r w:rsidR="000A2EE8" w:rsidRPr="001076CB">
          <w:rPr>
            <w:rStyle w:val="Hyperlink"/>
            <w:noProof/>
          </w:rPr>
          <w:t>1.2.5.2.1.Xây dựng biểu đồ</w:t>
        </w:r>
        <w:r w:rsidR="000A2EE8">
          <w:rPr>
            <w:noProof/>
            <w:webHidden/>
          </w:rPr>
          <w:tab/>
        </w:r>
        <w:r w:rsidR="000A2EE8">
          <w:rPr>
            <w:noProof/>
            <w:webHidden/>
          </w:rPr>
          <w:fldChar w:fldCharType="begin"/>
        </w:r>
        <w:r w:rsidR="000A2EE8">
          <w:rPr>
            <w:noProof/>
            <w:webHidden/>
          </w:rPr>
          <w:instrText xml:space="preserve"> PAGEREF _Toc519174629 \h </w:instrText>
        </w:r>
        <w:r w:rsidR="000A2EE8">
          <w:rPr>
            <w:noProof/>
            <w:webHidden/>
          </w:rPr>
        </w:r>
        <w:r w:rsidR="000A2EE8">
          <w:rPr>
            <w:noProof/>
            <w:webHidden/>
          </w:rPr>
          <w:fldChar w:fldCharType="separate"/>
        </w:r>
        <w:r w:rsidR="005E0397">
          <w:rPr>
            <w:noProof/>
            <w:webHidden/>
          </w:rPr>
          <w:t>39</w:t>
        </w:r>
        <w:r w:rsidR="000A2EE8">
          <w:rPr>
            <w:noProof/>
            <w:webHidden/>
          </w:rPr>
          <w:fldChar w:fldCharType="end"/>
        </w:r>
      </w:hyperlink>
    </w:p>
    <w:p w14:paraId="0254F7B2" w14:textId="3D04CA74" w:rsidR="000A2EE8" w:rsidRDefault="009A6D49" w:rsidP="000A2EE8">
      <w:pPr>
        <w:pStyle w:val="TOC5"/>
        <w:tabs>
          <w:tab w:val="left" w:pos="1935"/>
          <w:tab w:val="right" w:leader="dot" w:pos="9057"/>
        </w:tabs>
        <w:ind w:firstLine="0"/>
        <w:jc w:val="right"/>
        <w:rPr>
          <w:noProof/>
        </w:rPr>
      </w:pPr>
      <w:hyperlink w:anchor="_Toc519174630" w:history="1">
        <w:r w:rsidR="000A2EE8" w:rsidRPr="001076CB">
          <w:rPr>
            <w:rStyle w:val="Hyperlink"/>
            <w:noProof/>
          </w:rPr>
          <w:t>1.2.5.2.2.Xác định xác lớp</w:t>
        </w:r>
        <w:r w:rsidR="000A2EE8">
          <w:rPr>
            <w:noProof/>
            <w:webHidden/>
          </w:rPr>
          <w:tab/>
        </w:r>
        <w:r w:rsidR="000A2EE8">
          <w:rPr>
            <w:noProof/>
            <w:webHidden/>
          </w:rPr>
          <w:fldChar w:fldCharType="begin"/>
        </w:r>
        <w:r w:rsidR="000A2EE8">
          <w:rPr>
            <w:noProof/>
            <w:webHidden/>
          </w:rPr>
          <w:instrText xml:space="preserve"> PAGEREF _Toc519174630 \h </w:instrText>
        </w:r>
        <w:r w:rsidR="000A2EE8">
          <w:rPr>
            <w:noProof/>
            <w:webHidden/>
          </w:rPr>
        </w:r>
        <w:r w:rsidR="000A2EE8">
          <w:rPr>
            <w:noProof/>
            <w:webHidden/>
          </w:rPr>
          <w:fldChar w:fldCharType="separate"/>
        </w:r>
        <w:r w:rsidR="005E0397">
          <w:rPr>
            <w:noProof/>
            <w:webHidden/>
          </w:rPr>
          <w:t>39</w:t>
        </w:r>
        <w:r w:rsidR="000A2EE8">
          <w:rPr>
            <w:noProof/>
            <w:webHidden/>
          </w:rPr>
          <w:fldChar w:fldCharType="end"/>
        </w:r>
      </w:hyperlink>
    </w:p>
    <w:p w14:paraId="10AF1F57" w14:textId="1692DD5D"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31" w:history="1">
        <w:r w:rsidR="000A2EE8" w:rsidRPr="001076CB">
          <w:rPr>
            <w:rStyle w:val="Hyperlink"/>
            <w:noProof/>
          </w:rPr>
          <w:t>1.2.5.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31 \h </w:instrText>
        </w:r>
        <w:r w:rsidR="000A2EE8">
          <w:rPr>
            <w:noProof/>
            <w:webHidden/>
          </w:rPr>
        </w:r>
        <w:r w:rsidR="000A2EE8">
          <w:rPr>
            <w:noProof/>
            <w:webHidden/>
          </w:rPr>
          <w:fldChar w:fldCharType="separate"/>
        </w:r>
        <w:r w:rsidR="005E0397">
          <w:rPr>
            <w:noProof/>
            <w:webHidden/>
          </w:rPr>
          <w:t>40</w:t>
        </w:r>
        <w:r w:rsidR="000A2EE8">
          <w:rPr>
            <w:noProof/>
            <w:webHidden/>
          </w:rPr>
          <w:fldChar w:fldCharType="end"/>
        </w:r>
      </w:hyperlink>
    </w:p>
    <w:p w14:paraId="2951FE83" w14:textId="723D8EB3"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32" w:history="1">
        <w:r w:rsidR="000A2EE8" w:rsidRPr="001076CB">
          <w:rPr>
            <w:rStyle w:val="Hyperlink"/>
            <w:noProof/>
          </w:rPr>
          <w:t>1.2.6.</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hiển thị danh sách mô đun</w:t>
        </w:r>
        <w:r w:rsidR="000A2EE8">
          <w:rPr>
            <w:noProof/>
            <w:webHidden/>
          </w:rPr>
          <w:tab/>
        </w:r>
        <w:r w:rsidR="000A2EE8">
          <w:rPr>
            <w:noProof/>
            <w:webHidden/>
          </w:rPr>
          <w:fldChar w:fldCharType="begin"/>
        </w:r>
        <w:r w:rsidR="000A2EE8">
          <w:rPr>
            <w:noProof/>
            <w:webHidden/>
          </w:rPr>
          <w:instrText xml:space="preserve"> PAGEREF _Toc519174632 \h </w:instrText>
        </w:r>
        <w:r w:rsidR="000A2EE8">
          <w:rPr>
            <w:noProof/>
            <w:webHidden/>
          </w:rPr>
        </w:r>
        <w:r w:rsidR="000A2EE8">
          <w:rPr>
            <w:noProof/>
            <w:webHidden/>
          </w:rPr>
          <w:fldChar w:fldCharType="separate"/>
        </w:r>
        <w:r w:rsidR="005E0397">
          <w:rPr>
            <w:noProof/>
            <w:webHidden/>
          </w:rPr>
          <w:t>41</w:t>
        </w:r>
        <w:r w:rsidR="000A2EE8">
          <w:rPr>
            <w:noProof/>
            <w:webHidden/>
          </w:rPr>
          <w:fldChar w:fldCharType="end"/>
        </w:r>
      </w:hyperlink>
    </w:p>
    <w:p w14:paraId="499DB105" w14:textId="73BFBF94"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33" w:history="1">
        <w:r w:rsidR="000A2EE8" w:rsidRPr="001076CB">
          <w:rPr>
            <w:rStyle w:val="Hyperlink"/>
            <w:noProof/>
          </w:rPr>
          <w:t>1.2.6.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33 \h </w:instrText>
        </w:r>
        <w:r w:rsidR="000A2EE8">
          <w:rPr>
            <w:noProof/>
            <w:webHidden/>
          </w:rPr>
        </w:r>
        <w:r w:rsidR="000A2EE8">
          <w:rPr>
            <w:noProof/>
            <w:webHidden/>
          </w:rPr>
          <w:fldChar w:fldCharType="separate"/>
        </w:r>
        <w:r w:rsidR="005E0397">
          <w:rPr>
            <w:noProof/>
            <w:webHidden/>
          </w:rPr>
          <w:t>41</w:t>
        </w:r>
        <w:r w:rsidR="000A2EE8">
          <w:rPr>
            <w:noProof/>
            <w:webHidden/>
          </w:rPr>
          <w:fldChar w:fldCharType="end"/>
        </w:r>
      </w:hyperlink>
    </w:p>
    <w:p w14:paraId="419CE6F5" w14:textId="23651E30" w:rsidR="000A2EE8" w:rsidRDefault="009A6D49" w:rsidP="000A2EE8">
      <w:pPr>
        <w:pStyle w:val="TOC5"/>
        <w:tabs>
          <w:tab w:val="left" w:pos="1935"/>
          <w:tab w:val="right" w:leader="dot" w:pos="9057"/>
        </w:tabs>
        <w:ind w:firstLine="0"/>
        <w:jc w:val="right"/>
        <w:rPr>
          <w:noProof/>
        </w:rPr>
      </w:pPr>
      <w:hyperlink w:anchor="_Toc519174634" w:history="1">
        <w:r w:rsidR="000A2EE8" w:rsidRPr="001076CB">
          <w:rPr>
            <w:rStyle w:val="Hyperlink"/>
            <w:noProof/>
          </w:rPr>
          <w:t>1.2.6.1.1.Xây dựng biểu đồ</w:t>
        </w:r>
        <w:r w:rsidR="000A2EE8">
          <w:rPr>
            <w:noProof/>
            <w:webHidden/>
          </w:rPr>
          <w:tab/>
        </w:r>
        <w:r w:rsidR="000A2EE8">
          <w:rPr>
            <w:noProof/>
            <w:webHidden/>
          </w:rPr>
          <w:fldChar w:fldCharType="begin"/>
        </w:r>
        <w:r w:rsidR="000A2EE8">
          <w:rPr>
            <w:noProof/>
            <w:webHidden/>
          </w:rPr>
          <w:instrText xml:space="preserve"> PAGEREF _Toc519174634 \h </w:instrText>
        </w:r>
        <w:r w:rsidR="000A2EE8">
          <w:rPr>
            <w:noProof/>
            <w:webHidden/>
          </w:rPr>
        </w:r>
        <w:r w:rsidR="000A2EE8">
          <w:rPr>
            <w:noProof/>
            <w:webHidden/>
          </w:rPr>
          <w:fldChar w:fldCharType="separate"/>
        </w:r>
        <w:r w:rsidR="005E0397">
          <w:rPr>
            <w:noProof/>
            <w:webHidden/>
          </w:rPr>
          <w:t>41</w:t>
        </w:r>
        <w:r w:rsidR="000A2EE8">
          <w:rPr>
            <w:noProof/>
            <w:webHidden/>
          </w:rPr>
          <w:fldChar w:fldCharType="end"/>
        </w:r>
      </w:hyperlink>
    </w:p>
    <w:p w14:paraId="3B550C30" w14:textId="3CDFB5BC" w:rsidR="000A2EE8" w:rsidRDefault="009A6D49" w:rsidP="000A2EE8">
      <w:pPr>
        <w:pStyle w:val="TOC5"/>
        <w:tabs>
          <w:tab w:val="left" w:pos="1935"/>
          <w:tab w:val="right" w:leader="dot" w:pos="9057"/>
        </w:tabs>
        <w:ind w:firstLine="0"/>
        <w:jc w:val="right"/>
        <w:rPr>
          <w:noProof/>
        </w:rPr>
      </w:pPr>
      <w:hyperlink w:anchor="_Toc519174635" w:history="1">
        <w:r w:rsidR="000A2EE8" w:rsidRPr="001076CB">
          <w:rPr>
            <w:rStyle w:val="Hyperlink"/>
            <w:noProof/>
          </w:rPr>
          <w:t>1.2.6.1.2.Xác định luồng cơ bản</w:t>
        </w:r>
        <w:r w:rsidR="000A2EE8">
          <w:rPr>
            <w:noProof/>
            <w:webHidden/>
          </w:rPr>
          <w:tab/>
        </w:r>
        <w:r w:rsidR="000A2EE8">
          <w:rPr>
            <w:noProof/>
            <w:webHidden/>
          </w:rPr>
          <w:fldChar w:fldCharType="begin"/>
        </w:r>
        <w:r w:rsidR="000A2EE8">
          <w:rPr>
            <w:noProof/>
            <w:webHidden/>
          </w:rPr>
          <w:instrText xml:space="preserve"> PAGEREF _Toc519174635 \h </w:instrText>
        </w:r>
        <w:r w:rsidR="000A2EE8">
          <w:rPr>
            <w:noProof/>
            <w:webHidden/>
          </w:rPr>
        </w:r>
        <w:r w:rsidR="000A2EE8">
          <w:rPr>
            <w:noProof/>
            <w:webHidden/>
          </w:rPr>
          <w:fldChar w:fldCharType="separate"/>
        </w:r>
        <w:r w:rsidR="005E0397">
          <w:rPr>
            <w:noProof/>
            <w:webHidden/>
          </w:rPr>
          <w:t>41</w:t>
        </w:r>
        <w:r w:rsidR="000A2EE8">
          <w:rPr>
            <w:noProof/>
            <w:webHidden/>
          </w:rPr>
          <w:fldChar w:fldCharType="end"/>
        </w:r>
      </w:hyperlink>
    </w:p>
    <w:p w14:paraId="48C15658" w14:textId="0F1D9BA6" w:rsidR="000A2EE8" w:rsidRDefault="009A6D49" w:rsidP="000A2EE8">
      <w:pPr>
        <w:pStyle w:val="TOC5"/>
        <w:tabs>
          <w:tab w:val="left" w:pos="1935"/>
          <w:tab w:val="right" w:leader="dot" w:pos="9057"/>
        </w:tabs>
        <w:ind w:firstLine="0"/>
        <w:jc w:val="right"/>
        <w:rPr>
          <w:noProof/>
        </w:rPr>
      </w:pPr>
      <w:hyperlink w:anchor="_Toc519174636" w:history="1">
        <w:r w:rsidR="000A2EE8" w:rsidRPr="001076CB">
          <w:rPr>
            <w:rStyle w:val="Hyperlink"/>
            <w:noProof/>
          </w:rPr>
          <w:t>1.2.6.1.3.Xác định luồng rẽ nhánh</w:t>
        </w:r>
        <w:r w:rsidR="000A2EE8">
          <w:rPr>
            <w:noProof/>
            <w:webHidden/>
          </w:rPr>
          <w:tab/>
        </w:r>
        <w:r w:rsidR="000A2EE8">
          <w:rPr>
            <w:noProof/>
            <w:webHidden/>
          </w:rPr>
          <w:fldChar w:fldCharType="begin"/>
        </w:r>
        <w:r w:rsidR="000A2EE8">
          <w:rPr>
            <w:noProof/>
            <w:webHidden/>
          </w:rPr>
          <w:instrText xml:space="preserve"> PAGEREF _Toc519174636 \h </w:instrText>
        </w:r>
        <w:r w:rsidR="000A2EE8">
          <w:rPr>
            <w:noProof/>
            <w:webHidden/>
          </w:rPr>
        </w:r>
        <w:r w:rsidR="000A2EE8">
          <w:rPr>
            <w:noProof/>
            <w:webHidden/>
          </w:rPr>
          <w:fldChar w:fldCharType="separate"/>
        </w:r>
        <w:r w:rsidR="005E0397">
          <w:rPr>
            <w:noProof/>
            <w:webHidden/>
          </w:rPr>
          <w:t>41</w:t>
        </w:r>
        <w:r w:rsidR="000A2EE8">
          <w:rPr>
            <w:noProof/>
            <w:webHidden/>
          </w:rPr>
          <w:fldChar w:fldCharType="end"/>
        </w:r>
      </w:hyperlink>
    </w:p>
    <w:p w14:paraId="3C1A3DB1" w14:textId="6B7BD6E0" w:rsidR="000A2EE8" w:rsidRDefault="009A6D49" w:rsidP="000A2EE8">
      <w:pPr>
        <w:pStyle w:val="TOC5"/>
        <w:tabs>
          <w:tab w:val="left" w:pos="1935"/>
          <w:tab w:val="right" w:leader="dot" w:pos="9057"/>
        </w:tabs>
        <w:ind w:firstLine="0"/>
        <w:jc w:val="right"/>
        <w:rPr>
          <w:noProof/>
        </w:rPr>
      </w:pPr>
      <w:hyperlink w:anchor="_Toc519174637" w:history="1">
        <w:r w:rsidR="000A2EE8" w:rsidRPr="001076CB">
          <w:rPr>
            <w:rStyle w:val="Hyperlink"/>
            <w:noProof/>
          </w:rPr>
          <w:t>1.2.6.1.4.Xác định điều kiện</w:t>
        </w:r>
        <w:r w:rsidR="000A2EE8">
          <w:rPr>
            <w:noProof/>
            <w:webHidden/>
          </w:rPr>
          <w:tab/>
        </w:r>
        <w:r w:rsidR="000A2EE8">
          <w:rPr>
            <w:noProof/>
            <w:webHidden/>
          </w:rPr>
          <w:fldChar w:fldCharType="begin"/>
        </w:r>
        <w:r w:rsidR="000A2EE8">
          <w:rPr>
            <w:noProof/>
            <w:webHidden/>
          </w:rPr>
          <w:instrText xml:space="preserve"> PAGEREF _Toc519174637 \h </w:instrText>
        </w:r>
        <w:r w:rsidR="000A2EE8">
          <w:rPr>
            <w:noProof/>
            <w:webHidden/>
          </w:rPr>
        </w:r>
        <w:r w:rsidR="000A2EE8">
          <w:rPr>
            <w:noProof/>
            <w:webHidden/>
          </w:rPr>
          <w:fldChar w:fldCharType="separate"/>
        </w:r>
        <w:r w:rsidR="005E0397">
          <w:rPr>
            <w:noProof/>
            <w:webHidden/>
          </w:rPr>
          <w:t>42</w:t>
        </w:r>
        <w:r w:rsidR="000A2EE8">
          <w:rPr>
            <w:noProof/>
            <w:webHidden/>
          </w:rPr>
          <w:fldChar w:fldCharType="end"/>
        </w:r>
      </w:hyperlink>
    </w:p>
    <w:p w14:paraId="55BD9354" w14:textId="5EC43E69"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38" w:history="1">
        <w:r w:rsidR="000A2EE8" w:rsidRPr="001076CB">
          <w:rPr>
            <w:rStyle w:val="Hyperlink"/>
            <w:noProof/>
          </w:rPr>
          <w:t>1.2.6.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38 \h </w:instrText>
        </w:r>
        <w:r w:rsidR="000A2EE8">
          <w:rPr>
            <w:noProof/>
            <w:webHidden/>
          </w:rPr>
        </w:r>
        <w:r w:rsidR="000A2EE8">
          <w:rPr>
            <w:noProof/>
            <w:webHidden/>
          </w:rPr>
          <w:fldChar w:fldCharType="separate"/>
        </w:r>
        <w:r w:rsidR="005E0397">
          <w:rPr>
            <w:noProof/>
            <w:webHidden/>
          </w:rPr>
          <w:t>42</w:t>
        </w:r>
        <w:r w:rsidR="000A2EE8">
          <w:rPr>
            <w:noProof/>
            <w:webHidden/>
          </w:rPr>
          <w:fldChar w:fldCharType="end"/>
        </w:r>
      </w:hyperlink>
    </w:p>
    <w:p w14:paraId="64C9EA29" w14:textId="3EDB00BA"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39" w:history="1">
        <w:r w:rsidR="000A2EE8" w:rsidRPr="001076CB">
          <w:rPr>
            <w:rStyle w:val="Hyperlink"/>
            <w:noProof/>
          </w:rPr>
          <w:t>1.2.6.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39 \h </w:instrText>
        </w:r>
        <w:r w:rsidR="000A2EE8">
          <w:rPr>
            <w:noProof/>
            <w:webHidden/>
          </w:rPr>
        </w:r>
        <w:r w:rsidR="000A2EE8">
          <w:rPr>
            <w:noProof/>
            <w:webHidden/>
          </w:rPr>
          <w:fldChar w:fldCharType="separate"/>
        </w:r>
        <w:r w:rsidR="005E0397">
          <w:rPr>
            <w:noProof/>
            <w:webHidden/>
          </w:rPr>
          <w:t>42</w:t>
        </w:r>
        <w:r w:rsidR="000A2EE8">
          <w:rPr>
            <w:noProof/>
            <w:webHidden/>
          </w:rPr>
          <w:fldChar w:fldCharType="end"/>
        </w:r>
      </w:hyperlink>
    </w:p>
    <w:p w14:paraId="31290F45" w14:textId="0DD21D00"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40" w:history="1">
        <w:r w:rsidR="000A2EE8" w:rsidRPr="001076CB">
          <w:rPr>
            <w:rStyle w:val="Hyperlink"/>
            <w:noProof/>
          </w:rPr>
          <w:t>1.2.7.</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xử lý dữ liệu</w:t>
        </w:r>
        <w:r w:rsidR="000A2EE8">
          <w:rPr>
            <w:noProof/>
            <w:webHidden/>
          </w:rPr>
          <w:tab/>
        </w:r>
        <w:r w:rsidR="000A2EE8">
          <w:rPr>
            <w:noProof/>
            <w:webHidden/>
          </w:rPr>
          <w:fldChar w:fldCharType="begin"/>
        </w:r>
        <w:r w:rsidR="000A2EE8">
          <w:rPr>
            <w:noProof/>
            <w:webHidden/>
          </w:rPr>
          <w:instrText xml:space="preserve"> PAGEREF _Toc519174640 \h </w:instrText>
        </w:r>
        <w:r w:rsidR="000A2EE8">
          <w:rPr>
            <w:noProof/>
            <w:webHidden/>
          </w:rPr>
        </w:r>
        <w:r w:rsidR="000A2EE8">
          <w:rPr>
            <w:noProof/>
            <w:webHidden/>
          </w:rPr>
          <w:fldChar w:fldCharType="separate"/>
        </w:r>
        <w:r w:rsidR="005E0397">
          <w:rPr>
            <w:noProof/>
            <w:webHidden/>
          </w:rPr>
          <w:t>43</w:t>
        </w:r>
        <w:r w:rsidR="000A2EE8">
          <w:rPr>
            <w:noProof/>
            <w:webHidden/>
          </w:rPr>
          <w:fldChar w:fldCharType="end"/>
        </w:r>
      </w:hyperlink>
    </w:p>
    <w:p w14:paraId="0F3BA4E2" w14:textId="6E95DBA5"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41" w:history="1">
        <w:r w:rsidR="000A2EE8" w:rsidRPr="001076CB">
          <w:rPr>
            <w:rStyle w:val="Hyperlink"/>
            <w:noProof/>
          </w:rPr>
          <w:t>1.2.7.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41 \h </w:instrText>
        </w:r>
        <w:r w:rsidR="000A2EE8">
          <w:rPr>
            <w:noProof/>
            <w:webHidden/>
          </w:rPr>
        </w:r>
        <w:r w:rsidR="000A2EE8">
          <w:rPr>
            <w:noProof/>
            <w:webHidden/>
          </w:rPr>
          <w:fldChar w:fldCharType="separate"/>
        </w:r>
        <w:r w:rsidR="005E0397">
          <w:rPr>
            <w:noProof/>
            <w:webHidden/>
          </w:rPr>
          <w:t>43</w:t>
        </w:r>
        <w:r w:rsidR="000A2EE8">
          <w:rPr>
            <w:noProof/>
            <w:webHidden/>
          </w:rPr>
          <w:fldChar w:fldCharType="end"/>
        </w:r>
      </w:hyperlink>
    </w:p>
    <w:p w14:paraId="7E312B45" w14:textId="693FCA47" w:rsidR="000A2EE8" w:rsidRDefault="009A6D49" w:rsidP="000A2EE8">
      <w:pPr>
        <w:pStyle w:val="TOC5"/>
        <w:tabs>
          <w:tab w:val="left" w:pos="1935"/>
          <w:tab w:val="right" w:leader="dot" w:pos="9057"/>
        </w:tabs>
        <w:ind w:firstLine="0"/>
        <w:jc w:val="right"/>
        <w:rPr>
          <w:noProof/>
        </w:rPr>
      </w:pPr>
      <w:hyperlink w:anchor="_Toc519174642" w:history="1">
        <w:r w:rsidR="000A2EE8" w:rsidRPr="001076CB">
          <w:rPr>
            <w:rStyle w:val="Hyperlink"/>
            <w:noProof/>
          </w:rPr>
          <w:t>1.2.7.1.1.Xây dựng biểu đồ</w:t>
        </w:r>
        <w:r w:rsidR="000A2EE8">
          <w:rPr>
            <w:noProof/>
            <w:webHidden/>
          </w:rPr>
          <w:tab/>
        </w:r>
        <w:r w:rsidR="000A2EE8">
          <w:rPr>
            <w:noProof/>
            <w:webHidden/>
          </w:rPr>
          <w:fldChar w:fldCharType="begin"/>
        </w:r>
        <w:r w:rsidR="000A2EE8">
          <w:rPr>
            <w:noProof/>
            <w:webHidden/>
          </w:rPr>
          <w:instrText xml:space="preserve"> PAGEREF _Toc519174642 \h </w:instrText>
        </w:r>
        <w:r w:rsidR="000A2EE8">
          <w:rPr>
            <w:noProof/>
            <w:webHidden/>
          </w:rPr>
        </w:r>
        <w:r w:rsidR="000A2EE8">
          <w:rPr>
            <w:noProof/>
            <w:webHidden/>
          </w:rPr>
          <w:fldChar w:fldCharType="separate"/>
        </w:r>
        <w:r w:rsidR="005E0397">
          <w:rPr>
            <w:noProof/>
            <w:webHidden/>
          </w:rPr>
          <w:t>43</w:t>
        </w:r>
        <w:r w:rsidR="000A2EE8">
          <w:rPr>
            <w:noProof/>
            <w:webHidden/>
          </w:rPr>
          <w:fldChar w:fldCharType="end"/>
        </w:r>
      </w:hyperlink>
    </w:p>
    <w:p w14:paraId="3F55E69C" w14:textId="6327DC5B" w:rsidR="000A2EE8" w:rsidRDefault="009A6D49" w:rsidP="000A2EE8">
      <w:pPr>
        <w:pStyle w:val="TOC5"/>
        <w:tabs>
          <w:tab w:val="left" w:pos="1935"/>
          <w:tab w:val="right" w:leader="dot" w:pos="9057"/>
        </w:tabs>
        <w:ind w:firstLine="0"/>
        <w:jc w:val="right"/>
        <w:rPr>
          <w:noProof/>
        </w:rPr>
      </w:pPr>
      <w:hyperlink w:anchor="_Toc519174643" w:history="1">
        <w:r w:rsidR="000A2EE8" w:rsidRPr="001076CB">
          <w:rPr>
            <w:rStyle w:val="Hyperlink"/>
            <w:noProof/>
          </w:rPr>
          <w:t>1.2.7.1.2.Xác định luồng cơ bản</w:t>
        </w:r>
        <w:r w:rsidR="000A2EE8">
          <w:rPr>
            <w:noProof/>
            <w:webHidden/>
          </w:rPr>
          <w:tab/>
        </w:r>
        <w:r w:rsidR="000A2EE8">
          <w:rPr>
            <w:noProof/>
            <w:webHidden/>
          </w:rPr>
          <w:fldChar w:fldCharType="begin"/>
        </w:r>
        <w:r w:rsidR="000A2EE8">
          <w:rPr>
            <w:noProof/>
            <w:webHidden/>
          </w:rPr>
          <w:instrText xml:space="preserve"> PAGEREF _Toc519174643 \h </w:instrText>
        </w:r>
        <w:r w:rsidR="000A2EE8">
          <w:rPr>
            <w:noProof/>
            <w:webHidden/>
          </w:rPr>
        </w:r>
        <w:r w:rsidR="000A2EE8">
          <w:rPr>
            <w:noProof/>
            <w:webHidden/>
          </w:rPr>
          <w:fldChar w:fldCharType="separate"/>
        </w:r>
        <w:r w:rsidR="005E0397">
          <w:rPr>
            <w:noProof/>
            <w:webHidden/>
          </w:rPr>
          <w:t>43</w:t>
        </w:r>
        <w:r w:rsidR="000A2EE8">
          <w:rPr>
            <w:noProof/>
            <w:webHidden/>
          </w:rPr>
          <w:fldChar w:fldCharType="end"/>
        </w:r>
      </w:hyperlink>
    </w:p>
    <w:p w14:paraId="5D7CC1EA" w14:textId="4E80AAA1" w:rsidR="000A2EE8" w:rsidRDefault="009A6D49" w:rsidP="000A2EE8">
      <w:pPr>
        <w:pStyle w:val="TOC5"/>
        <w:tabs>
          <w:tab w:val="left" w:pos="1935"/>
          <w:tab w:val="right" w:leader="dot" w:pos="9057"/>
        </w:tabs>
        <w:ind w:firstLine="0"/>
        <w:jc w:val="right"/>
        <w:rPr>
          <w:noProof/>
        </w:rPr>
      </w:pPr>
      <w:hyperlink w:anchor="_Toc519174644" w:history="1">
        <w:r w:rsidR="000A2EE8" w:rsidRPr="001076CB">
          <w:rPr>
            <w:rStyle w:val="Hyperlink"/>
            <w:noProof/>
          </w:rPr>
          <w:t>1.2.7.1.3.Xác định luồng rẽ nhánh</w:t>
        </w:r>
        <w:r w:rsidR="000A2EE8">
          <w:rPr>
            <w:noProof/>
            <w:webHidden/>
          </w:rPr>
          <w:tab/>
        </w:r>
        <w:r w:rsidR="000A2EE8">
          <w:rPr>
            <w:noProof/>
            <w:webHidden/>
          </w:rPr>
          <w:fldChar w:fldCharType="begin"/>
        </w:r>
        <w:r w:rsidR="000A2EE8">
          <w:rPr>
            <w:noProof/>
            <w:webHidden/>
          </w:rPr>
          <w:instrText xml:space="preserve"> PAGEREF _Toc519174644 \h </w:instrText>
        </w:r>
        <w:r w:rsidR="000A2EE8">
          <w:rPr>
            <w:noProof/>
            <w:webHidden/>
          </w:rPr>
        </w:r>
        <w:r w:rsidR="000A2EE8">
          <w:rPr>
            <w:noProof/>
            <w:webHidden/>
          </w:rPr>
          <w:fldChar w:fldCharType="separate"/>
        </w:r>
        <w:r w:rsidR="005E0397">
          <w:rPr>
            <w:noProof/>
            <w:webHidden/>
          </w:rPr>
          <w:t>45</w:t>
        </w:r>
        <w:r w:rsidR="000A2EE8">
          <w:rPr>
            <w:noProof/>
            <w:webHidden/>
          </w:rPr>
          <w:fldChar w:fldCharType="end"/>
        </w:r>
      </w:hyperlink>
    </w:p>
    <w:p w14:paraId="162826A5" w14:textId="6E19F26E" w:rsidR="000A2EE8" w:rsidRDefault="009A6D49" w:rsidP="000A2EE8">
      <w:pPr>
        <w:pStyle w:val="TOC5"/>
        <w:tabs>
          <w:tab w:val="left" w:pos="1935"/>
          <w:tab w:val="right" w:leader="dot" w:pos="9057"/>
        </w:tabs>
        <w:ind w:firstLine="0"/>
        <w:jc w:val="right"/>
        <w:rPr>
          <w:noProof/>
        </w:rPr>
      </w:pPr>
      <w:hyperlink w:anchor="_Toc519174645" w:history="1">
        <w:r w:rsidR="000A2EE8" w:rsidRPr="001076CB">
          <w:rPr>
            <w:rStyle w:val="Hyperlink"/>
            <w:noProof/>
          </w:rPr>
          <w:t>1.2.7.1.4.Xác định điều kiện</w:t>
        </w:r>
        <w:r w:rsidR="000A2EE8">
          <w:rPr>
            <w:noProof/>
            <w:webHidden/>
          </w:rPr>
          <w:tab/>
        </w:r>
        <w:r w:rsidR="000A2EE8">
          <w:rPr>
            <w:noProof/>
            <w:webHidden/>
          </w:rPr>
          <w:fldChar w:fldCharType="begin"/>
        </w:r>
        <w:r w:rsidR="000A2EE8">
          <w:rPr>
            <w:noProof/>
            <w:webHidden/>
          </w:rPr>
          <w:instrText xml:space="preserve"> PAGEREF _Toc519174645 \h </w:instrText>
        </w:r>
        <w:r w:rsidR="000A2EE8">
          <w:rPr>
            <w:noProof/>
            <w:webHidden/>
          </w:rPr>
        </w:r>
        <w:r w:rsidR="000A2EE8">
          <w:rPr>
            <w:noProof/>
            <w:webHidden/>
          </w:rPr>
          <w:fldChar w:fldCharType="separate"/>
        </w:r>
        <w:r w:rsidR="005E0397">
          <w:rPr>
            <w:noProof/>
            <w:webHidden/>
          </w:rPr>
          <w:t>46</w:t>
        </w:r>
        <w:r w:rsidR="000A2EE8">
          <w:rPr>
            <w:noProof/>
            <w:webHidden/>
          </w:rPr>
          <w:fldChar w:fldCharType="end"/>
        </w:r>
      </w:hyperlink>
    </w:p>
    <w:p w14:paraId="1D5F4C5A" w14:textId="7CF24E4F"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46" w:history="1">
        <w:r w:rsidR="000A2EE8" w:rsidRPr="001076CB">
          <w:rPr>
            <w:rStyle w:val="Hyperlink"/>
            <w:noProof/>
          </w:rPr>
          <w:t>1.2.7.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46 \h </w:instrText>
        </w:r>
        <w:r w:rsidR="000A2EE8">
          <w:rPr>
            <w:noProof/>
            <w:webHidden/>
          </w:rPr>
        </w:r>
        <w:r w:rsidR="000A2EE8">
          <w:rPr>
            <w:noProof/>
            <w:webHidden/>
          </w:rPr>
          <w:fldChar w:fldCharType="separate"/>
        </w:r>
        <w:r w:rsidR="005E0397">
          <w:rPr>
            <w:noProof/>
            <w:webHidden/>
          </w:rPr>
          <w:t>47</w:t>
        </w:r>
        <w:r w:rsidR="000A2EE8">
          <w:rPr>
            <w:noProof/>
            <w:webHidden/>
          </w:rPr>
          <w:fldChar w:fldCharType="end"/>
        </w:r>
      </w:hyperlink>
    </w:p>
    <w:p w14:paraId="6C00EC50" w14:textId="5307E914" w:rsidR="000A2EE8" w:rsidRDefault="009A6D49" w:rsidP="000A2EE8">
      <w:pPr>
        <w:pStyle w:val="TOC5"/>
        <w:tabs>
          <w:tab w:val="left" w:pos="1935"/>
          <w:tab w:val="right" w:leader="dot" w:pos="9057"/>
        </w:tabs>
        <w:ind w:firstLine="0"/>
        <w:jc w:val="right"/>
        <w:rPr>
          <w:noProof/>
        </w:rPr>
      </w:pPr>
      <w:hyperlink w:anchor="_Toc519174647" w:history="1">
        <w:r w:rsidR="000A2EE8" w:rsidRPr="001076CB">
          <w:rPr>
            <w:rStyle w:val="Hyperlink"/>
            <w:noProof/>
          </w:rPr>
          <w:t>1.2.7.2.1.Xây dựng biểu đồ</w:t>
        </w:r>
        <w:r w:rsidR="000A2EE8">
          <w:rPr>
            <w:noProof/>
            <w:webHidden/>
          </w:rPr>
          <w:tab/>
        </w:r>
        <w:r w:rsidR="000A2EE8">
          <w:rPr>
            <w:noProof/>
            <w:webHidden/>
          </w:rPr>
          <w:fldChar w:fldCharType="begin"/>
        </w:r>
        <w:r w:rsidR="000A2EE8">
          <w:rPr>
            <w:noProof/>
            <w:webHidden/>
          </w:rPr>
          <w:instrText xml:space="preserve"> PAGEREF _Toc519174647 \h </w:instrText>
        </w:r>
        <w:r w:rsidR="000A2EE8">
          <w:rPr>
            <w:noProof/>
            <w:webHidden/>
          </w:rPr>
        </w:r>
        <w:r w:rsidR="000A2EE8">
          <w:rPr>
            <w:noProof/>
            <w:webHidden/>
          </w:rPr>
          <w:fldChar w:fldCharType="separate"/>
        </w:r>
        <w:r w:rsidR="005E0397">
          <w:rPr>
            <w:noProof/>
            <w:webHidden/>
          </w:rPr>
          <w:t>47</w:t>
        </w:r>
        <w:r w:rsidR="000A2EE8">
          <w:rPr>
            <w:noProof/>
            <w:webHidden/>
          </w:rPr>
          <w:fldChar w:fldCharType="end"/>
        </w:r>
      </w:hyperlink>
    </w:p>
    <w:p w14:paraId="7A76AE2C" w14:textId="296621EE" w:rsidR="000A2EE8" w:rsidRDefault="009A6D49" w:rsidP="000A2EE8">
      <w:pPr>
        <w:pStyle w:val="TOC5"/>
        <w:tabs>
          <w:tab w:val="left" w:pos="1935"/>
          <w:tab w:val="right" w:leader="dot" w:pos="9057"/>
        </w:tabs>
        <w:ind w:firstLine="0"/>
        <w:jc w:val="right"/>
        <w:rPr>
          <w:noProof/>
        </w:rPr>
      </w:pPr>
      <w:hyperlink w:anchor="_Toc519174648" w:history="1">
        <w:r w:rsidR="000A2EE8" w:rsidRPr="001076CB">
          <w:rPr>
            <w:rStyle w:val="Hyperlink"/>
            <w:noProof/>
          </w:rPr>
          <w:t>1.2.7.2.2.Xác định xác lớp</w:t>
        </w:r>
        <w:r w:rsidR="000A2EE8">
          <w:rPr>
            <w:noProof/>
            <w:webHidden/>
          </w:rPr>
          <w:tab/>
        </w:r>
        <w:r w:rsidR="000A2EE8">
          <w:rPr>
            <w:noProof/>
            <w:webHidden/>
          </w:rPr>
          <w:fldChar w:fldCharType="begin"/>
        </w:r>
        <w:r w:rsidR="000A2EE8">
          <w:rPr>
            <w:noProof/>
            <w:webHidden/>
          </w:rPr>
          <w:instrText xml:space="preserve"> PAGEREF _Toc519174648 \h </w:instrText>
        </w:r>
        <w:r w:rsidR="000A2EE8">
          <w:rPr>
            <w:noProof/>
            <w:webHidden/>
          </w:rPr>
        </w:r>
        <w:r w:rsidR="000A2EE8">
          <w:rPr>
            <w:noProof/>
            <w:webHidden/>
          </w:rPr>
          <w:fldChar w:fldCharType="separate"/>
        </w:r>
        <w:r w:rsidR="005E0397">
          <w:rPr>
            <w:noProof/>
            <w:webHidden/>
          </w:rPr>
          <w:t>47</w:t>
        </w:r>
        <w:r w:rsidR="000A2EE8">
          <w:rPr>
            <w:noProof/>
            <w:webHidden/>
          </w:rPr>
          <w:fldChar w:fldCharType="end"/>
        </w:r>
      </w:hyperlink>
    </w:p>
    <w:p w14:paraId="3604CA97" w14:textId="34284C4E"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49" w:history="1">
        <w:r w:rsidR="000A2EE8" w:rsidRPr="001076CB">
          <w:rPr>
            <w:rStyle w:val="Hyperlink"/>
            <w:noProof/>
          </w:rPr>
          <w:t>1.2.7.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49 \h </w:instrText>
        </w:r>
        <w:r w:rsidR="000A2EE8">
          <w:rPr>
            <w:noProof/>
            <w:webHidden/>
          </w:rPr>
        </w:r>
        <w:r w:rsidR="000A2EE8">
          <w:rPr>
            <w:noProof/>
            <w:webHidden/>
          </w:rPr>
          <w:fldChar w:fldCharType="separate"/>
        </w:r>
        <w:r w:rsidR="005E0397">
          <w:rPr>
            <w:noProof/>
            <w:webHidden/>
          </w:rPr>
          <w:t>49</w:t>
        </w:r>
        <w:r w:rsidR="000A2EE8">
          <w:rPr>
            <w:noProof/>
            <w:webHidden/>
          </w:rPr>
          <w:fldChar w:fldCharType="end"/>
        </w:r>
      </w:hyperlink>
    </w:p>
    <w:p w14:paraId="70DCDF64" w14:textId="7B4B4B48" w:rsidR="000A2EE8" w:rsidRDefault="009A6D49" w:rsidP="000A2EE8">
      <w:pPr>
        <w:pStyle w:val="TOC3"/>
        <w:tabs>
          <w:tab w:val="left" w:pos="2045"/>
          <w:tab w:val="right" w:leader="dot" w:pos="9057"/>
        </w:tabs>
        <w:ind w:firstLine="0"/>
        <w:jc w:val="right"/>
        <w:rPr>
          <w:rFonts w:asciiTheme="minorHAnsi" w:eastAsiaTheme="minorEastAsia" w:hAnsiTheme="minorHAnsi" w:cstheme="minorBidi"/>
          <w:noProof/>
          <w:color w:val="auto"/>
          <w:sz w:val="22"/>
          <w:szCs w:val="22"/>
        </w:rPr>
      </w:pPr>
      <w:hyperlink w:anchor="_Toc519174650" w:history="1">
        <w:r w:rsidR="000A2EE8" w:rsidRPr="001076CB">
          <w:rPr>
            <w:rStyle w:val="Hyperlink"/>
            <w:noProof/>
          </w:rPr>
          <w:t>1.2.8.</w:t>
        </w:r>
        <w:r w:rsidR="000A2EE8">
          <w:rPr>
            <w:rFonts w:asciiTheme="minorHAnsi" w:eastAsiaTheme="minorEastAsia" w:hAnsiTheme="minorHAnsi" w:cstheme="minorBidi"/>
            <w:noProof/>
            <w:color w:val="auto"/>
            <w:sz w:val="22"/>
            <w:szCs w:val="22"/>
          </w:rPr>
          <w:tab/>
        </w:r>
        <w:r w:rsidR="000A2EE8" w:rsidRPr="001076CB">
          <w:rPr>
            <w:rStyle w:val="Hyperlink"/>
            <w:noProof/>
          </w:rPr>
          <w:t>Mô tả ca sử dụng xem thông tin xử lý</w:t>
        </w:r>
        <w:r w:rsidR="000A2EE8">
          <w:rPr>
            <w:noProof/>
            <w:webHidden/>
          </w:rPr>
          <w:tab/>
        </w:r>
        <w:r w:rsidR="000A2EE8">
          <w:rPr>
            <w:noProof/>
            <w:webHidden/>
          </w:rPr>
          <w:fldChar w:fldCharType="begin"/>
        </w:r>
        <w:r w:rsidR="000A2EE8">
          <w:rPr>
            <w:noProof/>
            <w:webHidden/>
          </w:rPr>
          <w:instrText xml:space="preserve"> PAGEREF _Toc519174650 \h </w:instrText>
        </w:r>
        <w:r w:rsidR="000A2EE8">
          <w:rPr>
            <w:noProof/>
            <w:webHidden/>
          </w:rPr>
        </w:r>
        <w:r w:rsidR="000A2EE8">
          <w:rPr>
            <w:noProof/>
            <w:webHidden/>
          </w:rPr>
          <w:fldChar w:fldCharType="separate"/>
        </w:r>
        <w:r w:rsidR="005E0397">
          <w:rPr>
            <w:noProof/>
            <w:webHidden/>
          </w:rPr>
          <w:t>50</w:t>
        </w:r>
        <w:r w:rsidR="000A2EE8">
          <w:rPr>
            <w:noProof/>
            <w:webHidden/>
          </w:rPr>
          <w:fldChar w:fldCharType="end"/>
        </w:r>
      </w:hyperlink>
    </w:p>
    <w:p w14:paraId="6472E5AE" w14:textId="51D67B96"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51" w:history="1">
        <w:r w:rsidR="000A2EE8" w:rsidRPr="001076CB">
          <w:rPr>
            <w:rStyle w:val="Hyperlink"/>
            <w:noProof/>
          </w:rPr>
          <w:t>1.2.8.1.</w:t>
        </w:r>
        <w:r w:rsidR="000A2EE8">
          <w:rPr>
            <w:rFonts w:asciiTheme="minorHAnsi" w:eastAsiaTheme="minorEastAsia" w:hAnsiTheme="minorHAnsi" w:cstheme="minorBidi"/>
            <w:noProof/>
            <w:sz w:val="22"/>
          </w:rPr>
          <w:tab/>
        </w:r>
        <w:r w:rsidR="000A2EE8" w:rsidRPr="001076CB">
          <w:rPr>
            <w:rStyle w:val="Hyperlink"/>
            <w:noProof/>
          </w:rPr>
          <w:t>Biểu đồ ca sử dụng</w:t>
        </w:r>
        <w:r w:rsidR="000A2EE8">
          <w:rPr>
            <w:noProof/>
            <w:webHidden/>
          </w:rPr>
          <w:tab/>
        </w:r>
        <w:r w:rsidR="000A2EE8">
          <w:rPr>
            <w:noProof/>
            <w:webHidden/>
          </w:rPr>
          <w:fldChar w:fldCharType="begin"/>
        </w:r>
        <w:r w:rsidR="000A2EE8">
          <w:rPr>
            <w:noProof/>
            <w:webHidden/>
          </w:rPr>
          <w:instrText xml:space="preserve"> PAGEREF _Toc519174651 \h </w:instrText>
        </w:r>
        <w:r w:rsidR="000A2EE8">
          <w:rPr>
            <w:noProof/>
            <w:webHidden/>
          </w:rPr>
        </w:r>
        <w:r w:rsidR="000A2EE8">
          <w:rPr>
            <w:noProof/>
            <w:webHidden/>
          </w:rPr>
          <w:fldChar w:fldCharType="separate"/>
        </w:r>
        <w:r w:rsidR="005E0397">
          <w:rPr>
            <w:noProof/>
            <w:webHidden/>
          </w:rPr>
          <w:t>50</w:t>
        </w:r>
        <w:r w:rsidR="000A2EE8">
          <w:rPr>
            <w:noProof/>
            <w:webHidden/>
          </w:rPr>
          <w:fldChar w:fldCharType="end"/>
        </w:r>
      </w:hyperlink>
    </w:p>
    <w:p w14:paraId="26E222D9" w14:textId="1449494E" w:rsidR="000A2EE8" w:rsidRDefault="009A6D49" w:rsidP="000A2EE8">
      <w:pPr>
        <w:pStyle w:val="TOC5"/>
        <w:tabs>
          <w:tab w:val="left" w:pos="1935"/>
          <w:tab w:val="right" w:leader="dot" w:pos="9057"/>
        </w:tabs>
        <w:ind w:firstLine="0"/>
        <w:jc w:val="right"/>
        <w:rPr>
          <w:noProof/>
        </w:rPr>
      </w:pPr>
      <w:hyperlink w:anchor="_Toc519174652" w:history="1">
        <w:r w:rsidR="000A2EE8" w:rsidRPr="001076CB">
          <w:rPr>
            <w:rStyle w:val="Hyperlink"/>
            <w:noProof/>
          </w:rPr>
          <w:t>1.2.8.1.1.Xây dựng biểu đồ</w:t>
        </w:r>
        <w:r w:rsidR="000A2EE8">
          <w:rPr>
            <w:noProof/>
            <w:webHidden/>
          </w:rPr>
          <w:tab/>
        </w:r>
        <w:r w:rsidR="000A2EE8">
          <w:rPr>
            <w:noProof/>
            <w:webHidden/>
          </w:rPr>
          <w:fldChar w:fldCharType="begin"/>
        </w:r>
        <w:r w:rsidR="000A2EE8">
          <w:rPr>
            <w:noProof/>
            <w:webHidden/>
          </w:rPr>
          <w:instrText xml:space="preserve"> PAGEREF _Toc519174652 \h </w:instrText>
        </w:r>
        <w:r w:rsidR="000A2EE8">
          <w:rPr>
            <w:noProof/>
            <w:webHidden/>
          </w:rPr>
        </w:r>
        <w:r w:rsidR="000A2EE8">
          <w:rPr>
            <w:noProof/>
            <w:webHidden/>
          </w:rPr>
          <w:fldChar w:fldCharType="separate"/>
        </w:r>
        <w:r w:rsidR="005E0397">
          <w:rPr>
            <w:noProof/>
            <w:webHidden/>
          </w:rPr>
          <w:t>50</w:t>
        </w:r>
        <w:r w:rsidR="000A2EE8">
          <w:rPr>
            <w:noProof/>
            <w:webHidden/>
          </w:rPr>
          <w:fldChar w:fldCharType="end"/>
        </w:r>
      </w:hyperlink>
    </w:p>
    <w:p w14:paraId="4C5FA21E" w14:textId="11C19E62" w:rsidR="000A2EE8" w:rsidRDefault="009A6D49" w:rsidP="000A2EE8">
      <w:pPr>
        <w:pStyle w:val="TOC5"/>
        <w:tabs>
          <w:tab w:val="left" w:pos="1935"/>
          <w:tab w:val="right" w:leader="dot" w:pos="9057"/>
        </w:tabs>
        <w:ind w:firstLine="0"/>
        <w:jc w:val="right"/>
        <w:rPr>
          <w:noProof/>
        </w:rPr>
      </w:pPr>
      <w:hyperlink w:anchor="_Toc519174653" w:history="1">
        <w:r w:rsidR="000A2EE8" w:rsidRPr="001076CB">
          <w:rPr>
            <w:rStyle w:val="Hyperlink"/>
            <w:noProof/>
          </w:rPr>
          <w:t>1.2.8.1.2.Xác định luồng cơ bản</w:t>
        </w:r>
        <w:r w:rsidR="000A2EE8">
          <w:rPr>
            <w:noProof/>
            <w:webHidden/>
          </w:rPr>
          <w:tab/>
        </w:r>
        <w:r w:rsidR="000A2EE8">
          <w:rPr>
            <w:noProof/>
            <w:webHidden/>
          </w:rPr>
          <w:fldChar w:fldCharType="begin"/>
        </w:r>
        <w:r w:rsidR="000A2EE8">
          <w:rPr>
            <w:noProof/>
            <w:webHidden/>
          </w:rPr>
          <w:instrText xml:space="preserve"> PAGEREF _Toc519174653 \h </w:instrText>
        </w:r>
        <w:r w:rsidR="000A2EE8">
          <w:rPr>
            <w:noProof/>
            <w:webHidden/>
          </w:rPr>
        </w:r>
        <w:r w:rsidR="000A2EE8">
          <w:rPr>
            <w:noProof/>
            <w:webHidden/>
          </w:rPr>
          <w:fldChar w:fldCharType="separate"/>
        </w:r>
        <w:r w:rsidR="005E0397">
          <w:rPr>
            <w:noProof/>
            <w:webHidden/>
          </w:rPr>
          <w:t>50</w:t>
        </w:r>
        <w:r w:rsidR="000A2EE8">
          <w:rPr>
            <w:noProof/>
            <w:webHidden/>
          </w:rPr>
          <w:fldChar w:fldCharType="end"/>
        </w:r>
      </w:hyperlink>
    </w:p>
    <w:p w14:paraId="0BDB3716" w14:textId="4B11E269" w:rsidR="000A2EE8" w:rsidRDefault="009A6D49" w:rsidP="000A2EE8">
      <w:pPr>
        <w:pStyle w:val="TOC5"/>
        <w:tabs>
          <w:tab w:val="left" w:pos="1935"/>
          <w:tab w:val="right" w:leader="dot" w:pos="9057"/>
        </w:tabs>
        <w:ind w:firstLine="0"/>
        <w:jc w:val="right"/>
        <w:rPr>
          <w:noProof/>
        </w:rPr>
      </w:pPr>
      <w:hyperlink w:anchor="_Toc519174654" w:history="1">
        <w:r w:rsidR="000A2EE8" w:rsidRPr="001076CB">
          <w:rPr>
            <w:rStyle w:val="Hyperlink"/>
            <w:noProof/>
          </w:rPr>
          <w:t>1.2.8.1.3.Xác định luồng rẽ nhánh</w:t>
        </w:r>
        <w:r w:rsidR="000A2EE8">
          <w:rPr>
            <w:noProof/>
            <w:webHidden/>
          </w:rPr>
          <w:tab/>
        </w:r>
        <w:r w:rsidR="000A2EE8">
          <w:rPr>
            <w:noProof/>
            <w:webHidden/>
          </w:rPr>
          <w:fldChar w:fldCharType="begin"/>
        </w:r>
        <w:r w:rsidR="000A2EE8">
          <w:rPr>
            <w:noProof/>
            <w:webHidden/>
          </w:rPr>
          <w:instrText xml:space="preserve"> PAGEREF _Toc519174654 \h </w:instrText>
        </w:r>
        <w:r w:rsidR="000A2EE8">
          <w:rPr>
            <w:noProof/>
            <w:webHidden/>
          </w:rPr>
        </w:r>
        <w:r w:rsidR="000A2EE8">
          <w:rPr>
            <w:noProof/>
            <w:webHidden/>
          </w:rPr>
          <w:fldChar w:fldCharType="separate"/>
        </w:r>
        <w:r w:rsidR="005E0397">
          <w:rPr>
            <w:noProof/>
            <w:webHidden/>
          </w:rPr>
          <w:t>50</w:t>
        </w:r>
        <w:r w:rsidR="000A2EE8">
          <w:rPr>
            <w:noProof/>
            <w:webHidden/>
          </w:rPr>
          <w:fldChar w:fldCharType="end"/>
        </w:r>
      </w:hyperlink>
    </w:p>
    <w:p w14:paraId="73DD06D4" w14:textId="7441179B" w:rsidR="000A2EE8" w:rsidRDefault="009A6D49" w:rsidP="000A2EE8">
      <w:pPr>
        <w:pStyle w:val="TOC5"/>
        <w:tabs>
          <w:tab w:val="left" w:pos="1935"/>
          <w:tab w:val="right" w:leader="dot" w:pos="9057"/>
        </w:tabs>
        <w:ind w:firstLine="0"/>
        <w:jc w:val="right"/>
        <w:rPr>
          <w:noProof/>
        </w:rPr>
      </w:pPr>
      <w:hyperlink w:anchor="_Toc519174655" w:history="1">
        <w:r w:rsidR="000A2EE8" w:rsidRPr="001076CB">
          <w:rPr>
            <w:rStyle w:val="Hyperlink"/>
            <w:noProof/>
          </w:rPr>
          <w:t>1.2.8.1.4.Xác định điều kiện</w:t>
        </w:r>
        <w:r w:rsidR="000A2EE8">
          <w:rPr>
            <w:noProof/>
            <w:webHidden/>
          </w:rPr>
          <w:tab/>
        </w:r>
        <w:r w:rsidR="000A2EE8">
          <w:rPr>
            <w:noProof/>
            <w:webHidden/>
          </w:rPr>
          <w:fldChar w:fldCharType="begin"/>
        </w:r>
        <w:r w:rsidR="000A2EE8">
          <w:rPr>
            <w:noProof/>
            <w:webHidden/>
          </w:rPr>
          <w:instrText xml:space="preserve"> PAGEREF _Toc519174655 \h </w:instrText>
        </w:r>
        <w:r w:rsidR="000A2EE8">
          <w:rPr>
            <w:noProof/>
            <w:webHidden/>
          </w:rPr>
        </w:r>
        <w:r w:rsidR="000A2EE8">
          <w:rPr>
            <w:noProof/>
            <w:webHidden/>
          </w:rPr>
          <w:fldChar w:fldCharType="separate"/>
        </w:r>
        <w:r w:rsidR="005E0397">
          <w:rPr>
            <w:noProof/>
            <w:webHidden/>
          </w:rPr>
          <w:t>51</w:t>
        </w:r>
        <w:r w:rsidR="000A2EE8">
          <w:rPr>
            <w:noProof/>
            <w:webHidden/>
          </w:rPr>
          <w:fldChar w:fldCharType="end"/>
        </w:r>
      </w:hyperlink>
    </w:p>
    <w:p w14:paraId="015BE9EE" w14:textId="54AB438B"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56" w:history="1">
        <w:r w:rsidR="000A2EE8" w:rsidRPr="001076CB">
          <w:rPr>
            <w:rStyle w:val="Hyperlink"/>
            <w:noProof/>
          </w:rPr>
          <w:t>1.2.8.2.</w:t>
        </w:r>
        <w:r w:rsidR="000A2EE8">
          <w:rPr>
            <w:rFonts w:asciiTheme="minorHAnsi" w:eastAsiaTheme="minorEastAsia" w:hAnsiTheme="minorHAnsi" w:cstheme="minorBidi"/>
            <w:noProof/>
            <w:sz w:val="22"/>
          </w:rPr>
          <w:tab/>
        </w:r>
        <w:r w:rsidR="000A2EE8" w:rsidRPr="001076CB">
          <w:rPr>
            <w:rStyle w:val="Hyperlink"/>
            <w:noProof/>
          </w:rPr>
          <w:t>Biểu đồ lớp</w:t>
        </w:r>
        <w:r w:rsidR="000A2EE8">
          <w:rPr>
            <w:noProof/>
            <w:webHidden/>
          </w:rPr>
          <w:tab/>
        </w:r>
        <w:r w:rsidR="000A2EE8">
          <w:rPr>
            <w:noProof/>
            <w:webHidden/>
          </w:rPr>
          <w:fldChar w:fldCharType="begin"/>
        </w:r>
        <w:r w:rsidR="000A2EE8">
          <w:rPr>
            <w:noProof/>
            <w:webHidden/>
          </w:rPr>
          <w:instrText xml:space="preserve"> PAGEREF _Toc519174656 \h </w:instrText>
        </w:r>
        <w:r w:rsidR="000A2EE8">
          <w:rPr>
            <w:noProof/>
            <w:webHidden/>
          </w:rPr>
        </w:r>
        <w:r w:rsidR="000A2EE8">
          <w:rPr>
            <w:noProof/>
            <w:webHidden/>
          </w:rPr>
          <w:fldChar w:fldCharType="separate"/>
        </w:r>
        <w:r w:rsidR="005E0397">
          <w:rPr>
            <w:noProof/>
            <w:webHidden/>
          </w:rPr>
          <w:t>51</w:t>
        </w:r>
        <w:r w:rsidR="000A2EE8">
          <w:rPr>
            <w:noProof/>
            <w:webHidden/>
          </w:rPr>
          <w:fldChar w:fldCharType="end"/>
        </w:r>
      </w:hyperlink>
    </w:p>
    <w:p w14:paraId="3E2A0D21" w14:textId="5DA2B99A" w:rsidR="000A2EE8" w:rsidRDefault="009A6D49" w:rsidP="000A2EE8">
      <w:pPr>
        <w:pStyle w:val="TOC5"/>
        <w:tabs>
          <w:tab w:val="left" w:pos="1935"/>
          <w:tab w:val="right" w:leader="dot" w:pos="9057"/>
        </w:tabs>
        <w:ind w:firstLine="0"/>
        <w:jc w:val="right"/>
        <w:rPr>
          <w:noProof/>
        </w:rPr>
      </w:pPr>
      <w:hyperlink w:anchor="_Toc519174657" w:history="1">
        <w:r w:rsidR="000A2EE8" w:rsidRPr="001076CB">
          <w:rPr>
            <w:rStyle w:val="Hyperlink"/>
            <w:noProof/>
          </w:rPr>
          <w:t>1.2.8.2.1.Xây dựng biểu đồ</w:t>
        </w:r>
        <w:r w:rsidR="000A2EE8">
          <w:rPr>
            <w:noProof/>
            <w:webHidden/>
          </w:rPr>
          <w:tab/>
        </w:r>
        <w:r w:rsidR="000A2EE8">
          <w:rPr>
            <w:noProof/>
            <w:webHidden/>
          </w:rPr>
          <w:fldChar w:fldCharType="begin"/>
        </w:r>
        <w:r w:rsidR="000A2EE8">
          <w:rPr>
            <w:noProof/>
            <w:webHidden/>
          </w:rPr>
          <w:instrText xml:space="preserve"> PAGEREF _Toc519174657 \h </w:instrText>
        </w:r>
        <w:r w:rsidR="000A2EE8">
          <w:rPr>
            <w:noProof/>
            <w:webHidden/>
          </w:rPr>
        </w:r>
        <w:r w:rsidR="000A2EE8">
          <w:rPr>
            <w:noProof/>
            <w:webHidden/>
          </w:rPr>
          <w:fldChar w:fldCharType="separate"/>
        </w:r>
        <w:r w:rsidR="005E0397">
          <w:rPr>
            <w:noProof/>
            <w:webHidden/>
          </w:rPr>
          <w:t>51</w:t>
        </w:r>
        <w:r w:rsidR="000A2EE8">
          <w:rPr>
            <w:noProof/>
            <w:webHidden/>
          </w:rPr>
          <w:fldChar w:fldCharType="end"/>
        </w:r>
      </w:hyperlink>
    </w:p>
    <w:p w14:paraId="6E467145" w14:textId="7C4818F8" w:rsidR="000A2EE8" w:rsidRDefault="009A6D49" w:rsidP="000A2EE8">
      <w:pPr>
        <w:pStyle w:val="TOC5"/>
        <w:tabs>
          <w:tab w:val="left" w:pos="1935"/>
          <w:tab w:val="right" w:leader="dot" w:pos="9057"/>
        </w:tabs>
        <w:ind w:firstLine="0"/>
        <w:jc w:val="right"/>
        <w:rPr>
          <w:noProof/>
        </w:rPr>
      </w:pPr>
      <w:hyperlink w:anchor="_Toc519174658" w:history="1">
        <w:r w:rsidR="000A2EE8" w:rsidRPr="001076CB">
          <w:rPr>
            <w:rStyle w:val="Hyperlink"/>
            <w:noProof/>
          </w:rPr>
          <w:t>1.2.8.2.2.Xác định xác lớp</w:t>
        </w:r>
        <w:r w:rsidR="000A2EE8">
          <w:rPr>
            <w:noProof/>
            <w:webHidden/>
          </w:rPr>
          <w:tab/>
        </w:r>
        <w:r w:rsidR="000A2EE8">
          <w:rPr>
            <w:noProof/>
            <w:webHidden/>
          </w:rPr>
          <w:fldChar w:fldCharType="begin"/>
        </w:r>
        <w:r w:rsidR="000A2EE8">
          <w:rPr>
            <w:noProof/>
            <w:webHidden/>
          </w:rPr>
          <w:instrText xml:space="preserve"> PAGEREF _Toc519174658 \h </w:instrText>
        </w:r>
        <w:r w:rsidR="000A2EE8">
          <w:rPr>
            <w:noProof/>
            <w:webHidden/>
          </w:rPr>
        </w:r>
        <w:r w:rsidR="000A2EE8">
          <w:rPr>
            <w:noProof/>
            <w:webHidden/>
          </w:rPr>
          <w:fldChar w:fldCharType="separate"/>
        </w:r>
        <w:r w:rsidR="005E0397">
          <w:rPr>
            <w:noProof/>
            <w:webHidden/>
          </w:rPr>
          <w:t>52</w:t>
        </w:r>
        <w:r w:rsidR="000A2EE8">
          <w:rPr>
            <w:noProof/>
            <w:webHidden/>
          </w:rPr>
          <w:fldChar w:fldCharType="end"/>
        </w:r>
      </w:hyperlink>
    </w:p>
    <w:p w14:paraId="1F7457E8" w14:textId="266FDD75" w:rsidR="000A2EE8" w:rsidRDefault="009A6D49" w:rsidP="000A2EE8">
      <w:pPr>
        <w:pStyle w:val="TOC4"/>
        <w:tabs>
          <w:tab w:val="left" w:pos="2620"/>
          <w:tab w:val="right" w:leader="dot" w:pos="9057"/>
        </w:tabs>
        <w:ind w:firstLine="0"/>
        <w:jc w:val="right"/>
        <w:rPr>
          <w:rFonts w:asciiTheme="minorHAnsi" w:eastAsiaTheme="minorEastAsia" w:hAnsiTheme="minorHAnsi" w:cstheme="minorBidi"/>
          <w:noProof/>
          <w:sz w:val="22"/>
        </w:rPr>
      </w:pPr>
      <w:hyperlink w:anchor="_Toc519174659" w:history="1">
        <w:r w:rsidR="000A2EE8" w:rsidRPr="001076CB">
          <w:rPr>
            <w:rStyle w:val="Hyperlink"/>
            <w:noProof/>
          </w:rPr>
          <w:t>1.2.8.3.</w:t>
        </w:r>
        <w:r w:rsidR="000A2EE8">
          <w:rPr>
            <w:rFonts w:asciiTheme="minorHAnsi" w:eastAsiaTheme="minorEastAsia" w:hAnsiTheme="minorHAnsi" w:cstheme="minorBidi"/>
            <w:noProof/>
            <w:sz w:val="22"/>
          </w:rPr>
          <w:tab/>
        </w:r>
        <w:r w:rsidR="000A2EE8" w:rsidRPr="001076CB">
          <w:rPr>
            <w:rStyle w:val="Hyperlink"/>
            <w:noProof/>
          </w:rPr>
          <w:t>Biểu đồ tuần tự</w:t>
        </w:r>
        <w:r w:rsidR="000A2EE8">
          <w:rPr>
            <w:noProof/>
            <w:webHidden/>
          </w:rPr>
          <w:tab/>
        </w:r>
        <w:r w:rsidR="000A2EE8">
          <w:rPr>
            <w:noProof/>
            <w:webHidden/>
          </w:rPr>
          <w:fldChar w:fldCharType="begin"/>
        </w:r>
        <w:r w:rsidR="000A2EE8">
          <w:rPr>
            <w:noProof/>
            <w:webHidden/>
          </w:rPr>
          <w:instrText xml:space="preserve"> PAGEREF _Toc519174659 \h </w:instrText>
        </w:r>
        <w:r w:rsidR="000A2EE8">
          <w:rPr>
            <w:noProof/>
            <w:webHidden/>
          </w:rPr>
        </w:r>
        <w:r w:rsidR="000A2EE8">
          <w:rPr>
            <w:noProof/>
            <w:webHidden/>
          </w:rPr>
          <w:fldChar w:fldCharType="separate"/>
        </w:r>
        <w:r w:rsidR="005E0397">
          <w:rPr>
            <w:noProof/>
            <w:webHidden/>
          </w:rPr>
          <w:t>53</w:t>
        </w:r>
        <w:r w:rsidR="000A2EE8">
          <w:rPr>
            <w:noProof/>
            <w:webHidden/>
          </w:rPr>
          <w:fldChar w:fldCharType="end"/>
        </w:r>
      </w:hyperlink>
    </w:p>
    <w:p w14:paraId="4D5D323A" w14:textId="1B5A46EC" w:rsidR="000A2EE8" w:rsidRDefault="009A6D49" w:rsidP="00486FEB">
      <w:pPr>
        <w:pStyle w:val="TOC1"/>
        <w:rPr>
          <w:rFonts w:asciiTheme="minorHAnsi" w:eastAsiaTheme="minorEastAsia" w:hAnsiTheme="minorHAnsi" w:cstheme="minorBidi"/>
          <w:color w:val="auto"/>
          <w:sz w:val="22"/>
          <w:szCs w:val="22"/>
        </w:rPr>
      </w:pPr>
      <w:hyperlink w:anchor="_Toc519174660" w:history="1">
        <w:r w:rsidR="000A2EE8" w:rsidRPr="001076CB">
          <w:rPr>
            <w:rStyle w:val="Hyperlink"/>
          </w:rPr>
          <w:t>CHƯƠNG 2.</w:t>
        </w:r>
        <w:r w:rsidR="000A2EE8">
          <w:rPr>
            <w:rFonts w:asciiTheme="minorHAnsi" w:eastAsiaTheme="minorEastAsia" w:hAnsiTheme="minorHAnsi" w:cstheme="minorBidi"/>
            <w:color w:val="auto"/>
            <w:sz w:val="22"/>
            <w:szCs w:val="22"/>
          </w:rPr>
          <w:tab/>
        </w:r>
        <w:r w:rsidR="000A2EE8" w:rsidRPr="001076CB">
          <w:rPr>
            <w:rStyle w:val="Hyperlink"/>
          </w:rPr>
          <w:t>THIẾT KẾ BỘ CÔNG CỤ CÔNG CỤ PHÂN TÍCH VÀ XỬ LÝ DỮ LIỆU ẢNH VÀ RADA</w:t>
        </w:r>
        <w:r w:rsidR="000A2EE8">
          <w:rPr>
            <w:webHidden/>
          </w:rPr>
          <w:tab/>
        </w:r>
        <w:r w:rsidR="000A2EE8">
          <w:rPr>
            <w:webHidden/>
          </w:rPr>
          <w:fldChar w:fldCharType="begin"/>
        </w:r>
        <w:r w:rsidR="000A2EE8">
          <w:rPr>
            <w:webHidden/>
          </w:rPr>
          <w:instrText xml:space="preserve"> PAGEREF _Toc519174660 \h </w:instrText>
        </w:r>
        <w:r w:rsidR="000A2EE8">
          <w:rPr>
            <w:webHidden/>
          </w:rPr>
        </w:r>
        <w:r w:rsidR="000A2EE8">
          <w:rPr>
            <w:webHidden/>
          </w:rPr>
          <w:fldChar w:fldCharType="separate"/>
        </w:r>
        <w:r w:rsidR="005E0397">
          <w:rPr>
            <w:webHidden/>
          </w:rPr>
          <w:t>54</w:t>
        </w:r>
        <w:r w:rsidR="000A2EE8">
          <w:rPr>
            <w:webHidden/>
          </w:rPr>
          <w:fldChar w:fldCharType="end"/>
        </w:r>
      </w:hyperlink>
    </w:p>
    <w:p w14:paraId="0B5CB7D6" w14:textId="7C23984C" w:rsidR="000A2EE8" w:rsidRDefault="009A6D49" w:rsidP="000A2EE8">
      <w:pPr>
        <w:pStyle w:val="TOC2"/>
        <w:tabs>
          <w:tab w:val="left" w:pos="1760"/>
        </w:tabs>
        <w:ind w:firstLine="0"/>
        <w:jc w:val="right"/>
        <w:rPr>
          <w:rFonts w:asciiTheme="minorHAnsi" w:eastAsiaTheme="minorEastAsia" w:hAnsiTheme="minorHAnsi" w:cstheme="minorBidi"/>
          <w:noProof/>
          <w:color w:val="auto"/>
          <w:sz w:val="22"/>
          <w:szCs w:val="22"/>
        </w:rPr>
      </w:pPr>
      <w:hyperlink w:anchor="_Toc519174661" w:history="1">
        <w:r w:rsidR="000A2EE8" w:rsidRPr="001076CB">
          <w:rPr>
            <w:rStyle w:val="Hyperlink"/>
            <w:noProof/>
          </w:rPr>
          <w:t>2.1.</w:t>
        </w:r>
        <w:r w:rsidR="000A2EE8">
          <w:rPr>
            <w:rFonts w:asciiTheme="minorHAnsi" w:eastAsiaTheme="minorEastAsia" w:hAnsiTheme="minorHAnsi" w:cstheme="minorBidi"/>
            <w:noProof/>
            <w:color w:val="auto"/>
            <w:sz w:val="22"/>
            <w:szCs w:val="22"/>
          </w:rPr>
          <w:tab/>
        </w:r>
        <w:r w:rsidR="000A2EE8" w:rsidRPr="001076CB">
          <w:rPr>
            <w:rStyle w:val="Hyperlink"/>
            <w:noProof/>
          </w:rPr>
          <w:t>Thiết kế kiến trúc</w:t>
        </w:r>
        <w:r w:rsidR="000A2EE8">
          <w:rPr>
            <w:noProof/>
            <w:webHidden/>
          </w:rPr>
          <w:tab/>
        </w:r>
        <w:r w:rsidR="000A2EE8">
          <w:rPr>
            <w:noProof/>
            <w:webHidden/>
          </w:rPr>
          <w:fldChar w:fldCharType="begin"/>
        </w:r>
        <w:r w:rsidR="000A2EE8">
          <w:rPr>
            <w:noProof/>
            <w:webHidden/>
          </w:rPr>
          <w:instrText xml:space="preserve"> PAGEREF _Toc519174661 \h </w:instrText>
        </w:r>
        <w:r w:rsidR="000A2EE8">
          <w:rPr>
            <w:noProof/>
            <w:webHidden/>
          </w:rPr>
        </w:r>
        <w:r w:rsidR="000A2EE8">
          <w:rPr>
            <w:noProof/>
            <w:webHidden/>
          </w:rPr>
          <w:fldChar w:fldCharType="separate"/>
        </w:r>
        <w:r w:rsidR="005E0397">
          <w:rPr>
            <w:noProof/>
            <w:webHidden/>
          </w:rPr>
          <w:t>54</w:t>
        </w:r>
        <w:r w:rsidR="000A2EE8">
          <w:rPr>
            <w:noProof/>
            <w:webHidden/>
          </w:rPr>
          <w:fldChar w:fldCharType="end"/>
        </w:r>
      </w:hyperlink>
    </w:p>
    <w:p w14:paraId="7F053B45" w14:textId="37C4D93E" w:rsidR="000A2EE8" w:rsidRDefault="009A6D49" w:rsidP="000A2EE8">
      <w:pPr>
        <w:pStyle w:val="TOC2"/>
        <w:tabs>
          <w:tab w:val="left" w:pos="1760"/>
        </w:tabs>
        <w:ind w:firstLine="0"/>
        <w:jc w:val="right"/>
        <w:rPr>
          <w:rFonts w:asciiTheme="minorHAnsi" w:eastAsiaTheme="minorEastAsia" w:hAnsiTheme="minorHAnsi" w:cstheme="minorBidi"/>
          <w:noProof/>
          <w:color w:val="auto"/>
          <w:sz w:val="22"/>
          <w:szCs w:val="22"/>
        </w:rPr>
      </w:pPr>
      <w:hyperlink w:anchor="_Toc519174662" w:history="1">
        <w:r w:rsidR="000A2EE8" w:rsidRPr="001076CB">
          <w:rPr>
            <w:rStyle w:val="Hyperlink"/>
            <w:noProof/>
          </w:rPr>
          <w:t>2.2.</w:t>
        </w:r>
        <w:r w:rsidR="000A2EE8">
          <w:rPr>
            <w:rFonts w:asciiTheme="minorHAnsi" w:eastAsiaTheme="minorEastAsia" w:hAnsiTheme="minorHAnsi" w:cstheme="minorBidi"/>
            <w:noProof/>
            <w:color w:val="auto"/>
            <w:sz w:val="22"/>
            <w:szCs w:val="22"/>
          </w:rPr>
          <w:tab/>
        </w:r>
        <w:r w:rsidR="000A2EE8" w:rsidRPr="001076CB">
          <w:rPr>
            <w:rStyle w:val="Hyperlink"/>
            <w:noProof/>
          </w:rPr>
          <w:t>Thiết kế cơ sở dữ liệu</w:t>
        </w:r>
        <w:r w:rsidR="000A2EE8">
          <w:rPr>
            <w:noProof/>
            <w:webHidden/>
          </w:rPr>
          <w:tab/>
        </w:r>
        <w:r w:rsidR="000A2EE8">
          <w:rPr>
            <w:noProof/>
            <w:webHidden/>
          </w:rPr>
          <w:fldChar w:fldCharType="begin"/>
        </w:r>
        <w:r w:rsidR="000A2EE8">
          <w:rPr>
            <w:noProof/>
            <w:webHidden/>
          </w:rPr>
          <w:instrText xml:space="preserve"> PAGEREF _Toc519174662 \h </w:instrText>
        </w:r>
        <w:r w:rsidR="000A2EE8">
          <w:rPr>
            <w:noProof/>
            <w:webHidden/>
          </w:rPr>
        </w:r>
        <w:r w:rsidR="000A2EE8">
          <w:rPr>
            <w:noProof/>
            <w:webHidden/>
          </w:rPr>
          <w:fldChar w:fldCharType="separate"/>
        </w:r>
        <w:r w:rsidR="005E0397">
          <w:rPr>
            <w:noProof/>
            <w:webHidden/>
          </w:rPr>
          <w:t>57</w:t>
        </w:r>
        <w:r w:rsidR="000A2EE8">
          <w:rPr>
            <w:noProof/>
            <w:webHidden/>
          </w:rPr>
          <w:fldChar w:fldCharType="end"/>
        </w:r>
      </w:hyperlink>
    </w:p>
    <w:p w14:paraId="06BFBE8E" w14:textId="3FC2BC26" w:rsidR="000A2EE8" w:rsidRDefault="009A6D49" w:rsidP="000A2EE8">
      <w:pPr>
        <w:pStyle w:val="TOC2"/>
        <w:tabs>
          <w:tab w:val="left" w:pos="1760"/>
        </w:tabs>
        <w:ind w:firstLine="0"/>
        <w:jc w:val="right"/>
        <w:rPr>
          <w:rFonts w:asciiTheme="minorHAnsi" w:eastAsiaTheme="minorEastAsia" w:hAnsiTheme="minorHAnsi" w:cstheme="minorBidi"/>
          <w:noProof/>
          <w:color w:val="auto"/>
          <w:sz w:val="22"/>
          <w:szCs w:val="22"/>
        </w:rPr>
      </w:pPr>
      <w:hyperlink w:anchor="_Toc519174663" w:history="1">
        <w:r w:rsidR="000A2EE8" w:rsidRPr="001076CB">
          <w:rPr>
            <w:rStyle w:val="Hyperlink"/>
            <w:noProof/>
          </w:rPr>
          <w:t>2.3.</w:t>
        </w:r>
        <w:r w:rsidR="000A2EE8">
          <w:rPr>
            <w:rFonts w:asciiTheme="minorHAnsi" w:eastAsiaTheme="minorEastAsia" w:hAnsiTheme="minorHAnsi" w:cstheme="minorBidi"/>
            <w:noProof/>
            <w:color w:val="auto"/>
            <w:sz w:val="22"/>
            <w:szCs w:val="22"/>
          </w:rPr>
          <w:tab/>
        </w:r>
        <w:r w:rsidR="000A2EE8" w:rsidRPr="001076CB">
          <w:rPr>
            <w:rStyle w:val="Hyperlink"/>
            <w:noProof/>
          </w:rPr>
          <w:t>Thiết kế giao diện</w:t>
        </w:r>
        <w:r w:rsidR="000A2EE8">
          <w:rPr>
            <w:noProof/>
            <w:webHidden/>
          </w:rPr>
          <w:tab/>
        </w:r>
        <w:r w:rsidR="000A2EE8">
          <w:rPr>
            <w:noProof/>
            <w:webHidden/>
          </w:rPr>
          <w:fldChar w:fldCharType="begin"/>
        </w:r>
        <w:r w:rsidR="000A2EE8">
          <w:rPr>
            <w:noProof/>
            <w:webHidden/>
          </w:rPr>
          <w:instrText xml:space="preserve"> PAGEREF _Toc519174663 \h </w:instrText>
        </w:r>
        <w:r w:rsidR="000A2EE8">
          <w:rPr>
            <w:noProof/>
            <w:webHidden/>
          </w:rPr>
        </w:r>
        <w:r w:rsidR="000A2EE8">
          <w:rPr>
            <w:noProof/>
            <w:webHidden/>
          </w:rPr>
          <w:fldChar w:fldCharType="separate"/>
        </w:r>
        <w:r w:rsidR="005E0397">
          <w:rPr>
            <w:noProof/>
            <w:webHidden/>
          </w:rPr>
          <w:t>59</w:t>
        </w:r>
        <w:r w:rsidR="000A2EE8">
          <w:rPr>
            <w:noProof/>
            <w:webHidden/>
          </w:rPr>
          <w:fldChar w:fldCharType="end"/>
        </w:r>
      </w:hyperlink>
    </w:p>
    <w:p w14:paraId="04FE0410" w14:textId="4891F97F" w:rsidR="000A2EE8" w:rsidRDefault="009A6D49" w:rsidP="00486FEB">
      <w:pPr>
        <w:pStyle w:val="TOC1"/>
        <w:rPr>
          <w:rFonts w:asciiTheme="minorHAnsi" w:eastAsiaTheme="minorEastAsia" w:hAnsiTheme="minorHAnsi" w:cstheme="minorBidi"/>
          <w:color w:val="auto"/>
          <w:sz w:val="22"/>
          <w:szCs w:val="22"/>
        </w:rPr>
      </w:pPr>
      <w:hyperlink w:anchor="_Toc519174664" w:history="1">
        <w:r w:rsidR="000A2EE8" w:rsidRPr="001076CB">
          <w:rPr>
            <w:rStyle w:val="Hyperlink"/>
          </w:rPr>
          <w:t>KẾT LUẬN</w:t>
        </w:r>
        <w:r w:rsidR="000A2EE8">
          <w:rPr>
            <w:webHidden/>
          </w:rPr>
          <w:tab/>
        </w:r>
        <w:r w:rsidR="000A2EE8">
          <w:rPr>
            <w:webHidden/>
          </w:rPr>
          <w:fldChar w:fldCharType="begin"/>
        </w:r>
        <w:r w:rsidR="000A2EE8">
          <w:rPr>
            <w:webHidden/>
          </w:rPr>
          <w:instrText xml:space="preserve"> PAGEREF _Toc519174664 \h </w:instrText>
        </w:r>
        <w:r w:rsidR="000A2EE8">
          <w:rPr>
            <w:webHidden/>
          </w:rPr>
        </w:r>
        <w:r w:rsidR="000A2EE8">
          <w:rPr>
            <w:webHidden/>
          </w:rPr>
          <w:fldChar w:fldCharType="separate"/>
        </w:r>
        <w:r w:rsidR="005E0397">
          <w:rPr>
            <w:webHidden/>
          </w:rPr>
          <w:t>65</w:t>
        </w:r>
        <w:r w:rsidR="000A2EE8">
          <w:rPr>
            <w:webHidden/>
          </w:rPr>
          <w:fldChar w:fldCharType="end"/>
        </w:r>
      </w:hyperlink>
    </w:p>
    <w:p w14:paraId="1FEE8F50" w14:textId="35BB9C38" w:rsidR="000A2EE8" w:rsidRDefault="009A6D49" w:rsidP="00486FEB">
      <w:pPr>
        <w:pStyle w:val="TOC1"/>
        <w:rPr>
          <w:rFonts w:asciiTheme="minorHAnsi" w:eastAsiaTheme="minorEastAsia" w:hAnsiTheme="minorHAnsi" w:cstheme="minorBidi"/>
          <w:color w:val="auto"/>
          <w:sz w:val="22"/>
          <w:szCs w:val="22"/>
        </w:rPr>
      </w:pPr>
      <w:hyperlink w:anchor="_Toc519174665" w:history="1">
        <w:r w:rsidR="000A2EE8" w:rsidRPr="001076CB">
          <w:rPr>
            <w:rStyle w:val="Hyperlink"/>
          </w:rPr>
          <w:t>TÀI LIỆU THAM KHẢO</w:t>
        </w:r>
        <w:r w:rsidR="000A2EE8">
          <w:rPr>
            <w:webHidden/>
          </w:rPr>
          <w:tab/>
        </w:r>
        <w:r w:rsidR="000A2EE8">
          <w:rPr>
            <w:webHidden/>
          </w:rPr>
          <w:fldChar w:fldCharType="begin"/>
        </w:r>
        <w:r w:rsidR="000A2EE8">
          <w:rPr>
            <w:webHidden/>
          </w:rPr>
          <w:instrText xml:space="preserve"> PAGEREF _Toc519174665 \h </w:instrText>
        </w:r>
        <w:r w:rsidR="000A2EE8">
          <w:rPr>
            <w:webHidden/>
          </w:rPr>
        </w:r>
        <w:r w:rsidR="000A2EE8">
          <w:rPr>
            <w:webHidden/>
          </w:rPr>
          <w:fldChar w:fldCharType="separate"/>
        </w:r>
        <w:r w:rsidR="005E0397">
          <w:rPr>
            <w:webHidden/>
          </w:rPr>
          <w:t>66</w:t>
        </w:r>
        <w:r w:rsidR="000A2EE8">
          <w:rPr>
            <w:webHidden/>
          </w:rPr>
          <w:fldChar w:fldCharType="end"/>
        </w:r>
      </w:hyperlink>
    </w:p>
    <w:p w14:paraId="1BF94268" w14:textId="39483E7B" w:rsidR="003E4177" w:rsidRDefault="000A2EE8" w:rsidP="005E0397">
      <w:pPr>
        <w:rPr>
          <w:noProof/>
        </w:rPr>
      </w:pPr>
      <w:r>
        <w:rPr>
          <w:b/>
          <w:bCs/>
          <w:color w:val="171717"/>
          <w:szCs w:val="28"/>
        </w:rPr>
        <w:fldChar w:fldCharType="end"/>
      </w:r>
      <w:r w:rsidR="004953FE">
        <w:rPr>
          <w:noProof/>
        </w:rPr>
        <w:br w:type="page"/>
      </w:r>
      <w:bookmarkStart w:id="7" w:name="_Toc491038152"/>
    </w:p>
    <w:p w14:paraId="44754DF9" w14:textId="358F0DE1" w:rsidR="003E4177" w:rsidRPr="00742450" w:rsidRDefault="003E4177" w:rsidP="003E4177">
      <w:pPr>
        <w:pStyle w:val="Heading1"/>
      </w:pPr>
      <w:bookmarkStart w:id="8" w:name="_Toc485991533"/>
      <w:bookmarkStart w:id="9" w:name="_Toc490731248"/>
      <w:bookmarkStart w:id="10" w:name="_Toc491038154"/>
      <w:bookmarkStart w:id="11" w:name="_Toc507100050"/>
      <w:bookmarkStart w:id="12" w:name="_Toc507394898"/>
      <w:bookmarkStart w:id="13" w:name="_Toc507394918"/>
      <w:bookmarkStart w:id="14" w:name="_Toc519174471"/>
      <w:bookmarkStart w:id="15" w:name="_Toc519174573"/>
      <w:r w:rsidRPr="00C2767F">
        <w:rPr>
          <w:lang w:val="de-DE"/>
        </w:rPr>
        <w:lastRenderedPageBreak/>
        <w:t>DANH MỤC CÁC CHỮ VIẾT TẮT</w:t>
      </w:r>
      <w:bookmarkEnd w:id="8"/>
      <w:bookmarkEnd w:id="9"/>
      <w:bookmarkEnd w:id="10"/>
      <w:bookmarkEnd w:id="11"/>
      <w:bookmarkEnd w:id="12"/>
      <w:bookmarkEnd w:id="13"/>
      <w:bookmarkEnd w:id="14"/>
      <w:bookmarkEnd w:id="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1"/>
        <w:gridCol w:w="4642"/>
      </w:tblGrid>
      <w:tr w:rsidR="003E4177" w:rsidRPr="006B2339" w14:paraId="2809E8E3" w14:textId="77777777" w:rsidTr="00E41B3B">
        <w:tc>
          <w:tcPr>
            <w:tcW w:w="4641" w:type="dxa"/>
            <w:shd w:val="clear" w:color="auto" w:fill="auto"/>
          </w:tcPr>
          <w:p w14:paraId="633D1A27" w14:textId="1B6507BF" w:rsidR="003E4177" w:rsidRPr="006B2339" w:rsidRDefault="003E4177" w:rsidP="00E41B3B">
            <w:pPr>
              <w:ind w:firstLine="0"/>
              <w:jc w:val="center"/>
              <w:rPr>
                <w:b/>
                <w:szCs w:val="28"/>
              </w:rPr>
            </w:pPr>
            <w:r w:rsidRPr="00F30CC1">
              <w:rPr>
                <w:b/>
              </w:rPr>
              <w:t>Từ/</w:t>
            </w:r>
            <w:proofErr w:type="spellStart"/>
            <w:r w:rsidRPr="00F30CC1">
              <w:rPr>
                <w:b/>
              </w:rPr>
              <w:t>Cụm</w:t>
            </w:r>
            <w:proofErr w:type="spellEnd"/>
            <w:r w:rsidRPr="00F30CC1">
              <w:rPr>
                <w:b/>
              </w:rPr>
              <w:t xml:space="preserve"> từ </w:t>
            </w:r>
            <w:proofErr w:type="spellStart"/>
            <w:r w:rsidRPr="00F30CC1">
              <w:rPr>
                <w:b/>
              </w:rPr>
              <w:t>viết</w:t>
            </w:r>
            <w:proofErr w:type="spellEnd"/>
            <w:r w:rsidRPr="00F30CC1">
              <w:rPr>
                <w:b/>
              </w:rPr>
              <w:t xml:space="preserve"> </w:t>
            </w:r>
            <w:proofErr w:type="spellStart"/>
            <w:r w:rsidRPr="00F30CC1">
              <w:rPr>
                <w:b/>
              </w:rPr>
              <w:t>tắt</w:t>
            </w:r>
            <w:proofErr w:type="spellEnd"/>
          </w:p>
        </w:tc>
        <w:tc>
          <w:tcPr>
            <w:tcW w:w="4642" w:type="dxa"/>
            <w:shd w:val="clear" w:color="auto" w:fill="auto"/>
          </w:tcPr>
          <w:p w14:paraId="3A213C0F" w14:textId="6A1153B3" w:rsidR="003E4177" w:rsidRPr="006B2339" w:rsidRDefault="003E4177" w:rsidP="00E41B3B">
            <w:pPr>
              <w:ind w:firstLine="0"/>
              <w:jc w:val="center"/>
              <w:rPr>
                <w:b/>
                <w:szCs w:val="28"/>
              </w:rPr>
            </w:pPr>
            <w:proofErr w:type="spellStart"/>
            <w:r w:rsidRPr="00F30CC1">
              <w:rPr>
                <w:b/>
              </w:rPr>
              <w:t>Giải</w:t>
            </w:r>
            <w:proofErr w:type="spellEnd"/>
            <w:r w:rsidRPr="00F30CC1">
              <w:rPr>
                <w:b/>
              </w:rPr>
              <w:t xml:space="preserve"> </w:t>
            </w:r>
            <w:proofErr w:type="spellStart"/>
            <w:r w:rsidRPr="00F30CC1">
              <w:rPr>
                <w:b/>
              </w:rPr>
              <w:t>thích</w:t>
            </w:r>
            <w:proofErr w:type="spellEnd"/>
          </w:p>
        </w:tc>
      </w:tr>
      <w:tr w:rsidR="003E4177" w:rsidRPr="006B2339" w14:paraId="6BCD8FC7" w14:textId="77777777" w:rsidTr="00E41B3B">
        <w:tc>
          <w:tcPr>
            <w:tcW w:w="4641" w:type="dxa"/>
            <w:shd w:val="clear" w:color="auto" w:fill="auto"/>
          </w:tcPr>
          <w:p w14:paraId="1F381359" w14:textId="77777777" w:rsidR="003E4177" w:rsidRPr="006B2339" w:rsidRDefault="003E4177" w:rsidP="00E41B3B">
            <w:pPr>
              <w:ind w:firstLine="0"/>
              <w:jc w:val="center"/>
              <w:rPr>
                <w:rFonts w:eastAsia="Times New Roman"/>
                <w:szCs w:val="28"/>
              </w:rPr>
            </w:pPr>
            <w:bookmarkStart w:id="16" w:name="_Toc485991534"/>
            <w:bookmarkStart w:id="17" w:name="_Toc490731249"/>
            <w:bookmarkStart w:id="18" w:name="_Toc490732698"/>
            <w:r w:rsidRPr="006B2339">
              <w:rPr>
                <w:rFonts w:eastAsia="Times New Roman"/>
                <w:szCs w:val="28"/>
              </w:rPr>
              <w:t>AIS</w:t>
            </w:r>
            <w:bookmarkEnd w:id="16"/>
            <w:bookmarkEnd w:id="17"/>
            <w:bookmarkEnd w:id="18"/>
          </w:p>
        </w:tc>
        <w:tc>
          <w:tcPr>
            <w:tcW w:w="4642" w:type="dxa"/>
            <w:shd w:val="clear" w:color="auto" w:fill="auto"/>
          </w:tcPr>
          <w:p w14:paraId="454B10BA" w14:textId="77777777" w:rsidR="003E4177" w:rsidRPr="006B2339" w:rsidRDefault="003E4177" w:rsidP="00E41B3B">
            <w:pPr>
              <w:ind w:firstLine="0"/>
              <w:rPr>
                <w:rFonts w:eastAsia="Times New Roman"/>
                <w:szCs w:val="28"/>
              </w:rPr>
            </w:pPr>
            <w:bookmarkStart w:id="19" w:name="_Toc485991535"/>
            <w:bookmarkStart w:id="20" w:name="_Toc490731250"/>
            <w:bookmarkStart w:id="21" w:name="_Toc490732699"/>
            <w:r w:rsidRPr="006B2339">
              <w:rPr>
                <w:rFonts w:eastAsia="Times New Roman"/>
                <w:szCs w:val="28"/>
              </w:rPr>
              <w:t>The Automatic Identification System</w:t>
            </w:r>
            <w:bookmarkEnd w:id="19"/>
            <w:bookmarkEnd w:id="20"/>
            <w:bookmarkEnd w:id="21"/>
          </w:p>
        </w:tc>
      </w:tr>
      <w:tr w:rsidR="005069CA" w:rsidRPr="006B2339" w14:paraId="4A6F73C2" w14:textId="77777777" w:rsidTr="00E41B3B">
        <w:tc>
          <w:tcPr>
            <w:tcW w:w="4641" w:type="dxa"/>
            <w:shd w:val="clear" w:color="auto" w:fill="auto"/>
          </w:tcPr>
          <w:p w14:paraId="4811A7D3" w14:textId="790A953D" w:rsidR="005069CA" w:rsidRPr="006B2339" w:rsidRDefault="005069CA" w:rsidP="005069CA">
            <w:pPr>
              <w:ind w:firstLine="0"/>
              <w:jc w:val="center"/>
              <w:rPr>
                <w:rFonts w:eastAsia="Times New Roman"/>
                <w:szCs w:val="28"/>
              </w:rPr>
            </w:pPr>
            <w:r>
              <w:t>ANQP</w:t>
            </w:r>
          </w:p>
        </w:tc>
        <w:tc>
          <w:tcPr>
            <w:tcW w:w="4642" w:type="dxa"/>
            <w:shd w:val="clear" w:color="auto" w:fill="auto"/>
          </w:tcPr>
          <w:p w14:paraId="68601E18" w14:textId="260C430B" w:rsidR="005069CA" w:rsidRPr="006B2339" w:rsidRDefault="005069CA" w:rsidP="005069CA">
            <w:pPr>
              <w:ind w:firstLine="0"/>
              <w:rPr>
                <w:rFonts w:eastAsia="Times New Roman"/>
                <w:szCs w:val="28"/>
              </w:rPr>
            </w:pPr>
            <w:proofErr w:type="gramStart"/>
            <w:r>
              <w:rPr>
                <w:rFonts w:eastAsia="Times New Roman"/>
                <w:szCs w:val="28"/>
              </w:rPr>
              <w:t>An</w:t>
            </w:r>
            <w:proofErr w:type="gramEnd"/>
            <w:r>
              <w:rPr>
                <w:rFonts w:eastAsia="Times New Roman"/>
                <w:szCs w:val="28"/>
              </w:rPr>
              <w:t xml:space="preserve"> ninh quốc phòng</w:t>
            </w:r>
          </w:p>
        </w:tc>
      </w:tr>
      <w:tr w:rsidR="005069CA" w:rsidRPr="006B2339" w14:paraId="269C6800" w14:textId="77777777" w:rsidTr="00E41B3B">
        <w:tc>
          <w:tcPr>
            <w:tcW w:w="4641" w:type="dxa"/>
            <w:shd w:val="clear" w:color="auto" w:fill="auto"/>
          </w:tcPr>
          <w:p w14:paraId="30B8A8AD" w14:textId="32E4302C" w:rsidR="005069CA" w:rsidRPr="006B2339" w:rsidRDefault="005069CA" w:rsidP="005069CA">
            <w:pPr>
              <w:ind w:firstLine="0"/>
              <w:jc w:val="center"/>
              <w:rPr>
                <w:rFonts w:eastAsia="Times New Roman"/>
                <w:szCs w:val="28"/>
              </w:rPr>
            </w:pPr>
            <w:bookmarkStart w:id="22" w:name="_Toc485991536"/>
            <w:bookmarkStart w:id="23" w:name="_Toc490731251"/>
            <w:bookmarkStart w:id="24" w:name="_Toc490732700"/>
            <w:r w:rsidRPr="006B2339">
              <w:rPr>
                <w:rFonts w:eastAsia="Times New Roman"/>
                <w:szCs w:val="28"/>
              </w:rPr>
              <w:t>CSDL</w:t>
            </w:r>
            <w:bookmarkEnd w:id="22"/>
            <w:bookmarkEnd w:id="23"/>
            <w:bookmarkEnd w:id="24"/>
          </w:p>
        </w:tc>
        <w:tc>
          <w:tcPr>
            <w:tcW w:w="4642" w:type="dxa"/>
            <w:shd w:val="clear" w:color="auto" w:fill="auto"/>
          </w:tcPr>
          <w:p w14:paraId="372BCE76" w14:textId="7718DAED" w:rsidR="005069CA" w:rsidRPr="006B2339" w:rsidRDefault="005069CA" w:rsidP="005069CA">
            <w:pPr>
              <w:ind w:firstLine="0"/>
              <w:rPr>
                <w:rFonts w:eastAsia="Times New Roman"/>
                <w:szCs w:val="28"/>
              </w:rPr>
            </w:pPr>
            <w:bookmarkStart w:id="25" w:name="_Toc485991537"/>
            <w:bookmarkStart w:id="26" w:name="_Toc490731252"/>
            <w:bookmarkStart w:id="27" w:name="_Toc490732701"/>
            <w:r w:rsidRPr="006B2339">
              <w:rPr>
                <w:rFonts w:eastAsia="Times New Roman"/>
                <w:szCs w:val="28"/>
              </w:rPr>
              <w:t>Cơ sở dữ liệu</w:t>
            </w:r>
            <w:bookmarkEnd w:id="25"/>
            <w:bookmarkEnd w:id="26"/>
            <w:bookmarkEnd w:id="27"/>
          </w:p>
        </w:tc>
      </w:tr>
      <w:tr w:rsidR="005069CA" w:rsidRPr="006B2339" w14:paraId="655E5647" w14:textId="77777777" w:rsidTr="00E41B3B">
        <w:tc>
          <w:tcPr>
            <w:tcW w:w="4641" w:type="dxa"/>
            <w:shd w:val="clear" w:color="auto" w:fill="auto"/>
          </w:tcPr>
          <w:p w14:paraId="594E8763" w14:textId="77777777" w:rsidR="005069CA" w:rsidRPr="006B2339" w:rsidRDefault="005069CA" w:rsidP="005069CA">
            <w:pPr>
              <w:ind w:firstLine="0"/>
              <w:jc w:val="center"/>
              <w:rPr>
                <w:rFonts w:eastAsia="Times New Roman"/>
                <w:szCs w:val="28"/>
              </w:rPr>
            </w:pPr>
            <w:bookmarkStart w:id="28" w:name="_Toc485991538"/>
            <w:bookmarkStart w:id="29" w:name="_Toc490731253"/>
            <w:bookmarkStart w:id="30" w:name="_Toc490732702"/>
            <w:r w:rsidRPr="006B2339">
              <w:rPr>
                <w:rFonts w:eastAsia="Times New Roman"/>
                <w:szCs w:val="28"/>
              </w:rPr>
              <w:t>HDFS</w:t>
            </w:r>
            <w:bookmarkEnd w:id="28"/>
            <w:bookmarkEnd w:id="29"/>
            <w:bookmarkEnd w:id="30"/>
          </w:p>
        </w:tc>
        <w:tc>
          <w:tcPr>
            <w:tcW w:w="4642" w:type="dxa"/>
            <w:shd w:val="clear" w:color="auto" w:fill="auto"/>
          </w:tcPr>
          <w:p w14:paraId="34ACD46E" w14:textId="77777777" w:rsidR="005069CA" w:rsidRPr="006B2339" w:rsidRDefault="005069CA" w:rsidP="005069CA">
            <w:pPr>
              <w:ind w:firstLine="0"/>
              <w:rPr>
                <w:rFonts w:eastAsia="Times New Roman"/>
                <w:szCs w:val="28"/>
              </w:rPr>
            </w:pPr>
            <w:bookmarkStart w:id="31" w:name="_Toc485991539"/>
            <w:bookmarkStart w:id="32" w:name="_Toc490731254"/>
            <w:bookmarkStart w:id="33" w:name="_Toc490732703"/>
            <w:r w:rsidRPr="006B2339">
              <w:rPr>
                <w:rFonts w:eastAsia="Times New Roman"/>
                <w:szCs w:val="28"/>
              </w:rPr>
              <w:t>Hadoop Distributed File System</w:t>
            </w:r>
            <w:bookmarkEnd w:id="31"/>
            <w:bookmarkEnd w:id="32"/>
            <w:bookmarkEnd w:id="33"/>
          </w:p>
        </w:tc>
      </w:tr>
    </w:tbl>
    <w:p w14:paraId="573AF6F8" w14:textId="77777777" w:rsidR="003E4177" w:rsidRDefault="003E4177" w:rsidP="00E41B3B">
      <w:pPr>
        <w:pStyle w:val="NoSpacing"/>
      </w:pPr>
    </w:p>
    <w:p w14:paraId="791B4F75" w14:textId="77777777" w:rsidR="003E4177" w:rsidRDefault="003E4177">
      <w:pPr>
        <w:spacing w:before="0" w:after="0" w:line="240" w:lineRule="auto"/>
        <w:ind w:firstLine="0"/>
        <w:jc w:val="left"/>
        <w:rPr>
          <w:rFonts w:eastAsia="Times New Roman"/>
          <w:b/>
          <w:bCs/>
          <w:kern w:val="32"/>
          <w:szCs w:val="32"/>
        </w:rPr>
      </w:pPr>
      <w:r>
        <w:br w:type="page"/>
      </w:r>
    </w:p>
    <w:p w14:paraId="4BA4F946" w14:textId="275D0B07" w:rsidR="003E4177" w:rsidRDefault="003E4177" w:rsidP="003E4177">
      <w:pPr>
        <w:pStyle w:val="Heading1"/>
      </w:pPr>
      <w:bookmarkStart w:id="34" w:name="_Toc490731247"/>
      <w:bookmarkStart w:id="35" w:name="_Toc491038153"/>
      <w:bookmarkStart w:id="36" w:name="_Toc519174472"/>
      <w:bookmarkStart w:id="37" w:name="_Toc519174574"/>
      <w:r>
        <w:lastRenderedPageBreak/>
        <w:t>DANH MỤC CÁC BẢNG</w:t>
      </w:r>
      <w:bookmarkEnd w:id="34"/>
      <w:bookmarkEnd w:id="35"/>
      <w:bookmarkEnd w:id="36"/>
      <w:bookmarkEnd w:id="37"/>
    </w:p>
    <w:p w14:paraId="2E4ED0C3" w14:textId="2FAC9C6B" w:rsidR="006B7026" w:rsidRPr="000C0B59" w:rsidRDefault="003E4177" w:rsidP="006B7026">
      <w:pPr>
        <w:pStyle w:val="TableofFigures"/>
        <w:tabs>
          <w:tab w:val="right" w:leader="dot" w:pos="9057"/>
        </w:tabs>
        <w:ind w:firstLine="0"/>
        <w:rPr>
          <w:rFonts w:asciiTheme="minorHAnsi" w:eastAsiaTheme="minorEastAsia" w:hAnsiTheme="minorHAnsi" w:cstheme="minorBidi"/>
          <w:noProof/>
          <w:color w:val="auto"/>
          <w:sz w:val="28"/>
          <w:szCs w:val="28"/>
        </w:rPr>
      </w:pPr>
      <w:r w:rsidRPr="000C0B59">
        <w:rPr>
          <w:sz w:val="28"/>
          <w:szCs w:val="28"/>
        </w:rPr>
        <w:fldChar w:fldCharType="begin"/>
      </w:r>
      <w:r w:rsidRPr="000C0B59">
        <w:rPr>
          <w:sz w:val="28"/>
          <w:szCs w:val="28"/>
        </w:rPr>
        <w:instrText xml:space="preserve"> TOC \h \z \c "Bảng" </w:instrText>
      </w:r>
      <w:r w:rsidRPr="000C0B59">
        <w:rPr>
          <w:sz w:val="28"/>
          <w:szCs w:val="28"/>
        </w:rPr>
        <w:fldChar w:fldCharType="separate"/>
      </w:r>
      <w:hyperlink w:anchor="_Toc519174679" w:history="1">
        <w:r w:rsidR="006B7026" w:rsidRPr="000C0B59">
          <w:rPr>
            <w:rStyle w:val="Hyperlink"/>
            <w:noProof/>
            <w:sz w:val="28"/>
            <w:szCs w:val="28"/>
          </w:rPr>
          <w:t>Bảng 1.1: Các tác nhân tương ứng với ca sử dụng</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79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15</w:t>
        </w:r>
        <w:r w:rsidR="006B7026" w:rsidRPr="000C0B59">
          <w:rPr>
            <w:noProof/>
            <w:webHidden/>
            <w:sz w:val="28"/>
            <w:szCs w:val="28"/>
          </w:rPr>
          <w:fldChar w:fldCharType="end"/>
        </w:r>
      </w:hyperlink>
    </w:p>
    <w:p w14:paraId="20AB9E09" w14:textId="00352A2C"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0" w:history="1">
        <w:r w:rsidR="006B7026" w:rsidRPr="000C0B59">
          <w:rPr>
            <w:rStyle w:val="Hyperlink"/>
            <w:noProof/>
            <w:sz w:val="28"/>
            <w:szCs w:val="28"/>
          </w:rPr>
          <w:t>Bảng 1.2 Xác định các lớp trong ca sử dụng truy cập bộ công cụ</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0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20</w:t>
        </w:r>
        <w:r w:rsidR="006B7026" w:rsidRPr="000C0B59">
          <w:rPr>
            <w:noProof/>
            <w:webHidden/>
            <w:sz w:val="28"/>
            <w:szCs w:val="28"/>
          </w:rPr>
          <w:fldChar w:fldCharType="end"/>
        </w:r>
      </w:hyperlink>
    </w:p>
    <w:p w14:paraId="72DA86E6" w14:textId="0DE5FAD6"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1" w:history="1">
        <w:r w:rsidR="006B7026" w:rsidRPr="000C0B59">
          <w:rPr>
            <w:rStyle w:val="Hyperlink"/>
            <w:noProof/>
            <w:sz w:val="28"/>
            <w:szCs w:val="28"/>
          </w:rPr>
          <w:t>Bảng 1.3 Các lớp trong ca sử dụng đăng ảnh viễn thám và siêu dữ liệu</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1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25</w:t>
        </w:r>
        <w:r w:rsidR="006B7026" w:rsidRPr="000C0B59">
          <w:rPr>
            <w:noProof/>
            <w:webHidden/>
            <w:sz w:val="28"/>
            <w:szCs w:val="28"/>
          </w:rPr>
          <w:fldChar w:fldCharType="end"/>
        </w:r>
      </w:hyperlink>
    </w:p>
    <w:p w14:paraId="44761845" w14:textId="5B3D3C14"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2" w:history="1">
        <w:r w:rsidR="006B7026" w:rsidRPr="000C0B59">
          <w:rPr>
            <w:rStyle w:val="Hyperlink"/>
            <w:noProof/>
            <w:sz w:val="28"/>
            <w:szCs w:val="28"/>
          </w:rPr>
          <w:t>Bảng 1.4 Các lớp ca sử dụng hiển thị và truy cập cây thư mục</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2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30</w:t>
        </w:r>
        <w:r w:rsidR="006B7026" w:rsidRPr="000C0B59">
          <w:rPr>
            <w:noProof/>
            <w:webHidden/>
            <w:sz w:val="28"/>
            <w:szCs w:val="28"/>
          </w:rPr>
          <w:fldChar w:fldCharType="end"/>
        </w:r>
      </w:hyperlink>
    </w:p>
    <w:p w14:paraId="018DEC82" w14:textId="6793C107"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3" w:history="1">
        <w:r w:rsidR="006B7026" w:rsidRPr="000C0B59">
          <w:rPr>
            <w:rStyle w:val="Hyperlink"/>
            <w:noProof/>
            <w:sz w:val="28"/>
            <w:szCs w:val="28"/>
          </w:rPr>
          <w:t>Bảng 1.5 Các lớp trong ca sử dụng tạo thư mục/tệp</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3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34</w:t>
        </w:r>
        <w:r w:rsidR="006B7026" w:rsidRPr="000C0B59">
          <w:rPr>
            <w:noProof/>
            <w:webHidden/>
            <w:sz w:val="28"/>
            <w:szCs w:val="28"/>
          </w:rPr>
          <w:fldChar w:fldCharType="end"/>
        </w:r>
      </w:hyperlink>
    </w:p>
    <w:p w14:paraId="3CB6D7BF" w14:textId="6B7D2236"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4" w:history="1">
        <w:r w:rsidR="006B7026" w:rsidRPr="000C0B59">
          <w:rPr>
            <w:rStyle w:val="Hyperlink"/>
            <w:noProof/>
            <w:sz w:val="28"/>
            <w:szCs w:val="28"/>
          </w:rPr>
          <w:t>Bảng 1.6 Các lớp trong ca sử dụng xóa thư mục/tệp</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4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39</w:t>
        </w:r>
        <w:r w:rsidR="006B7026" w:rsidRPr="000C0B59">
          <w:rPr>
            <w:noProof/>
            <w:webHidden/>
            <w:sz w:val="28"/>
            <w:szCs w:val="28"/>
          </w:rPr>
          <w:fldChar w:fldCharType="end"/>
        </w:r>
      </w:hyperlink>
    </w:p>
    <w:p w14:paraId="4D7F8DC8" w14:textId="3917D159" w:rsidR="006B7026" w:rsidRPr="000C0B59" w:rsidRDefault="009A6D49" w:rsidP="006B7026">
      <w:pPr>
        <w:pStyle w:val="TableofFigures"/>
        <w:tabs>
          <w:tab w:val="right" w:leader="dot" w:pos="9057"/>
        </w:tabs>
        <w:ind w:firstLine="0"/>
        <w:rPr>
          <w:rFonts w:asciiTheme="minorHAnsi" w:eastAsiaTheme="minorEastAsia" w:hAnsiTheme="minorHAnsi" w:cstheme="minorBidi"/>
          <w:noProof/>
          <w:color w:val="auto"/>
          <w:sz w:val="28"/>
          <w:szCs w:val="28"/>
        </w:rPr>
      </w:pPr>
      <w:hyperlink w:anchor="_Toc519174685" w:history="1">
        <w:r w:rsidR="006B7026" w:rsidRPr="000C0B59">
          <w:rPr>
            <w:rStyle w:val="Hyperlink"/>
            <w:noProof/>
            <w:sz w:val="28"/>
            <w:szCs w:val="28"/>
          </w:rPr>
          <w:t>Bảng 1.7 Các lớp trong ca sử dụng xử lý dữ liệu</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5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47</w:t>
        </w:r>
        <w:r w:rsidR="006B7026" w:rsidRPr="000C0B59">
          <w:rPr>
            <w:noProof/>
            <w:webHidden/>
            <w:sz w:val="28"/>
            <w:szCs w:val="28"/>
          </w:rPr>
          <w:fldChar w:fldCharType="end"/>
        </w:r>
      </w:hyperlink>
    </w:p>
    <w:p w14:paraId="316F1D54" w14:textId="2B83B784" w:rsidR="006B7026" w:rsidRPr="000C0B59" w:rsidRDefault="009A6D49" w:rsidP="006B7026">
      <w:pPr>
        <w:pStyle w:val="TableofFigures"/>
        <w:tabs>
          <w:tab w:val="right" w:leader="dot" w:pos="9057"/>
        </w:tabs>
        <w:ind w:firstLine="0"/>
        <w:rPr>
          <w:rStyle w:val="Hyperlink"/>
          <w:noProof/>
          <w:sz w:val="28"/>
          <w:szCs w:val="28"/>
        </w:rPr>
      </w:pPr>
      <w:hyperlink w:anchor="_Toc519174686" w:history="1">
        <w:r w:rsidR="006B7026" w:rsidRPr="000C0B59">
          <w:rPr>
            <w:rStyle w:val="Hyperlink"/>
            <w:noProof/>
            <w:sz w:val="28"/>
            <w:szCs w:val="28"/>
          </w:rPr>
          <w:t>Bảng 1.8 Các lớp trong ca sử dụng xem thông tin xử lý</w:t>
        </w:r>
        <w:r w:rsidR="006B7026" w:rsidRPr="000C0B59">
          <w:rPr>
            <w:noProof/>
            <w:webHidden/>
            <w:sz w:val="28"/>
            <w:szCs w:val="28"/>
          </w:rPr>
          <w:tab/>
        </w:r>
        <w:r w:rsidR="006B7026" w:rsidRPr="000C0B59">
          <w:rPr>
            <w:noProof/>
            <w:webHidden/>
            <w:sz w:val="28"/>
            <w:szCs w:val="28"/>
          </w:rPr>
          <w:fldChar w:fldCharType="begin"/>
        </w:r>
        <w:r w:rsidR="006B7026" w:rsidRPr="000C0B59">
          <w:rPr>
            <w:noProof/>
            <w:webHidden/>
            <w:sz w:val="28"/>
            <w:szCs w:val="28"/>
          </w:rPr>
          <w:instrText xml:space="preserve"> PAGEREF _Toc519174686 \h </w:instrText>
        </w:r>
        <w:r w:rsidR="006B7026" w:rsidRPr="000C0B59">
          <w:rPr>
            <w:noProof/>
            <w:webHidden/>
            <w:sz w:val="28"/>
            <w:szCs w:val="28"/>
          </w:rPr>
        </w:r>
        <w:r w:rsidR="006B7026" w:rsidRPr="000C0B59">
          <w:rPr>
            <w:noProof/>
            <w:webHidden/>
            <w:sz w:val="28"/>
            <w:szCs w:val="28"/>
          </w:rPr>
          <w:fldChar w:fldCharType="separate"/>
        </w:r>
        <w:r w:rsidR="005E0397">
          <w:rPr>
            <w:noProof/>
            <w:webHidden/>
            <w:sz w:val="28"/>
            <w:szCs w:val="28"/>
          </w:rPr>
          <w:t>52</w:t>
        </w:r>
        <w:r w:rsidR="006B7026" w:rsidRPr="000C0B59">
          <w:rPr>
            <w:noProof/>
            <w:webHidden/>
            <w:sz w:val="28"/>
            <w:szCs w:val="28"/>
          </w:rPr>
          <w:fldChar w:fldCharType="end"/>
        </w:r>
      </w:hyperlink>
    </w:p>
    <w:p w14:paraId="7D8391D7" w14:textId="77777777" w:rsidR="006B7026" w:rsidRPr="000C0B59" w:rsidRDefault="006B7026">
      <w:pPr>
        <w:spacing w:before="0" w:after="0" w:line="240" w:lineRule="auto"/>
        <w:ind w:firstLine="0"/>
        <w:jc w:val="left"/>
        <w:rPr>
          <w:rStyle w:val="Hyperlink"/>
          <w:noProof/>
          <w:szCs w:val="28"/>
        </w:rPr>
      </w:pPr>
      <w:r w:rsidRPr="000C0B59">
        <w:rPr>
          <w:rStyle w:val="Hyperlink"/>
          <w:noProof/>
          <w:szCs w:val="28"/>
        </w:rPr>
        <w:br w:type="page"/>
      </w:r>
    </w:p>
    <w:p w14:paraId="1026C67F" w14:textId="5E6A47BC" w:rsidR="00477990" w:rsidRPr="00323772" w:rsidRDefault="003E4177" w:rsidP="00323772">
      <w:pPr>
        <w:pStyle w:val="Heading1"/>
      </w:pPr>
      <w:r w:rsidRPr="000C0B59">
        <w:rPr>
          <w:szCs w:val="28"/>
        </w:rPr>
        <w:lastRenderedPageBreak/>
        <w:fldChar w:fldCharType="end"/>
      </w:r>
      <w:bookmarkStart w:id="38" w:name="_Toc519174473"/>
      <w:bookmarkStart w:id="39" w:name="_Toc519174575"/>
      <w:r w:rsidR="00B431F2" w:rsidRPr="00323772">
        <w:t xml:space="preserve">DANH MỤC </w:t>
      </w:r>
      <w:r w:rsidRPr="00323772">
        <w:t xml:space="preserve">CÁC </w:t>
      </w:r>
      <w:r w:rsidR="00B431F2" w:rsidRPr="00323772">
        <w:t>HÌNH</w:t>
      </w:r>
      <w:bookmarkEnd w:id="5"/>
      <w:bookmarkEnd w:id="6"/>
      <w:bookmarkEnd w:id="7"/>
      <w:bookmarkEnd w:id="38"/>
      <w:bookmarkEnd w:id="39"/>
    </w:p>
    <w:p w14:paraId="66FE0A5D" w14:textId="3D29E3AC" w:rsidR="006B7026" w:rsidRDefault="00AB6A45" w:rsidP="006B7026">
      <w:pPr>
        <w:pStyle w:val="TableofFigures"/>
        <w:tabs>
          <w:tab w:val="right" w:leader="dot" w:pos="9057"/>
        </w:tabs>
        <w:ind w:firstLine="0"/>
        <w:rPr>
          <w:rFonts w:asciiTheme="minorHAnsi" w:eastAsiaTheme="minorEastAsia" w:hAnsiTheme="minorHAnsi" w:cstheme="minorBidi"/>
          <w:noProof/>
          <w:color w:val="auto"/>
          <w:sz w:val="22"/>
          <w:szCs w:val="22"/>
        </w:rPr>
      </w:pPr>
      <w:r>
        <w:fldChar w:fldCharType="begin"/>
      </w:r>
      <w:r>
        <w:instrText xml:space="preserve"> TOC \h \z \c "Hình" </w:instrText>
      </w:r>
      <w:r>
        <w:fldChar w:fldCharType="separate"/>
      </w:r>
      <w:hyperlink w:anchor="_Toc519174694" w:history="1">
        <w:r w:rsidR="006B7026" w:rsidRPr="00FF5925">
          <w:rPr>
            <w:rStyle w:val="Hyperlink"/>
            <w:noProof/>
          </w:rPr>
          <w:t>Hình 1.1 Biểu đồ ca sử dụng truy cập bộ công cụ</w:t>
        </w:r>
        <w:r w:rsidR="006B7026">
          <w:rPr>
            <w:noProof/>
            <w:webHidden/>
          </w:rPr>
          <w:tab/>
        </w:r>
        <w:r w:rsidR="006B7026">
          <w:rPr>
            <w:noProof/>
            <w:webHidden/>
          </w:rPr>
          <w:fldChar w:fldCharType="begin"/>
        </w:r>
        <w:r w:rsidR="006B7026">
          <w:rPr>
            <w:noProof/>
            <w:webHidden/>
          </w:rPr>
          <w:instrText xml:space="preserve"> PAGEREF _Toc519174694 \h </w:instrText>
        </w:r>
        <w:r w:rsidR="006B7026">
          <w:rPr>
            <w:noProof/>
            <w:webHidden/>
          </w:rPr>
        </w:r>
        <w:r w:rsidR="006B7026">
          <w:rPr>
            <w:noProof/>
            <w:webHidden/>
          </w:rPr>
          <w:fldChar w:fldCharType="separate"/>
        </w:r>
        <w:r w:rsidR="005E0397">
          <w:rPr>
            <w:noProof/>
            <w:webHidden/>
          </w:rPr>
          <w:t>17</w:t>
        </w:r>
        <w:r w:rsidR="006B7026">
          <w:rPr>
            <w:noProof/>
            <w:webHidden/>
          </w:rPr>
          <w:fldChar w:fldCharType="end"/>
        </w:r>
      </w:hyperlink>
    </w:p>
    <w:p w14:paraId="3AE075F7" w14:textId="0230AA47"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695" w:history="1">
        <w:r w:rsidR="006B7026" w:rsidRPr="00FF5925">
          <w:rPr>
            <w:rStyle w:val="Hyperlink"/>
            <w:noProof/>
          </w:rPr>
          <w:t>Hình 1.2 Biểu đồ lớp ca sử dụng truy cập bộ công cụ</w:t>
        </w:r>
        <w:r w:rsidR="006B7026">
          <w:rPr>
            <w:noProof/>
            <w:webHidden/>
          </w:rPr>
          <w:tab/>
        </w:r>
        <w:r w:rsidR="006B7026">
          <w:rPr>
            <w:noProof/>
            <w:webHidden/>
          </w:rPr>
          <w:fldChar w:fldCharType="begin"/>
        </w:r>
        <w:r w:rsidR="006B7026">
          <w:rPr>
            <w:noProof/>
            <w:webHidden/>
          </w:rPr>
          <w:instrText xml:space="preserve"> PAGEREF _Toc519174695 \h </w:instrText>
        </w:r>
        <w:r w:rsidR="006B7026">
          <w:rPr>
            <w:noProof/>
            <w:webHidden/>
          </w:rPr>
        </w:r>
        <w:r w:rsidR="006B7026">
          <w:rPr>
            <w:noProof/>
            <w:webHidden/>
          </w:rPr>
          <w:fldChar w:fldCharType="separate"/>
        </w:r>
        <w:r w:rsidR="005E0397">
          <w:rPr>
            <w:noProof/>
            <w:webHidden/>
          </w:rPr>
          <w:t>19</w:t>
        </w:r>
        <w:r w:rsidR="006B7026">
          <w:rPr>
            <w:noProof/>
            <w:webHidden/>
          </w:rPr>
          <w:fldChar w:fldCharType="end"/>
        </w:r>
      </w:hyperlink>
    </w:p>
    <w:p w14:paraId="501A58F3" w14:textId="661EF32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696" w:history="1">
        <w:r w:rsidR="006B7026" w:rsidRPr="00FF5925">
          <w:rPr>
            <w:rStyle w:val="Hyperlink"/>
            <w:noProof/>
          </w:rPr>
          <w:t>Hình 1.3 Biểu đồ tuần tự ca sử dụng truy cập bộ công cụ</w:t>
        </w:r>
        <w:r w:rsidR="006B7026">
          <w:rPr>
            <w:noProof/>
            <w:webHidden/>
          </w:rPr>
          <w:tab/>
        </w:r>
        <w:r w:rsidR="006B7026">
          <w:rPr>
            <w:noProof/>
            <w:webHidden/>
          </w:rPr>
          <w:fldChar w:fldCharType="begin"/>
        </w:r>
        <w:r w:rsidR="006B7026">
          <w:rPr>
            <w:noProof/>
            <w:webHidden/>
          </w:rPr>
          <w:instrText xml:space="preserve"> PAGEREF _Toc519174696 \h </w:instrText>
        </w:r>
        <w:r w:rsidR="006B7026">
          <w:rPr>
            <w:noProof/>
            <w:webHidden/>
          </w:rPr>
        </w:r>
        <w:r w:rsidR="006B7026">
          <w:rPr>
            <w:noProof/>
            <w:webHidden/>
          </w:rPr>
          <w:fldChar w:fldCharType="separate"/>
        </w:r>
        <w:r w:rsidR="005E0397">
          <w:rPr>
            <w:noProof/>
            <w:webHidden/>
          </w:rPr>
          <w:t>20</w:t>
        </w:r>
        <w:r w:rsidR="006B7026">
          <w:rPr>
            <w:noProof/>
            <w:webHidden/>
          </w:rPr>
          <w:fldChar w:fldCharType="end"/>
        </w:r>
      </w:hyperlink>
    </w:p>
    <w:p w14:paraId="1DD3426A" w14:textId="73B3CADE"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697" w:history="1">
        <w:r w:rsidR="006B7026" w:rsidRPr="00FF5925">
          <w:rPr>
            <w:rStyle w:val="Hyperlink"/>
            <w:noProof/>
          </w:rPr>
          <w:t>Hình 1.4 Biểu đồ ca sử dụng đăng ảnh viễn thám và siêu dữ liệu</w:t>
        </w:r>
        <w:r w:rsidR="006B7026">
          <w:rPr>
            <w:noProof/>
            <w:webHidden/>
          </w:rPr>
          <w:tab/>
        </w:r>
        <w:r w:rsidR="006B7026">
          <w:rPr>
            <w:noProof/>
            <w:webHidden/>
          </w:rPr>
          <w:fldChar w:fldCharType="begin"/>
        </w:r>
        <w:r w:rsidR="006B7026">
          <w:rPr>
            <w:noProof/>
            <w:webHidden/>
          </w:rPr>
          <w:instrText xml:space="preserve"> PAGEREF _Toc519174697 \h </w:instrText>
        </w:r>
        <w:r w:rsidR="006B7026">
          <w:rPr>
            <w:noProof/>
            <w:webHidden/>
          </w:rPr>
        </w:r>
        <w:r w:rsidR="006B7026">
          <w:rPr>
            <w:noProof/>
            <w:webHidden/>
          </w:rPr>
          <w:fldChar w:fldCharType="separate"/>
        </w:r>
        <w:r w:rsidR="005E0397">
          <w:rPr>
            <w:noProof/>
            <w:webHidden/>
          </w:rPr>
          <w:t>21</w:t>
        </w:r>
        <w:r w:rsidR="006B7026">
          <w:rPr>
            <w:noProof/>
            <w:webHidden/>
          </w:rPr>
          <w:fldChar w:fldCharType="end"/>
        </w:r>
      </w:hyperlink>
    </w:p>
    <w:p w14:paraId="4CA791B5" w14:textId="241AA277"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698" w:history="1">
        <w:r w:rsidR="006B7026" w:rsidRPr="00FF5925">
          <w:rPr>
            <w:rStyle w:val="Hyperlink"/>
            <w:noProof/>
          </w:rPr>
          <w:t>Hình 1.5 Biểu đồ lớp ca sử dụng đăng ảnh viễn thám và siêu dữ liệu</w:t>
        </w:r>
        <w:r w:rsidR="006B7026">
          <w:rPr>
            <w:noProof/>
            <w:webHidden/>
          </w:rPr>
          <w:tab/>
        </w:r>
        <w:r w:rsidR="006B7026">
          <w:rPr>
            <w:noProof/>
            <w:webHidden/>
          </w:rPr>
          <w:fldChar w:fldCharType="begin"/>
        </w:r>
        <w:r w:rsidR="006B7026">
          <w:rPr>
            <w:noProof/>
            <w:webHidden/>
          </w:rPr>
          <w:instrText xml:space="preserve"> PAGEREF _Toc519174698 \h </w:instrText>
        </w:r>
        <w:r w:rsidR="006B7026">
          <w:rPr>
            <w:noProof/>
            <w:webHidden/>
          </w:rPr>
        </w:r>
        <w:r w:rsidR="006B7026">
          <w:rPr>
            <w:noProof/>
            <w:webHidden/>
          </w:rPr>
          <w:fldChar w:fldCharType="separate"/>
        </w:r>
        <w:r w:rsidR="005E0397">
          <w:rPr>
            <w:noProof/>
            <w:webHidden/>
          </w:rPr>
          <w:t>25</w:t>
        </w:r>
        <w:r w:rsidR="006B7026">
          <w:rPr>
            <w:noProof/>
            <w:webHidden/>
          </w:rPr>
          <w:fldChar w:fldCharType="end"/>
        </w:r>
      </w:hyperlink>
    </w:p>
    <w:p w14:paraId="538DA53E" w14:textId="5DFB2B09"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699" w:history="1">
        <w:r w:rsidR="006B7026" w:rsidRPr="00FF5925">
          <w:rPr>
            <w:rStyle w:val="Hyperlink"/>
            <w:noProof/>
          </w:rPr>
          <w:t>Hình 1.6 Biểu đồ tuần tự ca sử dụng đăng ảnh viễn thám và siêu dữ liệu</w:t>
        </w:r>
        <w:r w:rsidR="006B7026">
          <w:rPr>
            <w:noProof/>
            <w:webHidden/>
          </w:rPr>
          <w:tab/>
        </w:r>
        <w:r w:rsidR="006B7026">
          <w:rPr>
            <w:noProof/>
            <w:webHidden/>
          </w:rPr>
          <w:fldChar w:fldCharType="begin"/>
        </w:r>
        <w:r w:rsidR="006B7026">
          <w:rPr>
            <w:noProof/>
            <w:webHidden/>
          </w:rPr>
          <w:instrText xml:space="preserve"> PAGEREF _Toc519174699 \h </w:instrText>
        </w:r>
        <w:r w:rsidR="006B7026">
          <w:rPr>
            <w:noProof/>
            <w:webHidden/>
          </w:rPr>
        </w:r>
        <w:r w:rsidR="006B7026">
          <w:rPr>
            <w:noProof/>
            <w:webHidden/>
          </w:rPr>
          <w:fldChar w:fldCharType="separate"/>
        </w:r>
        <w:r w:rsidR="005E0397">
          <w:rPr>
            <w:noProof/>
            <w:webHidden/>
          </w:rPr>
          <w:t>27</w:t>
        </w:r>
        <w:r w:rsidR="006B7026">
          <w:rPr>
            <w:noProof/>
            <w:webHidden/>
          </w:rPr>
          <w:fldChar w:fldCharType="end"/>
        </w:r>
      </w:hyperlink>
    </w:p>
    <w:p w14:paraId="7C092937" w14:textId="5C9381BE"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0" w:history="1">
        <w:r w:rsidR="006B7026" w:rsidRPr="00FF5925">
          <w:rPr>
            <w:rStyle w:val="Hyperlink"/>
            <w:noProof/>
          </w:rPr>
          <w:t>Hình 1.7 Biểu đồ ca sử dụng hiển thị và truy cập cây thư mục</w:t>
        </w:r>
        <w:r w:rsidR="006B7026">
          <w:rPr>
            <w:noProof/>
            <w:webHidden/>
          </w:rPr>
          <w:tab/>
        </w:r>
        <w:r w:rsidR="006B7026">
          <w:rPr>
            <w:noProof/>
            <w:webHidden/>
          </w:rPr>
          <w:fldChar w:fldCharType="begin"/>
        </w:r>
        <w:r w:rsidR="006B7026">
          <w:rPr>
            <w:noProof/>
            <w:webHidden/>
          </w:rPr>
          <w:instrText xml:space="preserve"> PAGEREF _Toc519174700 \h </w:instrText>
        </w:r>
        <w:r w:rsidR="006B7026">
          <w:rPr>
            <w:noProof/>
            <w:webHidden/>
          </w:rPr>
        </w:r>
        <w:r w:rsidR="006B7026">
          <w:rPr>
            <w:noProof/>
            <w:webHidden/>
          </w:rPr>
          <w:fldChar w:fldCharType="separate"/>
        </w:r>
        <w:r w:rsidR="005E0397">
          <w:rPr>
            <w:noProof/>
            <w:webHidden/>
          </w:rPr>
          <w:t>27</w:t>
        </w:r>
        <w:r w:rsidR="006B7026">
          <w:rPr>
            <w:noProof/>
            <w:webHidden/>
          </w:rPr>
          <w:fldChar w:fldCharType="end"/>
        </w:r>
      </w:hyperlink>
    </w:p>
    <w:p w14:paraId="067F2031" w14:textId="72780B4A"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1" w:history="1">
        <w:r w:rsidR="006B7026" w:rsidRPr="00FF5925">
          <w:rPr>
            <w:rStyle w:val="Hyperlink"/>
            <w:noProof/>
          </w:rPr>
          <w:t>Hình 1.8 Biểu đồ lớp ca sử dụng hiển thị và truy cập cây thư mục</w:t>
        </w:r>
        <w:r w:rsidR="006B7026">
          <w:rPr>
            <w:noProof/>
            <w:webHidden/>
          </w:rPr>
          <w:tab/>
        </w:r>
        <w:r w:rsidR="006B7026">
          <w:rPr>
            <w:noProof/>
            <w:webHidden/>
          </w:rPr>
          <w:fldChar w:fldCharType="begin"/>
        </w:r>
        <w:r w:rsidR="006B7026">
          <w:rPr>
            <w:noProof/>
            <w:webHidden/>
          </w:rPr>
          <w:instrText xml:space="preserve"> PAGEREF _Toc519174701 \h </w:instrText>
        </w:r>
        <w:r w:rsidR="006B7026">
          <w:rPr>
            <w:noProof/>
            <w:webHidden/>
          </w:rPr>
        </w:r>
        <w:r w:rsidR="006B7026">
          <w:rPr>
            <w:noProof/>
            <w:webHidden/>
          </w:rPr>
          <w:fldChar w:fldCharType="separate"/>
        </w:r>
        <w:r w:rsidR="005E0397">
          <w:rPr>
            <w:noProof/>
            <w:webHidden/>
          </w:rPr>
          <w:t>29</w:t>
        </w:r>
        <w:r w:rsidR="006B7026">
          <w:rPr>
            <w:noProof/>
            <w:webHidden/>
          </w:rPr>
          <w:fldChar w:fldCharType="end"/>
        </w:r>
      </w:hyperlink>
    </w:p>
    <w:p w14:paraId="560298FE" w14:textId="37C02806"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2" w:history="1">
        <w:r w:rsidR="006B7026" w:rsidRPr="00FF5925">
          <w:rPr>
            <w:rStyle w:val="Hyperlink"/>
            <w:noProof/>
          </w:rPr>
          <w:t>Hình 1.9 Biểu đồ tuần tự ca sử dụng hiển thị và truy cập cây thư mục</w:t>
        </w:r>
        <w:r w:rsidR="006B7026">
          <w:rPr>
            <w:noProof/>
            <w:webHidden/>
          </w:rPr>
          <w:tab/>
        </w:r>
        <w:r w:rsidR="006B7026">
          <w:rPr>
            <w:noProof/>
            <w:webHidden/>
          </w:rPr>
          <w:fldChar w:fldCharType="begin"/>
        </w:r>
        <w:r w:rsidR="006B7026">
          <w:rPr>
            <w:noProof/>
            <w:webHidden/>
          </w:rPr>
          <w:instrText xml:space="preserve"> PAGEREF _Toc519174702 \h </w:instrText>
        </w:r>
        <w:r w:rsidR="006B7026">
          <w:rPr>
            <w:noProof/>
            <w:webHidden/>
          </w:rPr>
        </w:r>
        <w:r w:rsidR="006B7026">
          <w:rPr>
            <w:noProof/>
            <w:webHidden/>
          </w:rPr>
          <w:fldChar w:fldCharType="separate"/>
        </w:r>
        <w:r w:rsidR="005E0397">
          <w:rPr>
            <w:noProof/>
            <w:webHidden/>
          </w:rPr>
          <w:t>31</w:t>
        </w:r>
        <w:r w:rsidR="006B7026">
          <w:rPr>
            <w:noProof/>
            <w:webHidden/>
          </w:rPr>
          <w:fldChar w:fldCharType="end"/>
        </w:r>
      </w:hyperlink>
    </w:p>
    <w:p w14:paraId="3CB43405" w14:textId="73FF7B7B"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3" w:history="1">
        <w:r w:rsidR="006B7026" w:rsidRPr="00FF5925">
          <w:rPr>
            <w:rStyle w:val="Hyperlink"/>
            <w:noProof/>
          </w:rPr>
          <w:t>Hình 1.10 Biểu đồ ca sử dụng tạo thư mục/tệp</w:t>
        </w:r>
        <w:r w:rsidR="006B7026">
          <w:rPr>
            <w:noProof/>
            <w:webHidden/>
          </w:rPr>
          <w:tab/>
        </w:r>
        <w:r w:rsidR="006B7026">
          <w:rPr>
            <w:noProof/>
            <w:webHidden/>
          </w:rPr>
          <w:fldChar w:fldCharType="begin"/>
        </w:r>
        <w:r w:rsidR="006B7026">
          <w:rPr>
            <w:noProof/>
            <w:webHidden/>
          </w:rPr>
          <w:instrText xml:space="preserve"> PAGEREF _Toc519174703 \h </w:instrText>
        </w:r>
        <w:r w:rsidR="006B7026">
          <w:rPr>
            <w:noProof/>
            <w:webHidden/>
          </w:rPr>
        </w:r>
        <w:r w:rsidR="006B7026">
          <w:rPr>
            <w:noProof/>
            <w:webHidden/>
          </w:rPr>
          <w:fldChar w:fldCharType="separate"/>
        </w:r>
        <w:r w:rsidR="005E0397">
          <w:rPr>
            <w:noProof/>
            <w:webHidden/>
          </w:rPr>
          <w:t>31</w:t>
        </w:r>
        <w:r w:rsidR="006B7026">
          <w:rPr>
            <w:noProof/>
            <w:webHidden/>
          </w:rPr>
          <w:fldChar w:fldCharType="end"/>
        </w:r>
      </w:hyperlink>
    </w:p>
    <w:p w14:paraId="683C854C" w14:textId="15A7E6F9"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4" w:history="1">
        <w:r w:rsidR="006B7026" w:rsidRPr="00FF5925">
          <w:rPr>
            <w:rStyle w:val="Hyperlink"/>
            <w:noProof/>
          </w:rPr>
          <w:t>Hình 1.11 Biểu đồ lớp ca sử dụng tạo thư mục/tệp</w:t>
        </w:r>
        <w:r w:rsidR="006B7026">
          <w:rPr>
            <w:noProof/>
            <w:webHidden/>
          </w:rPr>
          <w:tab/>
        </w:r>
        <w:r w:rsidR="006B7026">
          <w:rPr>
            <w:noProof/>
            <w:webHidden/>
          </w:rPr>
          <w:fldChar w:fldCharType="begin"/>
        </w:r>
        <w:r w:rsidR="006B7026">
          <w:rPr>
            <w:noProof/>
            <w:webHidden/>
          </w:rPr>
          <w:instrText xml:space="preserve"> PAGEREF _Toc519174704 \h </w:instrText>
        </w:r>
        <w:r w:rsidR="006B7026">
          <w:rPr>
            <w:noProof/>
            <w:webHidden/>
          </w:rPr>
        </w:r>
        <w:r w:rsidR="006B7026">
          <w:rPr>
            <w:noProof/>
            <w:webHidden/>
          </w:rPr>
          <w:fldChar w:fldCharType="separate"/>
        </w:r>
        <w:r w:rsidR="005E0397">
          <w:rPr>
            <w:noProof/>
            <w:webHidden/>
          </w:rPr>
          <w:t>34</w:t>
        </w:r>
        <w:r w:rsidR="006B7026">
          <w:rPr>
            <w:noProof/>
            <w:webHidden/>
          </w:rPr>
          <w:fldChar w:fldCharType="end"/>
        </w:r>
      </w:hyperlink>
    </w:p>
    <w:p w14:paraId="74D29A82" w14:textId="7BF8C6C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5" w:history="1">
        <w:r w:rsidR="006B7026" w:rsidRPr="00FF5925">
          <w:rPr>
            <w:rStyle w:val="Hyperlink"/>
            <w:noProof/>
          </w:rPr>
          <w:t>Hình 1.12 Biểu đồ tuần tự ca sử dụng tạo thư mục/tệp</w:t>
        </w:r>
        <w:r w:rsidR="006B7026">
          <w:rPr>
            <w:noProof/>
            <w:webHidden/>
          </w:rPr>
          <w:tab/>
        </w:r>
        <w:r w:rsidR="006B7026">
          <w:rPr>
            <w:noProof/>
            <w:webHidden/>
          </w:rPr>
          <w:fldChar w:fldCharType="begin"/>
        </w:r>
        <w:r w:rsidR="006B7026">
          <w:rPr>
            <w:noProof/>
            <w:webHidden/>
          </w:rPr>
          <w:instrText xml:space="preserve"> PAGEREF _Toc519174705 \h </w:instrText>
        </w:r>
        <w:r w:rsidR="006B7026">
          <w:rPr>
            <w:noProof/>
            <w:webHidden/>
          </w:rPr>
        </w:r>
        <w:r w:rsidR="006B7026">
          <w:rPr>
            <w:noProof/>
            <w:webHidden/>
          </w:rPr>
          <w:fldChar w:fldCharType="separate"/>
        </w:r>
        <w:r w:rsidR="005E0397">
          <w:rPr>
            <w:noProof/>
            <w:webHidden/>
          </w:rPr>
          <w:t>36</w:t>
        </w:r>
        <w:r w:rsidR="006B7026">
          <w:rPr>
            <w:noProof/>
            <w:webHidden/>
          </w:rPr>
          <w:fldChar w:fldCharType="end"/>
        </w:r>
      </w:hyperlink>
    </w:p>
    <w:p w14:paraId="4E7E6EA1" w14:textId="6DBA7D23"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6" w:history="1">
        <w:r w:rsidR="006B7026" w:rsidRPr="00FF5925">
          <w:rPr>
            <w:rStyle w:val="Hyperlink"/>
            <w:noProof/>
          </w:rPr>
          <w:t>Hình 1.13 Biểu đồ ca sử dụng xóa thư mục/tệp</w:t>
        </w:r>
        <w:r w:rsidR="006B7026">
          <w:rPr>
            <w:noProof/>
            <w:webHidden/>
          </w:rPr>
          <w:tab/>
        </w:r>
        <w:r w:rsidR="006B7026">
          <w:rPr>
            <w:noProof/>
            <w:webHidden/>
          </w:rPr>
          <w:fldChar w:fldCharType="begin"/>
        </w:r>
        <w:r w:rsidR="006B7026">
          <w:rPr>
            <w:noProof/>
            <w:webHidden/>
          </w:rPr>
          <w:instrText xml:space="preserve"> PAGEREF _Toc519174706 \h </w:instrText>
        </w:r>
        <w:r w:rsidR="006B7026">
          <w:rPr>
            <w:noProof/>
            <w:webHidden/>
          </w:rPr>
        </w:r>
        <w:r w:rsidR="006B7026">
          <w:rPr>
            <w:noProof/>
            <w:webHidden/>
          </w:rPr>
          <w:fldChar w:fldCharType="separate"/>
        </w:r>
        <w:r w:rsidR="005E0397">
          <w:rPr>
            <w:noProof/>
            <w:webHidden/>
          </w:rPr>
          <w:t>36</w:t>
        </w:r>
        <w:r w:rsidR="006B7026">
          <w:rPr>
            <w:noProof/>
            <w:webHidden/>
          </w:rPr>
          <w:fldChar w:fldCharType="end"/>
        </w:r>
      </w:hyperlink>
    </w:p>
    <w:p w14:paraId="6366E4A3" w14:textId="3D18E6F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7" w:history="1">
        <w:r w:rsidR="006B7026" w:rsidRPr="00FF5925">
          <w:rPr>
            <w:rStyle w:val="Hyperlink"/>
            <w:noProof/>
          </w:rPr>
          <w:t>Hình 1.14 Bieru đồ lớp ca sử dụng xóa thư mục/tệp</w:t>
        </w:r>
        <w:r w:rsidR="006B7026">
          <w:rPr>
            <w:noProof/>
            <w:webHidden/>
          </w:rPr>
          <w:tab/>
        </w:r>
        <w:r w:rsidR="006B7026">
          <w:rPr>
            <w:noProof/>
            <w:webHidden/>
          </w:rPr>
          <w:fldChar w:fldCharType="begin"/>
        </w:r>
        <w:r w:rsidR="006B7026">
          <w:rPr>
            <w:noProof/>
            <w:webHidden/>
          </w:rPr>
          <w:instrText xml:space="preserve"> PAGEREF _Toc519174707 \h </w:instrText>
        </w:r>
        <w:r w:rsidR="006B7026">
          <w:rPr>
            <w:noProof/>
            <w:webHidden/>
          </w:rPr>
        </w:r>
        <w:r w:rsidR="006B7026">
          <w:rPr>
            <w:noProof/>
            <w:webHidden/>
          </w:rPr>
          <w:fldChar w:fldCharType="separate"/>
        </w:r>
        <w:r w:rsidR="005E0397">
          <w:rPr>
            <w:noProof/>
            <w:webHidden/>
          </w:rPr>
          <w:t>39</w:t>
        </w:r>
        <w:r w:rsidR="006B7026">
          <w:rPr>
            <w:noProof/>
            <w:webHidden/>
          </w:rPr>
          <w:fldChar w:fldCharType="end"/>
        </w:r>
      </w:hyperlink>
    </w:p>
    <w:p w14:paraId="7D5E2C5C" w14:textId="3A3F819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8" w:history="1">
        <w:r w:rsidR="006B7026" w:rsidRPr="00FF5925">
          <w:rPr>
            <w:rStyle w:val="Hyperlink"/>
            <w:noProof/>
          </w:rPr>
          <w:t>Hình 1.15 Biểu đồ tuần tự ca sử dụng xóa thư mục/tệp</w:t>
        </w:r>
        <w:r w:rsidR="006B7026">
          <w:rPr>
            <w:noProof/>
            <w:webHidden/>
          </w:rPr>
          <w:tab/>
        </w:r>
        <w:r w:rsidR="006B7026">
          <w:rPr>
            <w:noProof/>
            <w:webHidden/>
          </w:rPr>
          <w:fldChar w:fldCharType="begin"/>
        </w:r>
        <w:r w:rsidR="006B7026">
          <w:rPr>
            <w:noProof/>
            <w:webHidden/>
          </w:rPr>
          <w:instrText xml:space="preserve"> PAGEREF _Toc519174708 \h </w:instrText>
        </w:r>
        <w:r w:rsidR="006B7026">
          <w:rPr>
            <w:noProof/>
            <w:webHidden/>
          </w:rPr>
        </w:r>
        <w:r w:rsidR="006B7026">
          <w:rPr>
            <w:noProof/>
            <w:webHidden/>
          </w:rPr>
          <w:fldChar w:fldCharType="separate"/>
        </w:r>
        <w:r w:rsidR="005E0397">
          <w:rPr>
            <w:noProof/>
            <w:webHidden/>
          </w:rPr>
          <w:t>40</w:t>
        </w:r>
        <w:r w:rsidR="006B7026">
          <w:rPr>
            <w:noProof/>
            <w:webHidden/>
          </w:rPr>
          <w:fldChar w:fldCharType="end"/>
        </w:r>
      </w:hyperlink>
    </w:p>
    <w:p w14:paraId="20D8BBE3" w14:textId="7B4DA6BC"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09" w:history="1">
        <w:r w:rsidR="006B7026" w:rsidRPr="00FF5925">
          <w:rPr>
            <w:rStyle w:val="Hyperlink"/>
            <w:noProof/>
          </w:rPr>
          <w:t>Hình 1.16 Biểu đồ ca sử dụng hiển thị danh sách mô đun</w:t>
        </w:r>
        <w:r w:rsidR="006B7026">
          <w:rPr>
            <w:noProof/>
            <w:webHidden/>
          </w:rPr>
          <w:tab/>
        </w:r>
        <w:r w:rsidR="006B7026">
          <w:rPr>
            <w:noProof/>
            <w:webHidden/>
          </w:rPr>
          <w:fldChar w:fldCharType="begin"/>
        </w:r>
        <w:r w:rsidR="006B7026">
          <w:rPr>
            <w:noProof/>
            <w:webHidden/>
          </w:rPr>
          <w:instrText xml:space="preserve"> PAGEREF _Toc519174709 \h </w:instrText>
        </w:r>
        <w:r w:rsidR="006B7026">
          <w:rPr>
            <w:noProof/>
            <w:webHidden/>
          </w:rPr>
        </w:r>
        <w:r w:rsidR="006B7026">
          <w:rPr>
            <w:noProof/>
            <w:webHidden/>
          </w:rPr>
          <w:fldChar w:fldCharType="separate"/>
        </w:r>
        <w:r w:rsidR="005E0397">
          <w:rPr>
            <w:noProof/>
            <w:webHidden/>
          </w:rPr>
          <w:t>41</w:t>
        </w:r>
        <w:r w:rsidR="006B7026">
          <w:rPr>
            <w:noProof/>
            <w:webHidden/>
          </w:rPr>
          <w:fldChar w:fldCharType="end"/>
        </w:r>
      </w:hyperlink>
    </w:p>
    <w:p w14:paraId="35ACADAF" w14:textId="12AF576C"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0" w:history="1">
        <w:r w:rsidR="006B7026" w:rsidRPr="00FF5925">
          <w:rPr>
            <w:rStyle w:val="Hyperlink"/>
            <w:noProof/>
          </w:rPr>
          <w:t>Hình 1.17 Biểu đồ ca sử dụng xử lý dữ liệu</w:t>
        </w:r>
        <w:r w:rsidR="006B7026">
          <w:rPr>
            <w:noProof/>
            <w:webHidden/>
          </w:rPr>
          <w:tab/>
        </w:r>
        <w:r w:rsidR="006B7026">
          <w:rPr>
            <w:noProof/>
            <w:webHidden/>
          </w:rPr>
          <w:fldChar w:fldCharType="begin"/>
        </w:r>
        <w:r w:rsidR="006B7026">
          <w:rPr>
            <w:noProof/>
            <w:webHidden/>
          </w:rPr>
          <w:instrText xml:space="preserve"> PAGEREF _Toc519174710 \h </w:instrText>
        </w:r>
        <w:r w:rsidR="006B7026">
          <w:rPr>
            <w:noProof/>
            <w:webHidden/>
          </w:rPr>
        </w:r>
        <w:r w:rsidR="006B7026">
          <w:rPr>
            <w:noProof/>
            <w:webHidden/>
          </w:rPr>
          <w:fldChar w:fldCharType="separate"/>
        </w:r>
        <w:r w:rsidR="005E0397">
          <w:rPr>
            <w:noProof/>
            <w:webHidden/>
          </w:rPr>
          <w:t>43</w:t>
        </w:r>
        <w:r w:rsidR="006B7026">
          <w:rPr>
            <w:noProof/>
            <w:webHidden/>
          </w:rPr>
          <w:fldChar w:fldCharType="end"/>
        </w:r>
      </w:hyperlink>
    </w:p>
    <w:p w14:paraId="3C8FF195" w14:textId="48CA61C0"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1" w:history="1">
        <w:r w:rsidR="006B7026" w:rsidRPr="00FF5925">
          <w:rPr>
            <w:rStyle w:val="Hyperlink"/>
            <w:noProof/>
          </w:rPr>
          <w:t>Hình 1.18 Biểu đồ lớp ca sử dụng xử lý dữ liệu</w:t>
        </w:r>
        <w:r w:rsidR="006B7026">
          <w:rPr>
            <w:noProof/>
            <w:webHidden/>
          </w:rPr>
          <w:tab/>
        </w:r>
        <w:r w:rsidR="006B7026">
          <w:rPr>
            <w:noProof/>
            <w:webHidden/>
          </w:rPr>
          <w:fldChar w:fldCharType="begin"/>
        </w:r>
        <w:r w:rsidR="006B7026">
          <w:rPr>
            <w:noProof/>
            <w:webHidden/>
          </w:rPr>
          <w:instrText xml:space="preserve"> PAGEREF _Toc519174711 \h </w:instrText>
        </w:r>
        <w:r w:rsidR="006B7026">
          <w:rPr>
            <w:noProof/>
            <w:webHidden/>
          </w:rPr>
        </w:r>
        <w:r w:rsidR="006B7026">
          <w:rPr>
            <w:noProof/>
            <w:webHidden/>
          </w:rPr>
          <w:fldChar w:fldCharType="separate"/>
        </w:r>
        <w:r w:rsidR="005E0397">
          <w:rPr>
            <w:noProof/>
            <w:webHidden/>
          </w:rPr>
          <w:t>47</w:t>
        </w:r>
        <w:r w:rsidR="006B7026">
          <w:rPr>
            <w:noProof/>
            <w:webHidden/>
          </w:rPr>
          <w:fldChar w:fldCharType="end"/>
        </w:r>
      </w:hyperlink>
    </w:p>
    <w:p w14:paraId="7933C741" w14:textId="1795D090"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2" w:history="1">
        <w:r w:rsidR="006B7026" w:rsidRPr="00FF5925">
          <w:rPr>
            <w:rStyle w:val="Hyperlink"/>
            <w:noProof/>
          </w:rPr>
          <w:t>Hình 1.19 Biểu đồ tuần tự ca sử dụng xử lý dữ liệu</w:t>
        </w:r>
        <w:r w:rsidR="006B7026">
          <w:rPr>
            <w:noProof/>
            <w:webHidden/>
          </w:rPr>
          <w:tab/>
        </w:r>
        <w:r w:rsidR="006B7026">
          <w:rPr>
            <w:noProof/>
            <w:webHidden/>
          </w:rPr>
          <w:fldChar w:fldCharType="begin"/>
        </w:r>
        <w:r w:rsidR="006B7026">
          <w:rPr>
            <w:noProof/>
            <w:webHidden/>
          </w:rPr>
          <w:instrText xml:space="preserve"> PAGEREF _Toc519174712 \h </w:instrText>
        </w:r>
        <w:r w:rsidR="006B7026">
          <w:rPr>
            <w:noProof/>
            <w:webHidden/>
          </w:rPr>
        </w:r>
        <w:r w:rsidR="006B7026">
          <w:rPr>
            <w:noProof/>
            <w:webHidden/>
          </w:rPr>
          <w:fldChar w:fldCharType="separate"/>
        </w:r>
        <w:r w:rsidR="005E0397">
          <w:rPr>
            <w:noProof/>
            <w:webHidden/>
          </w:rPr>
          <w:t>49</w:t>
        </w:r>
        <w:r w:rsidR="006B7026">
          <w:rPr>
            <w:noProof/>
            <w:webHidden/>
          </w:rPr>
          <w:fldChar w:fldCharType="end"/>
        </w:r>
      </w:hyperlink>
    </w:p>
    <w:p w14:paraId="526FF88E" w14:textId="5E92587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3" w:history="1">
        <w:r w:rsidR="006B7026" w:rsidRPr="00FF5925">
          <w:rPr>
            <w:rStyle w:val="Hyperlink"/>
            <w:noProof/>
          </w:rPr>
          <w:t>Hình 1.20 Biểu đồ ca sử dụng xem thông tin xử lý</w:t>
        </w:r>
        <w:r w:rsidR="006B7026">
          <w:rPr>
            <w:noProof/>
            <w:webHidden/>
          </w:rPr>
          <w:tab/>
        </w:r>
        <w:r w:rsidR="006B7026">
          <w:rPr>
            <w:noProof/>
            <w:webHidden/>
          </w:rPr>
          <w:fldChar w:fldCharType="begin"/>
        </w:r>
        <w:r w:rsidR="006B7026">
          <w:rPr>
            <w:noProof/>
            <w:webHidden/>
          </w:rPr>
          <w:instrText xml:space="preserve"> PAGEREF _Toc519174713 \h </w:instrText>
        </w:r>
        <w:r w:rsidR="006B7026">
          <w:rPr>
            <w:noProof/>
            <w:webHidden/>
          </w:rPr>
        </w:r>
        <w:r w:rsidR="006B7026">
          <w:rPr>
            <w:noProof/>
            <w:webHidden/>
          </w:rPr>
          <w:fldChar w:fldCharType="separate"/>
        </w:r>
        <w:r w:rsidR="005E0397">
          <w:rPr>
            <w:noProof/>
            <w:webHidden/>
          </w:rPr>
          <w:t>50</w:t>
        </w:r>
        <w:r w:rsidR="006B7026">
          <w:rPr>
            <w:noProof/>
            <w:webHidden/>
          </w:rPr>
          <w:fldChar w:fldCharType="end"/>
        </w:r>
      </w:hyperlink>
    </w:p>
    <w:p w14:paraId="2C9F47D0" w14:textId="5E714AB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4" w:history="1">
        <w:r w:rsidR="006B7026" w:rsidRPr="00FF5925">
          <w:rPr>
            <w:rStyle w:val="Hyperlink"/>
            <w:noProof/>
          </w:rPr>
          <w:t>Hình 1.21 Biểu đồ lớp đồ ca sử dụng xem thông tin xử lý</w:t>
        </w:r>
        <w:r w:rsidR="006B7026">
          <w:rPr>
            <w:noProof/>
            <w:webHidden/>
          </w:rPr>
          <w:tab/>
        </w:r>
        <w:r w:rsidR="006B7026">
          <w:rPr>
            <w:noProof/>
            <w:webHidden/>
          </w:rPr>
          <w:fldChar w:fldCharType="begin"/>
        </w:r>
        <w:r w:rsidR="006B7026">
          <w:rPr>
            <w:noProof/>
            <w:webHidden/>
          </w:rPr>
          <w:instrText xml:space="preserve"> PAGEREF _Toc519174714 \h </w:instrText>
        </w:r>
        <w:r w:rsidR="006B7026">
          <w:rPr>
            <w:noProof/>
            <w:webHidden/>
          </w:rPr>
        </w:r>
        <w:r w:rsidR="006B7026">
          <w:rPr>
            <w:noProof/>
            <w:webHidden/>
          </w:rPr>
          <w:fldChar w:fldCharType="separate"/>
        </w:r>
        <w:r w:rsidR="005E0397">
          <w:rPr>
            <w:noProof/>
            <w:webHidden/>
          </w:rPr>
          <w:t>51</w:t>
        </w:r>
        <w:r w:rsidR="006B7026">
          <w:rPr>
            <w:noProof/>
            <w:webHidden/>
          </w:rPr>
          <w:fldChar w:fldCharType="end"/>
        </w:r>
      </w:hyperlink>
    </w:p>
    <w:p w14:paraId="7592C370" w14:textId="53D5D27D"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5" w:history="1">
        <w:r w:rsidR="006B7026" w:rsidRPr="00FF5925">
          <w:rPr>
            <w:rStyle w:val="Hyperlink"/>
            <w:noProof/>
          </w:rPr>
          <w:t>Hình 1.22 Biểu đồ tuần tự ca sử dụng xem thông tin xử lý</w:t>
        </w:r>
        <w:r w:rsidR="006B7026">
          <w:rPr>
            <w:noProof/>
            <w:webHidden/>
          </w:rPr>
          <w:tab/>
        </w:r>
        <w:r w:rsidR="006B7026">
          <w:rPr>
            <w:noProof/>
            <w:webHidden/>
          </w:rPr>
          <w:fldChar w:fldCharType="begin"/>
        </w:r>
        <w:r w:rsidR="006B7026">
          <w:rPr>
            <w:noProof/>
            <w:webHidden/>
          </w:rPr>
          <w:instrText xml:space="preserve"> PAGEREF _Toc519174715 \h </w:instrText>
        </w:r>
        <w:r w:rsidR="006B7026">
          <w:rPr>
            <w:noProof/>
            <w:webHidden/>
          </w:rPr>
        </w:r>
        <w:r w:rsidR="006B7026">
          <w:rPr>
            <w:noProof/>
            <w:webHidden/>
          </w:rPr>
          <w:fldChar w:fldCharType="separate"/>
        </w:r>
        <w:r w:rsidR="005E0397">
          <w:rPr>
            <w:noProof/>
            <w:webHidden/>
          </w:rPr>
          <w:t>53</w:t>
        </w:r>
        <w:r w:rsidR="006B7026">
          <w:rPr>
            <w:noProof/>
            <w:webHidden/>
          </w:rPr>
          <w:fldChar w:fldCharType="end"/>
        </w:r>
      </w:hyperlink>
    </w:p>
    <w:p w14:paraId="1A608777" w14:textId="01BEF5C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6" w:history="1">
        <w:r w:rsidR="006B7026" w:rsidRPr="00FF5925">
          <w:rPr>
            <w:rStyle w:val="Hyperlink"/>
            <w:noProof/>
          </w:rPr>
          <w:t>Hình 2.1: Kiến trúc hệ thống của bộ công cụ</w:t>
        </w:r>
        <w:r w:rsidR="006B7026">
          <w:rPr>
            <w:noProof/>
            <w:webHidden/>
          </w:rPr>
          <w:tab/>
        </w:r>
        <w:r w:rsidR="006B7026">
          <w:rPr>
            <w:noProof/>
            <w:webHidden/>
          </w:rPr>
          <w:fldChar w:fldCharType="begin"/>
        </w:r>
        <w:r w:rsidR="006B7026">
          <w:rPr>
            <w:noProof/>
            <w:webHidden/>
          </w:rPr>
          <w:instrText xml:space="preserve"> PAGEREF _Toc519174716 \h </w:instrText>
        </w:r>
        <w:r w:rsidR="006B7026">
          <w:rPr>
            <w:noProof/>
            <w:webHidden/>
          </w:rPr>
        </w:r>
        <w:r w:rsidR="006B7026">
          <w:rPr>
            <w:noProof/>
            <w:webHidden/>
          </w:rPr>
          <w:fldChar w:fldCharType="separate"/>
        </w:r>
        <w:r w:rsidR="005E0397">
          <w:rPr>
            <w:noProof/>
            <w:webHidden/>
          </w:rPr>
          <w:t>55</w:t>
        </w:r>
        <w:r w:rsidR="006B7026">
          <w:rPr>
            <w:noProof/>
            <w:webHidden/>
          </w:rPr>
          <w:fldChar w:fldCharType="end"/>
        </w:r>
      </w:hyperlink>
    </w:p>
    <w:p w14:paraId="0439A9BD" w14:textId="4C8BC87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7" w:history="1">
        <w:r w:rsidR="006B7026" w:rsidRPr="00FF5925">
          <w:rPr>
            <w:rStyle w:val="Hyperlink"/>
            <w:noProof/>
          </w:rPr>
          <w:t>Hình 2.2 Dữ liệu được lưu trữ trong CSDL</w:t>
        </w:r>
        <w:r w:rsidR="006B7026">
          <w:rPr>
            <w:noProof/>
            <w:webHidden/>
          </w:rPr>
          <w:tab/>
        </w:r>
        <w:r w:rsidR="006B7026">
          <w:rPr>
            <w:noProof/>
            <w:webHidden/>
          </w:rPr>
          <w:fldChar w:fldCharType="begin"/>
        </w:r>
        <w:r w:rsidR="006B7026">
          <w:rPr>
            <w:noProof/>
            <w:webHidden/>
          </w:rPr>
          <w:instrText xml:space="preserve"> PAGEREF _Toc519174717 \h </w:instrText>
        </w:r>
        <w:r w:rsidR="006B7026">
          <w:rPr>
            <w:noProof/>
            <w:webHidden/>
          </w:rPr>
        </w:r>
        <w:r w:rsidR="006B7026">
          <w:rPr>
            <w:noProof/>
            <w:webHidden/>
          </w:rPr>
          <w:fldChar w:fldCharType="separate"/>
        </w:r>
        <w:r w:rsidR="005E0397">
          <w:rPr>
            <w:noProof/>
            <w:webHidden/>
          </w:rPr>
          <w:t>59</w:t>
        </w:r>
        <w:r w:rsidR="006B7026">
          <w:rPr>
            <w:noProof/>
            <w:webHidden/>
          </w:rPr>
          <w:fldChar w:fldCharType="end"/>
        </w:r>
      </w:hyperlink>
    </w:p>
    <w:p w14:paraId="33317268" w14:textId="664C3EA9"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8" w:history="1">
        <w:r w:rsidR="006B7026" w:rsidRPr="00FF5925">
          <w:rPr>
            <w:rStyle w:val="Hyperlink"/>
            <w:noProof/>
          </w:rPr>
          <w:t>Hình 2.3: Quản lý dữ liệu</w:t>
        </w:r>
        <w:r w:rsidR="006B7026">
          <w:rPr>
            <w:noProof/>
            <w:webHidden/>
          </w:rPr>
          <w:tab/>
        </w:r>
        <w:r w:rsidR="006B7026">
          <w:rPr>
            <w:noProof/>
            <w:webHidden/>
          </w:rPr>
          <w:fldChar w:fldCharType="begin"/>
        </w:r>
        <w:r w:rsidR="006B7026">
          <w:rPr>
            <w:noProof/>
            <w:webHidden/>
          </w:rPr>
          <w:instrText xml:space="preserve"> PAGEREF _Toc519174718 \h </w:instrText>
        </w:r>
        <w:r w:rsidR="006B7026">
          <w:rPr>
            <w:noProof/>
            <w:webHidden/>
          </w:rPr>
        </w:r>
        <w:r w:rsidR="006B7026">
          <w:rPr>
            <w:noProof/>
            <w:webHidden/>
          </w:rPr>
          <w:fldChar w:fldCharType="separate"/>
        </w:r>
        <w:r w:rsidR="005E0397">
          <w:rPr>
            <w:noProof/>
            <w:webHidden/>
          </w:rPr>
          <w:t>60</w:t>
        </w:r>
        <w:r w:rsidR="006B7026">
          <w:rPr>
            <w:noProof/>
            <w:webHidden/>
          </w:rPr>
          <w:fldChar w:fldCharType="end"/>
        </w:r>
      </w:hyperlink>
    </w:p>
    <w:p w14:paraId="0AFEC2D8" w14:textId="031C15C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19" w:history="1">
        <w:r w:rsidR="006B7026" w:rsidRPr="00FF5925">
          <w:rPr>
            <w:rStyle w:val="Hyperlink"/>
            <w:noProof/>
          </w:rPr>
          <w:t>Hình 2.4 Giao diện thao tác với các mô đun quản lý dữ liệu</w:t>
        </w:r>
        <w:r w:rsidR="006B7026">
          <w:rPr>
            <w:noProof/>
            <w:webHidden/>
          </w:rPr>
          <w:tab/>
        </w:r>
        <w:r w:rsidR="006B7026">
          <w:rPr>
            <w:noProof/>
            <w:webHidden/>
          </w:rPr>
          <w:fldChar w:fldCharType="begin"/>
        </w:r>
        <w:r w:rsidR="006B7026">
          <w:rPr>
            <w:noProof/>
            <w:webHidden/>
          </w:rPr>
          <w:instrText xml:space="preserve"> PAGEREF _Toc519174719 \h </w:instrText>
        </w:r>
        <w:r w:rsidR="006B7026">
          <w:rPr>
            <w:noProof/>
            <w:webHidden/>
          </w:rPr>
        </w:r>
        <w:r w:rsidR="006B7026">
          <w:rPr>
            <w:noProof/>
            <w:webHidden/>
          </w:rPr>
          <w:fldChar w:fldCharType="separate"/>
        </w:r>
        <w:r w:rsidR="005E0397">
          <w:rPr>
            <w:noProof/>
            <w:webHidden/>
          </w:rPr>
          <w:t>61</w:t>
        </w:r>
        <w:r w:rsidR="006B7026">
          <w:rPr>
            <w:noProof/>
            <w:webHidden/>
          </w:rPr>
          <w:fldChar w:fldCharType="end"/>
        </w:r>
      </w:hyperlink>
    </w:p>
    <w:p w14:paraId="6A85A1BF" w14:textId="7D52DF1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0" w:history="1">
        <w:r w:rsidR="006B7026" w:rsidRPr="00FF5925">
          <w:rPr>
            <w:rStyle w:val="Hyperlink"/>
            <w:noProof/>
          </w:rPr>
          <w:t>Hình 2.5: Đăng dữ liệu lên hệ thống</w:t>
        </w:r>
        <w:r w:rsidR="006B7026">
          <w:rPr>
            <w:noProof/>
            <w:webHidden/>
          </w:rPr>
          <w:tab/>
        </w:r>
        <w:r w:rsidR="006B7026">
          <w:rPr>
            <w:noProof/>
            <w:webHidden/>
          </w:rPr>
          <w:fldChar w:fldCharType="begin"/>
        </w:r>
        <w:r w:rsidR="006B7026">
          <w:rPr>
            <w:noProof/>
            <w:webHidden/>
          </w:rPr>
          <w:instrText xml:space="preserve"> PAGEREF _Toc519174720 \h </w:instrText>
        </w:r>
        <w:r w:rsidR="006B7026">
          <w:rPr>
            <w:noProof/>
            <w:webHidden/>
          </w:rPr>
        </w:r>
        <w:r w:rsidR="006B7026">
          <w:rPr>
            <w:noProof/>
            <w:webHidden/>
          </w:rPr>
          <w:fldChar w:fldCharType="separate"/>
        </w:r>
        <w:r w:rsidR="005E0397">
          <w:rPr>
            <w:noProof/>
            <w:webHidden/>
          </w:rPr>
          <w:t>61</w:t>
        </w:r>
        <w:r w:rsidR="006B7026">
          <w:rPr>
            <w:noProof/>
            <w:webHidden/>
          </w:rPr>
          <w:fldChar w:fldCharType="end"/>
        </w:r>
      </w:hyperlink>
    </w:p>
    <w:p w14:paraId="239B0EF4" w14:textId="3A088B41"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1" w:history="1">
        <w:r w:rsidR="006B7026" w:rsidRPr="00FF5925">
          <w:rPr>
            <w:rStyle w:val="Hyperlink"/>
            <w:noProof/>
          </w:rPr>
          <w:t>Hình 2.6: Danh sách cấu trúc chạy thuật toán</w:t>
        </w:r>
        <w:r w:rsidR="006B7026">
          <w:rPr>
            <w:noProof/>
            <w:webHidden/>
          </w:rPr>
          <w:tab/>
        </w:r>
        <w:r w:rsidR="006B7026">
          <w:rPr>
            <w:noProof/>
            <w:webHidden/>
          </w:rPr>
          <w:fldChar w:fldCharType="begin"/>
        </w:r>
        <w:r w:rsidR="006B7026">
          <w:rPr>
            <w:noProof/>
            <w:webHidden/>
          </w:rPr>
          <w:instrText xml:space="preserve"> PAGEREF _Toc519174721 \h </w:instrText>
        </w:r>
        <w:r w:rsidR="006B7026">
          <w:rPr>
            <w:noProof/>
            <w:webHidden/>
          </w:rPr>
        </w:r>
        <w:r w:rsidR="006B7026">
          <w:rPr>
            <w:noProof/>
            <w:webHidden/>
          </w:rPr>
          <w:fldChar w:fldCharType="separate"/>
        </w:r>
        <w:r w:rsidR="005E0397">
          <w:rPr>
            <w:noProof/>
            <w:webHidden/>
          </w:rPr>
          <w:t>62</w:t>
        </w:r>
        <w:r w:rsidR="006B7026">
          <w:rPr>
            <w:noProof/>
            <w:webHidden/>
          </w:rPr>
          <w:fldChar w:fldCharType="end"/>
        </w:r>
      </w:hyperlink>
    </w:p>
    <w:p w14:paraId="0E997611" w14:textId="5F95C2E2"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2" w:history="1">
        <w:r w:rsidR="006B7026" w:rsidRPr="00FF5925">
          <w:rPr>
            <w:rStyle w:val="Hyperlink"/>
            <w:noProof/>
          </w:rPr>
          <w:t>Hình 2.7 Giao diện quản lý và thao tác với thuật toán</w:t>
        </w:r>
        <w:r w:rsidR="006B7026">
          <w:rPr>
            <w:noProof/>
            <w:webHidden/>
          </w:rPr>
          <w:tab/>
        </w:r>
        <w:r w:rsidR="006B7026">
          <w:rPr>
            <w:noProof/>
            <w:webHidden/>
          </w:rPr>
          <w:fldChar w:fldCharType="begin"/>
        </w:r>
        <w:r w:rsidR="006B7026">
          <w:rPr>
            <w:noProof/>
            <w:webHidden/>
          </w:rPr>
          <w:instrText xml:space="preserve"> PAGEREF _Toc519174722 \h </w:instrText>
        </w:r>
        <w:r w:rsidR="006B7026">
          <w:rPr>
            <w:noProof/>
            <w:webHidden/>
          </w:rPr>
        </w:r>
        <w:r w:rsidR="006B7026">
          <w:rPr>
            <w:noProof/>
            <w:webHidden/>
          </w:rPr>
          <w:fldChar w:fldCharType="separate"/>
        </w:r>
        <w:r w:rsidR="005E0397">
          <w:rPr>
            <w:noProof/>
            <w:webHidden/>
          </w:rPr>
          <w:t>63</w:t>
        </w:r>
        <w:r w:rsidR="006B7026">
          <w:rPr>
            <w:noProof/>
            <w:webHidden/>
          </w:rPr>
          <w:fldChar w:fldCharType="end"/>
        </w:r>
      </w:hyperlink>
    </w:p>
    <w:p w14:paraId="30533255" w14:textId="461FB0D8"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3" w:history="1">
        <w:r w:rsidR="006B7026" w:rsidRPr="00FF5925">
          <w:rPr>
            <w:rStyle w:val="Hyperlink"/>
            <w:noProof/>
          </w:rPr>
          <w:t>Hình 2.8: Chỉnh sửa cấu trúc chạy thuật toán</w:t>
        </w:r>
        <w:r w:rsidR="006B7026">
          <w:rPr>
            <w:noProof/>
            <w:webHidden/>
          </w:rPr>
          <w:tab/>
        </w:r>
        <w:r w:rsidR="006B7026">
          <w:rPr>
            <w:noProof/>
            <w:webHidden/>
          </w:rPr>
          <w:fldChar w:fldCharType="begin"/>
        </w:r>
        <w:r w:rsidR="006B7026">
          <w:rPr>
            <w:noProof/>
            <w:webHidden/>
          </w:rPr>
          <w:instrText xml:space="preserve"> PAGEREF _Toc519174723 \h </w:instrText>
        </w:r>
        <w:r w:rsidR="006B7026">
          <w:rPr>
            <w:noProof/>
            <w:webHidden/>
          </w:rPr>
        </w:r>
        <w:r w:rsidR="006B7026">
          <w:rPr>
            <w:noProof/>
            <w:webHidden/>
          </w:rPr>
          <w:fldChar w:fldCharType="separate"/>
        </w:r>
        <w:r w:rsidR="005E0397">
          <w:rPr>
            <w:noProof/>
            <w:webHidden/>
          </w:rPr>
          <w:t>63</w:t>
        </w:r>
        <w:r w:rsidR="006B7026">
          <w:rPr>
            <w:noProof/>
            <w:webHidden/>
          </w:rPr>
          <w:fldChar w:fldCharType="end"/>
        </w:r>
      </w:hyperlink>
    </w:p>
    <w:p w14:paraId="02BEBDA6" w14:textId="71FB0F26"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4" w:history="1">
        <w:r w:rsidR="006B7026" w:rsidRPr="00FF5925">
          <w:rPr>
            <w:rStyle w:val="Hyperlink"/>
            <w:noProof/>
          </w:rPr>
          <w:t>Hình 2.9: Quản lý tiến trình</w:t>
        </w:r>
        <w:r w:rsidR="006B7026">
          <w:rPr>
            <w:noProof/>
            <w:webHidden/>
          </w:rPr>
          <w:tab/>
        </w:r>
        <w:r w:rsidR="006B7026">
          <w:rPr>
            <w:noProof/>
            <w:webHidden/>
          </w:rPr>
          <w:fldChar w:fldCharType="begin"/>
        </w:r>
        <w:r w:rsidR="006B7026">
          <w:rPr>
            <w:noProof/>
            <w:webHidden/>
          </w:rPr>
          <w:instrText xml:space="preserve"> PAGEREF _Toc519174724 \h </w:instrText>
        </w:r>
        <w:r w:rsidR="006B7026">
          <w:rPr>
            <w:noProof/>
            <w:webHidden/>
          </w:rPr>
        </w:r>
        <w:r w:rsidR="006B7026">
          <w:rPr>
            <w:noProof/>
            <w:webHidden/>
          </w:rPr>
          <w:fldChar w:fldCharType="separate"/>
        </w:r>
        <w:r w:rsidR="005E0397">
          <w:rPr>
            <w:noProof/>
            <w:webHidden/>
          </w:rPr>
          <w:t>64</w:t>
        </w:r>
        <w:r w:rsidR="006B7026">
          <w:rPr>
            <w:noProof/>
            <w:webHidden/>
          </w:rPr>
          <w:fldChar w:fldCharType="end"/>
        </w:r>
      </w:hyperlink>
    </w:p>
    <w:p w14:paraId="6A7E49D1" w14:textId="3DE62CF6" w:rsidR="006B7026" w:rsidRDefault="009A6D49" w:rsidP="006B7026">
      <w:pPr>
        <w:pStyle w:val="TableofFigures"/>
        <w:tabs>
          <w:tab w:val="right" w:leader="dot" w:pos="9057"/>
        </w:tabs>
        <w:ind w:firstLine="0"/>
        <w:rPr>
          <w:rFonts w:asciiTheme="minorHAnsi" w:eastAsiaTheme="minorEastAsia" w:hAnsiTheme="minorHAnsi" w:cstheme="minorBidi"/>
          <w:noProof/>
          <w:color w:val="auto"/>
          <w:sz w:val="22"/>
          <w:szCs w:val="22"/>
        </w:rPr>
      </w:pPr>
      <w:hyperlink w:anchor="_Toc519174725" w:history="1">
        <w:r w:rsidR="006B7026" w:rsidRPr="00FF5925">
          <w:rPr>
            <w:rStyle w:val="Hyperlink"/>
            <w:noProof/>
          </w:rPr>
          <w:t>Hình 2.10: Xem thông tin xử lý</w:t>
        </w:r>
        <w:r w:rsidR="006B7026">
          <w:rPr>
            <w:noProof/>
            <w:webHidden/>
          </w:rPr>
          <w:tab/>
        </w:r>
        <w:r w:rsidR="006B7026">
          <w:rPr>
            <w:noProof/>
            <w:webHidden/>
          </w:rPr>
          <w:fldChar w:fldCharType="begin"/>
        </w:r>
        <w:r w:rsidR="006B7026">
          <w:rPr>
            <w:noProof/>
            <w:webHidden/>
          </w:rPr>
          <w:instrText xml:space="preserve"> PAGEREF _Toc519174725 \h </w:instrText>
        </w:r>
        <w:r w:rsidR="006B7026">
          <w:rPr>
            <w:noProof/>
            <w:webHidden/>
          </w:rPr>
        </w:r>
        <w:r w:rsidR="006B7026">
          <w:rPr>
            <w:noProof/>
            <w:webHidden/>
          </w:rPr>
          <w:fldChar w:fldCharType="separate"/>
        </w:r>
        <w:r w:rsidR="005E0397">
          <w:rPr>
            <w:noProof/>
            <w:webHidden/>
          </w:rPr>
          <w:t>64</w:t>
        </w:r>
        <w:r w:rsidR="006B7026">
          <w:rPr>
            <w:noProof/>
            <w:webHidden/>
          </w:rPr>
          <w:fldChar w:fldCharType="end"/>
        </w:r>
      </w:hyperlink>
    </w:p>
    <w:p w14:paraId="6C0C0F77" w14:textId="69F494D1" w:rsidR="00477990" w:rsidRPr="00477990" w:rsidRDefault="00AB6A45" w:rsidP="00E41B3B">
      <w:pPr>
        <w:pStyle w:val="Heading1"/>
      </w:pPr>
      <w:r>
        <w:fldChar w:fldCharType="end"/>
      </w:r>
      <w:r w:rsidR="003B7190">
        <w:br w:type="page"/>
      </w:r>
      <w:bookmarkStart w:id="40" w:name="_Toc519174474"/>
      <w:bookmarkStart w:id="41" w:name="_Toc519174576"/>
      <w:r w:rsidR="00E41B3B">
        <w:lastRenderedPageBreak/>
        <w:t>MỞ ĐẦU</w:t>
      </w:r>
      <w:bookmarkEnd w:id="40"/>
      <w:bookmarkEnd w:id="41"/>
    </w:p>
    <w:p w14:paraId="25BA4A62" w14:textId="72D6815C" w:rsidR="00BE76A2" w:rsidRDefault="00BE76A2" w:rsidP="00183716">
      <w:bookmarkStart w:id="42" w:name="_Toc485991550"/>
      <w:bookmarkStart w:id="43" w:name="_Toc490731264"/>
      <w:bookmarkStart w:id="44" w:name="_Toc491038165"/>
      <w:r>
        <w:t xml:space="preserve">Vệ tinh viễn thám có lợi thế đặc biệt quan trọng </w:t>
      </w:r>
      <w:r w:rsidR="00D025C8">
        <w:t>trong</w:t>
      </w:r>
      <w:r>
        <w:t xml:space="preserve"> viễn thám hàng không là có khả năng chụp ảnh ở bất kỳ điểm nào trên bề mặt trái đất mà không phải xin phép nước sở hữu, quản lý vùng địa lý đó. Đây là lợi thế mà bất kỳ quốc gia nào cũng muốn khai thác phục vụ cho công tác </w:t>
      </w:r>
      <w:r w:rsidR="00183716">
        <w:t>an ninh quốc phòng (ANQP</w:t>
      </w:r>
      <w:r w:rsidR="000C0B59">
        <w:t xml:space="preserve">). </w:t>
      </w:r>
      <w:r>
        <w:t>Công nghệ vệ tinh, công nghệ viễn thám là những lĩnh vực công nghệ cao mà các nước phát triển hạn chế xuất khẩu và chuyển giao công nghệ. Do đó, để nắm bắt được những công nghệ này đòi hỏi phải được đào tạo bài bản và có quá trình tiếp cận công nghệ trong thời gian dài từ khâu thiết kế chế tạo, quản lý vận hành khai thác và ứng dụng. Hướng ứng dụng là một trong những hướng đặc biệt được quan tâm nghiên cứu tại các nước, nhất là những nước đi sau về công nghệ vũ trụ. Đây là giải pháp để các nước có thể tiếp cận nhanh nhất và được thừa hưởng nhiều nhất, tận dụng tốt nhất những thành tựu mới nhất của khoa học công nghệ thế giới cho công cuộc xây dựng và bảo vệ đất nước.</w:t>
      </w:r>
    </w:p>
    <w:p w14:paraId="5FE88D20" w14:textId="14953A74" w:rsidR="001C5585" w:rsidRDefault="00BE76A2" w:rsidP="001C5585">
      <w:r>
        <w:t>Kỹ thuật xử lý ảnh viễn thám với nền tảng là xử lý ảnh số đã giải quyết được một số vấn đề cơ bản trong khai thác, trích xuất thông tin từ ảnh viễn thám với một số phần mềm khá thông dụng như ENVI</w:t>
      </w:r>
      <w:r w:rsidR="00D67CDE">
        <w:t xml:space="preserve"> </w:t>
      </w:r>
      <w:r w:rsidR="00D67CDE">
        <w:fldChar w:fldCharType="begin" w:fldLock="1"/>
      </w:r>
      <w:r w:rsidR="00D67CDE">
        <w:instrText>ADDIN CSL_CITATION {"citationItems":[{"id":"ITEM-1","itemData":{"URL":"https://www.harrisgeospatial.com/SoftwareTechnology/ENVI.aspx","accessed":{"date-parts":[["2018","7","11"]]},"id":"ITEM-1","issued":{"date-parts":[["0"]]},"title":"ENVI - The Leading Geospatial Analytics Software | Harris Geospatial","type":"webpage"},"uris":["http://www.mendeley.com/documents/?uuid=7c1e8358-7b39-3f29-8703-43471ac90dee"]}],"mendeley":{"formattedCitation":"[1]","plainTextFormattedCitation":"[1]","previouslyFormattedCitation":"[1]"},"properties":{"noteIndex":0},"schema":"https://github.com/citation-style-language/schema/raw/master/csl-citation.json"}</w:instrText>
      </w:r>
      <w:r w:rsidR="00D67CDE">
        <w:fldChar w:fldCharType="separate"/>
      </w:r>
      <w:r w:rsidR="00D67CDE" w:rsidRPr="00D67CDE">
        <w:rPr>
          <w:noProof/>
        </w:rPr>
        <w:t>[1]</w:t>
      </w:r>
      <w:r w:rsidR="00D67CDE">
        <w:fldChar w:fldCharType="end"/>
      </w:r>
      <w:r>
        <w:t>, ERDAS,</w:t>
      </w:r>
      <w:r w:rsidR="009B0649">
        <w:t xml:space="preserve"> </w:t>
      </w:r>
      <w:r>
        <w:t>... song mức độ chuyên sâu và tự động hóa chưa cao và chỉ sử dụng trong lĩnh vực dân sự. Các phần mềm chuyên dụng trong lĩnh vực ANQP thường bị hạn chế điều kiện thương mại hoặc có giá thành rất cao, ngoài khả năng tài chính của người sử dụng và gần như không tiếp cận được yếu tố khoa học công nghệ. Việc chuyển giao công nghệ chỉ giới hạn ở hướng dẫn sử dụng, khai thác phần mềm.</w:t>
      </w:r>
      <w:r w:rsidR="001C5585">
        <w:t xml:space="preserve"> </w:t>
      </w:r>
      <w:r>
        <w:t xml:space="preserve">Tuy nhiên vấn đề đặt ra là bên cạnh dữ liệu ảnh thu được cần phải nghiên cứu, xây dựng các giải pháp, công cụ khai thác, trích xuất thông tin về đối tượng mục tiêu nằm trong phạm vi vùng chụp rộng lớn. Trên cơ sở đó, </w:t>
      </w:r>
      <w:r w:rsidR="00916149">
        <w:t xml:space="preserve">việc nghiên cứu, xây dựng một bộ công cụ phân tích và xử lý ảnh quanh học và radar là </w:t>
      </w:r>
      <w:r w:rsidR="001C5585">
        <w:t xml:space="preserve">cần thiết. </w:t>
      </w:r>
    </w:p>
    <w:p w14:paraId="38CFE83B" w14:textId="432D84F1" w:rsidR="00867B2E" w:rsidRDefault="001C5585" w:rsidP="001C5585">
      <w:r>
        <w:lastRenderedPageBreak/>
        <w:t>T</w:t>
      </w:r>
      <w:r w:rsidR="00916149">
        <w:t xml:space="preserve">rong khuôn khổ đề tài, chuyên đề </w:t>
      </w:r>
      <w:r w:rsidR="00916149" w:rsidRPr="00916149">
        <w:t xml:space="preserve">Phân tích thiết kế xây dựng bộ công cụ phân tích và xử lý dữ liệu ảnh quang học và radar </w:t>
      </w:r>
      <w:r w:rsidR="00916149">
        <w:t>có nhiệm vụ quan trọng trong việc thiết kế nền tảng để định hình bộ công cụ triển khai các mô-đun xử lý.</w:t>
      </w:r>
      <w:r>
        <w:t xml:space="preserve"> N</w:t>
      </w:r>
      <w:r w:rsidR="0063726A">
        <w:t>hóm nghiên cứu sẽ đặc tả các yêu cầu của bộ công cụ. Từ đó, nhóm nghiên cứu</w:t>
      </w:r>
      <w:r w:rsidR="00867B2E">
        <w:t xml:space="preserve"> phân tích và thiết kế xây dựng bộ công cụ phân tích và xử lý dữ liệu ảnh quang học và radar </w:t>
      </w:r>
      <w:r w:rsidR="0063726A">
        <w:t>bao gồm: thiết kế kiến trúc, thiết kế cơ sở dữ liệu và thiết kế giao diện.</w:t>
      </w:r>
    </w:p>
    <w:p w14:paraId="1B0CFD79" w14:textId="77777777" w:rsidR="00CD207D" w:rsidRDefault="00CD207D" w:rsidP="00BE76A2"/>
    <w:p w14:paraId="5C64BCDC" w14:textId="77777777" w:rsidR="00BE76A2" w:rsidRDefault="00BE76A2">
      <w:pPr>
        <w:spacing w:before="0" w:after="0" w:line="240" w:lineRule="auto"/>
        <w:ind w:firstLine="0"/>
        <w:jc w:val="left"/>
        <w:rPr>
          <w:rFonts w:eastAsia="Times New Roman"/>
          <w:b/>
          <w:bCs/>
          <w:kern w:val="32"/>
          <w:szCs w:val="32"/>
        </w:rPr>
      </w:pPr>
    </w:p>
    <w:p w14:paraId="1FAE1CB7" w14:textId="77777777" w:rsidR="00CD207D" w:rsidRDefault="00CD207D">
      <w:pPr>
        <w:spacing w:before="0" w:after="0" w:line="240" w:lineRule="auto"/>
        <w:ind w:firstLine="0"/>
        <w:jc w:val="left"/>
        <w:rPr>
          <w:rFonts w:eastAsia="Times New Roman"/>
          <w:b/>
          <w:bCs/>
          <w:kern w:val="32"/>
          <w:szCs w:val="32"/>
        </w:rPr>
      </w:pPr>
      <w:r>
        <w:br w:type="page"/>
      </w:r>
    </w:p>
    <w:p w14:paraId="75905552" w14:textId="7DC6C555" w:rsidR="00560026" w:rsidRDefault="000E190C" w:rsidP="000E190C">
      <w:pPr>
        <w:pStyle w:val="Heading1"/>
        <w:numPr>
          <w:ilvl w:val="0"/>
          <w:numId w:val="14"/>
        </w:numPr>
      </w:pPr>
      <w:bookmarkStart w:id="45" w:name="_Toc504723892"/>
      <w:bookmarkStart w:id="46" w:name="_Toc519174475"/>
      <w:bookmarkStart w:id="47" w:name="_Toc519174577"/>
      <w:bookmarkEnd w:id="42"/>
      <w:bookmarkEnd w:id="43"/>
      <w:bookmarkEnd w:id="44"/>
      <w:bookmarkEnd w:id="45"/>
      <w:r>
        <w:lastRenderedPageBreak/>
        <w:t>ĐẶC TẢ</w:t>
      </w:r>
      <w:r w:rsidR="007B0D4C">
        <w:t xml:space="preserve"> VÀ PHÂN TÍCH</w:t>
      </w:r>
      <w:r>
        <w:t xml:space="preserve"> YÊU CẦU NGƯỜI DÙNG</w:t>
      </w:r>
      <w:bookmarkEnd w:id="46"/>
      <w:bookmarkEnd w:id="47"/>
    </w:p>
    <w:p w14:paraId="3D261783" w14:textId="77777777" w:rsidR="00AB6A45" w:rsidRPr="00AB6A45" w:rsidRDefault="00AB6A45" w:rsidP="001C4B91">
      <w:pPr>
        <w:pStyle w:val="ListParagraph"/>
        <w:keepNext/>
        <w:keepLines/>
        <w:numPr>
          <w:ilvl w:val="0"/>
          <w:numId w:val="2"/>
        </w:numPr>
        <w:outlineLvl w:val="1"/>
        <w:rPr>
          <w:rFonts w:eastAsiaTheme="majorEastAsia" w:cstheme="majorBidi"/>
          <w:b/>
          <w:bCs/>
          <w:vanish/>
          <w:color w:val="000000" w:themeColor="text1"/>
          <w:szCs w:val="26"/>
        </w:rPr>
      </w:pPr>
      <w:bookmarkStart w:id="48" w:name="_Toc504723894"/>
      <w:bookmarkStart w:id="49" w:name="_Toc504725706"/>
      <w:bookmarkStart w:id="50" w:name="_Toc519173270"/>
      <w:bookmarkStart w:id="51" w:name="_Toc519174428"/>
      <w:bookmarkStart w:id="52" w:name="_Toc519174476"/>
      <w:bookmarkStart w:id="53" w:name="_Toc519174578"/>
      <w:bookmarkEnd w:id="48"/>
      <w:bookmarkEnd w:id="49"/>
      <w:bookmarkEnd w:id="50"/>
      <w:bookmarkEnd w:id="51"/>
      <w:bookmarkEnd w:id="52"/>
      <w:bookmarkEnd w:id="53"/>
    </w:p>
    <w:p w14:paraId="7960C5A4" w14:textId="77777777" w:rsidR="00AB6A45" w:rsidRPr="00AB6A45" w:rsidRDefault="00AB6A45" w:rsidP="001C4B91">
      <w:pPr>
        <w:pStyle w:val="ListParagraph"/>
        <w:keepNext/>
        <w:keepLines/>
        <w:numPr>
          <w:ilvl w:val="0"/>
          <w:numId w:val="2"/>
        </w:numPr>
        <w:outlineLvl w:val="1"/>
        <w:rPr>
          <w:rFonts w:eastAsiaTheme="majorEastAsia" w:cstheme="majorBidi"/>
          <w:b/>
          <w:bCs/>
          <w:vanish/>
          <w:color w:val="000000" w:themeColor="text1"/>
          <w:szCs w:val="26"/>
        </w:rPr>
      </w:pPr>
      <w:bookmarkStart w:id="54" w:name="_Toc504725707"/>
      <w:bookmarkStart w:id="55" w:name="_Toc519173271"/>
      <w:bookmarkStart w:id="56" w:name="_Toc519174429"/>
      <w:bookmarkStart w:id="57" w:name="_Toc519174477"/>
      <w:bookmarkStart w:id="58" w:name="_Toc519174579"/>
      <w:bookmarkEnd w:id="54"/>
      <w:bookmarkEnd w:id="55"/>
      <w:bookmarkEnd w:id="56"/>
      <w:bookmarkEnd w:id="57"/>
      <w:bookmarkEnd w:id="58"/>
    </w:p>
    <w:p w14:paraId="40FF06F1" w14:textId="2CD244AA" w:rsidR="000E190C" w:rsidRDefault="000E190C" w:rsidP="00560026">
      <w:r w:rsidRPr="00277823">
        <w:t xml:space="preserve">Trong công nghệ phần mềm, thu thập yêu cầu là giai đoạn đầu tiên trong vòng đời phát triển của một sản phẩm (có thể là một phần mềm độc lập, một hệ thống hoặc một mô-đun của hệ thống). Yêu cầu người (user requirements) </w:t>
      </w:r>
      <w:r w:rsidRPr="00277823">
        <w:fldChar w:fldCharType="begin" w:fldLock="1"/>
      </w:r>
      <w:r w:rsidR="00D67CDE">
        <w:instrText>ADDIN CSL_CITATION {"citationItems":[{"id":"ITEM-1","itemData":{"DOI":"10.1111/j.1365-2362.2005.01463.x","ISBN":"978-0133943030","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5"]]},"title":"Software Engineering - 10th Edition","type":"paper-conference"},"uris":["http://www.mendeley.com/documents/?uuid=68c30144-35e3-4941-8d41-62944bc0ce05"]}],"mendeley":{"formattedCitation":"[4]","plainTextFormattedCitation":"[4]","previouslyFormattedCitation":"[4]"},"properties":{"noteIndex":0},"schema":"https://github.com/citation-style-language/schema/raw/master/csl-citation.json"}</w:instrText>
      </w:r>
      <w:r w:rsidRPr="00277823">
        <w:fldChar w:fldCharType="separate"/>
      </w:r>
      <w:r w:rsidR="00D67CDE" w:rsidRPr="00D67CDE">
        <w:rPr>
          <w:noProof/>
        </w:rPr>
        <w:t>[4]</w:t>
      </w:r>
      <w:r w:rsidRPr="00277823">
        <w:fldChar w:fldCharType="end"/>
      </w:r>
      <w:r w:rsidRPr="00277823">
        <w:t xml:space="preserve"> dùng được định nghĩa là các mô tả về chức năng và phi chức năng của sản phẩm ở mức độ khái quát, không bao gồm các thông tin kỹ thuật chi tiết</w:t>
      </w:r>
      <w:r>
        <w:t>.</w:t>
      </w:r>
    </w:p>
    <w:p w14:paraId="45A177E2" w14:textId="382A11F0" w:rsidR="00560026" w:rsidRDefault="00560026" w:rsidP="00560026">
      <w:r>
        <w:t>Bộ công cụ phân tích và xử lý dữ liệu ảnh quang học và radar cung cấp các công cụ t</w:t>
      </w:r>
      <w:r w:rsidRPr="00560026">
        <w:t xml:space="preserve">ự </w:t>
      </w:r>
      <w:proofErr w:type="spellStart"/>
      <w:r w:rsidRPr="00560026">
        <w:t>động</w:t>
      </w:r>
      <w:proofErr w:type="spellEnd"/>
      <w:r w:rsidRPr="00560026">
        <w:t xml:space="preserve"> </w:t>
      </w:r>
      <w:proofErr w:type="spellStart"/>
      <w:r w:rsidRPr="00560026">
        <w:t>hóa</w:t>
      </w:r>
      <w:proofErr w:type="spellEnd"/>
      <w:r w:rsidRPr="00560026">
        <w:t xml:space="preserve"> </w:t>
      </w:r>
      <w:proofErr w:type="spellStart"/>
      <w:r w:rsidRPr="00560026">
        <w:t>xư</w:t>
      </w:r>
      <w:proofErr w:type="spellEnd"/>
      <w:r w:rsidRPr="00560026">
        <w:t xml:space="preserve">̉ lý </w:t>
      </w:r>
      <w:proofErr w:type="spellStart"/>
      <w:r w:rsidRPr="00560026">
        <w:t>ảnh</w:t>
      </w:r>
      <w:proofErr w:type="spellEnd"/>
      <w:r w:rsidRPr="00560026">
        <w:t xml:space="preserve"> </w:t>
      </w:r>
      <w:proofErr w:type="spellStart"/>
      <w:r w:rsidRPr="00560026">
        <w:t>viễn</w:t>
      </w:r>
      <w:proofErr w:type="spellEnd"/>
      <w:r w:rsidRPr="00560026">
        <w:t xml:space="preserve"> </w:t>
      </w:r>
      <w:proofErr w:type="spellStart"/>
      <w:r w:rsidRPr="00560026">
        <w:t>thám</w:t>
      </w:r>
      <w:proofErr w:type="spellEnd"/>
      <w:r w:rsidRPr="00560026">
        <w:t xml:space="preserve"> trong </w:t>
      </w:r>
      <w:r>
        <w:t xml:space="preserve">từng bước tiền xử lý và </w:t>
      </w:r>
      <w:proofErr w:type="spellStart"/>
      <w:r w:rsidRPr="00560026">
        <w:t>phát</w:t>
      </w:r>
      <w:proofErr w:type="spellEnd"/>
      <w:r w:rsidRPr="00560026">
        <w:t xml:space="preserve"> </w:t>
      </w:r>
      <w:proofErr w:type="spellStart"/>
      <w:r w:rsidRPr="00560026">
        <w:t>hiện</w:t>
      </w:r>
      <w:proofErr w:type="spellEnd"/>
      <w:r w:rsidRPr="00560026">
        <w:t xml:space="preserve">, </w:t>
      </w:r>
      <w:proofErr w:type="spellStart"/>
      <w:r w:rsidRPr="00560026">
        <w:t>giám</w:t>
      </w:r>
      <w:proofErr w:type="spellEnd"/>
      <w:r w:rsidRPr="00560026">
        <w:t xml:space="preserve"> </w:t>
      </w:r>
      <w:proofErr w:type="spellStart"/>
      <w:r w:rsidRPr="00560026">
        <w:t>sát</w:t>
      </w:r>
      <w:proofErr w:type="spellEnd"/>
      <w:r w:rsidRPr="00560026">
        <w:t xml:space="preserve"> tàu thuyền và giàn khoan trên </w:t>
      </w:r>
      <w:proofErr w:type="spellStart"/>
      <w:r w:rsidRPr="00560026">
        <w:t>biển</w:t>
      </w:r>
      <w:proofErr w:type="spellEnd"/>
      <w:r w:rsidRPr="00560026">
        <w:t xml:space="preserve">, </w:t>
      </w:r>
      <w:proofErr w:type="spellStart"/>
      <w:r w:rsidRPr="00560026">
        <w:t>hải</w:t>
      </w:r>
      <w:proofErr w:type="spellEnd"/>
      <w:r w:rsidRPr="00560026">
        <w:t xml:space="preserve"> </w:t>
      </w:r>
      <w:proofErr w:type="spellStart"/>
      <w:r w:rsidRPr="00560026">
        <w:t>đảo</w:t>
      </w:r>
      <w:proofErr w:type="spellEnd"/>
      <w:r>
        <w:t>.</w:t>
      </w:r>
      <w:r w:rsidR="00962491">
        <w:t xml:space="preserve"> Bộ công cụ được xây dựng mới mục đích hỗ trợ các chuyên gia nghiên cứu với các công cụ:</w:t>
      </w:r>
    </w:p>
    <w:p w14:paraId="5E80EE12" w14:textId="77777777" w:rsidR="000A1293" w:rsidRDefault="000A1293" w:rsidP="001C4B91">
      <w:pPr>
        <w:pStyle w:val="ListParagraph"/>
        <w:numPr>
          <w:ilvl w:val="0"/>
          <w:numId w:val="4"/>
        </w:numPr>
        <w:ind w:left="1080"/>
      </w:pPr>
      <w:proofErr w:type="spellStart"/>
      <w:r>
        <w:t>Hiệu</w:t>
      </w:r>
      <w:proofErr w:type="spellEnd"/>
      <w:r>
        <w:t xml:space="preserve"> </w:t>
      </w:r>
      <w:proofErr w:type="spellStart"/>
      <w:r>
        <w:t>chỉnh</w:t>
      </w:r>
      <w:proofErr w:type="spellEnd"/>
      <w:r>
        <w:t xml:space="preserve"> </w:t>
      </w:r>
      <w:proofErr w:type="spellStart"/>
      <w:r>
        <w:t>bức</w:t>
      </w:r>
      <w:proofErr w:type="spellEnd"/>
      <w:r>
        <w:t xml:space="preserve"> xạ ảnh vệ tinh quang học và radar </w:t>
      </w:r>
    </w:p>
    <w:p w14:paraId="133A01A2" w14:textId="77777777" w:rsidR="000A1293" w:rsidRDefault="000A1293" w:rsidP="001C4B91">
      <w:pPr>
        <w:pStyle w:val="ListParagraph"/>
        <w:numPr>
          <w:ilvl w:val="1"/>
          <w:numId w:val="4"/>
        </w:numPr>
        <w:ind w:left="1440"/>
      </w:pPr>
      <w:r>
        <w:t>Hiệu chỉnh bức xạ ảnh VNREDSat-1 hoặc tương đương</w:t>
      </w:r>
    </w:p>
    <w:p w14:paraId="335D5634" w14:textId="77777777" w:rsidR="000A1293" w:rsidRDefault="000A1293" w:rsidP="001C4B91">
      <w:pPr>
        <w:pStyle w:val="ListParagraph"/>
        <w:numPr>
          <w:ilvl w:val="1"/>
          <w:numId w:val="4"/>
        </w:numPr>
        <w:ind w:left="1440"/>
      </w:pPr>
      <w:r>
        <w:t xml:space="preserve">Hiệu chỉnh bức xạ ảnh TerraSAR-X hoặc tương đương  </w:t>
      </w:r>
    </w:p>
    <w:p w14:paraId="1EC0E521" w14:textId="77777777" w:rsidR="000A1293" w:rsidRDefault="000A1293" w:rsidP="001C4B91">
      <w:pPr>
        <w:pStyle w:val="ListParagraph"/>
        <w:numPr>
          <w:ilvl w:val="0"/>
          <w:numId w:val="4"/>
        </w:numPr>
        <w:ind w:left="1080"/>
      </w:pPr>
      <w:r>
        <w:t xml:space="preserve">Khử </w:t>
      </w:r>
      <w:proofErr w:type="spellStart"/>
      <w:r>
        <w:t>nhiễu</w:t>
      </w:r>
      <w:proofErr w:type="spellEnd"/>
      <w:r>
        <w:t xml:space="preserve"> </w:t>
      </w:r>
      <w:proofErr w:type="spellStart"/>
      <w:r>
        <w:t>ảnh</w:t>
      </w:r>
      <w:proofErr w:type="spellEnd"/>
      <w:r>
        <w:t xml:space="preserve"> vệ tinh TerraSAR-X hoặc tương đương </w:t>
      </w:r>
    </w:p>
    <w:p w14:paraId="6922ED77" w14:textId="77777777" w:rsidR="000A1293" w:rsidRDefault="000A1293" w:rsidP="001C4B91">
      <w:pPr>
        <w:pStyle w:val="ListParagraph"/>
        <w:numPr>
          <w:ilvl w:val="0"/>
          <w:numId w:val="4"/>
        </w:numPr>
        <w:ind w:left="1080"/>
      </w:pPr>
      <w:proofErr w:type="spellStart"/>
      <w:r>
        <w:t>Thực</w:t>
      </w:r>
      <w:proofErr w:type="spellEnd"/>
      <w:r>
        <w:t xml:space="preserve"> </w:t>
      </w:r>
      <w:proofErr w:type="spellStart"/>
      <w:r>
        <w:t>hiện</w:t>
      </w:r>
      <w:proofErr w:type="spellEnd"/>
      <w:r>
        <w:t xml:space="preserve"> </w:t>
      </w:r>
      <w:proofErr w:type="spellStart"/>
      <w:r>
        <w:t>hiệu</w:t>
      </w:r>
      <w:proofErr w:type="spellEnd"/>
      <w:r>
        <w:t xml:space="preserve"> </w:t>
      </w:r>
      <w:proofErr w:type="spellStart"/>
      <w:r>
        <w:t>chỉnh</w:t>
      </w:r>
      <w:proofErr w:type="spellEnd"/>
      <w:r>
        <w:t xml:space="preserve"> </w:t>
      </w:r>
      <w:proofErr w:type="spellStart"/>
      <w:r>
        <w:t>hình</w:t>
      </w:r>
      <w:proofErr w:type="spellEnd"/>
      <w:r>
        <w:t xml:space="preserve"> </w:t>
      </w:r>
      <w:proofErr w:type="spellStart"/>
      <w:r>
        <w:t>học</w:t>
      </w:r>
      <w:proofErr w:type="spellEnd"/>
      <w:r>
        <w:t xml:space="preserve"> </w:t>
      </w:r>
      <w:proofErr w:type="spellStart"/>
      <w:r>
        <w:t>ảnh</w:t>
      </w:r>
      <w:proofErr w:type="spellEnd"/>
      <w:r>
        <w:t xml:space="preserve"> </w:t>
      </w:r>
    </w:p>
    <w:p w14:paraId="7BFCDD32" w14:textId="77777777" w:rsidR="000A1293" w:rsidRDefault="000A1293" w:rsidP="001C4B91">
      <w:pPr>
        <w:pStyle w:val="ListParagraph"/>
        <w:numPr>
          <w:ilvl w:val="1"/>
          <w:numId w:val="4"/>
        </w:numPr>
        <w:ind w:left="1440"/>
      </w:pPr>
      <w:r>
        <w:t>Hiệu chỉnh hình học ảnh VNREDSat-1 hoặc tương đương.</w:t>
      </w:r>
    </w:p>
    <w:p w14:paraId="2EBEC7BE" w14:textId="77777777" w:rsidR="000A1293" w:rsidRDefault="000A1293" w:rsidP="001C4B91">
      <w:pPr>
        <w:pStyle w:val="ListParagraph"/>
        <w:numPr>
          <w:ilvl w:val="1"/>
          <w:numId w:val="4"/>
        </w:numPr>
        <w:ind w:left="1440"/>
      </w:pPr>
      <w:r>
        <w:t>Hiệu chỉnh hình học ảnh TerraSAR-X hoặc tương đương.</w:t>
      </w:r>
    </w:p>
    <w:p w14:paraId="6801922C" w14:textId="363F548C" w:rsidR="000A1293" w:rsidRDefault="000A1293" w:rsidP="001C4B91">
      <w:pPr>
        <w:pStyle w:val="ListParagraph"/>
        <w:numPr>
          <w:ilvl w:val="0"/>
          <w:numId w:val="4"/>
        </w:numPr>
        <w:ind w:left="1080"/>
      </w:pPr>
      <w:proofErr w:type="spellStart"/>
      <w:r>
        <w:t>Trộn</w:t>
      </w:r>
      <w:proofErr w:type="spellEnd"/>
      <w:r>
        <w:t xml:space="preserve"> </w:t>
      </w:r>
      <w:proofErr w:type="spellStart"/>
      <w:r>
        <w:t>ảnh</w:t>
      </w:r>
      <w:proofErr w:type="spellEnd"/>
      <w:r>
        <w:t xml:space="preserve"> tăng </w:t>
      </w:r>
      <w:proofErr w:type="spellStart"/>
      <w:r>
        <w:t>cường</w:t>
      </w:r>
      <w:proofErr w:type="spellEnd"/>
      <w:r>
        <w:t xml:space="preserve"> độ phân </w:t>
      </w:r>
      <w:proofErr w:type="spellStart"/>
      <w:r>
        <w:t>giải</w:t>
      </w:r>
      <w:proofErr w:type="spellEnd"/>
      <w:r w:rsidR="003403D0">
        <w:t xml:space="preserve"> bằng sử dụng phương pháp</w:t>
      </w:r>
      <w:r>
        <w:t xml:space="preserve"> </w:t>
      </w:r>
      <w:proofErr w:type="spellStart"/>
      <w:r w:rsidR="003403D0" w:rsidRPr="003403D0">
        <w:t>Pansharpening</w:t>
      </w:r>
      <w:proofErr w:type="spellEnd"/>
      <w:r w:rsidR="003403D0" w:rsidRPr="003403D0">
        <w:t xml:space="preserve"> </w:t>
      </w:r>
      <w:r>
        <w:t xml:space="preserve">cho ảnh VNREDSat-1 hoặc tương đương </w:t>
      </w:r>
    </w:p>
    <w:p w14:paraId="1F518D22" w14:textId="77777777" w:rsidR="000A1293" w:rsidRDefault="000A1293" w:rsidP="001C4B91">
      <w:pPr>
        <w:pStyle w:val="ListParagraph"/>
        <w:numPr>
          <w:ilvl w:val="0"/>
          <w:numId w:val="4"/>
        </w:numPr>
        <w:ind w:left="1080"/>
      </w:pPr>
      <w:proofErr w:type="spellStart"/>
      <w:r>
        <w:t>Tính</w:t>
      </w:r>
      <w:proofErr w:type="spellEnd"/>
      <w:r>
        <w:t xml:space="preserve"> </w:t>
      </w:r>
      <w:proofErr w:type="spellStart"/>
      <w:r>
        <w:t>toán</w:t>
      </w:r>
      <w:proofErr w:type="spellEnd"/>
      <w:r>
        <w:t xml:space="preserve"> giá trị dị </w:t>
      </w:r>
      <w:proofErr w:type="spellStart"/>
      <w:r>
        <w:t>thường</w:t>
      </w:r>
      <w:proofErr w:type="spellEnd"/>
      <w:r>
        <w:t xml:space="preserve"> cho </w:t>
      </w:r>
      <w:proofErr w:type="spellStart"/>
      <w:r>
        <w:t>ảnh</w:t>
      </w:r>
      <w:proofErr w:type="spellEnd"/>
      <w:r>
        <w:t xml:space="preserve"> vệ tinh VNREDSat-1 hoặc tương đương </w:t>
      </w:r>
    </w:p>
    <w:p w14:paraId="16A02174" w14:textId="77777777" w:rsidR="000A1293" w:rsidRDefault="000A1293" w:rsidP="001C4B91">
      <w:pPr>
        <w:pStyle w:val="ListParagraph"/>
        <w:numPr>
          <w:ilvl w:val="1"/>
          <w:numId w:val="4"/>
        </w:numPr>
        <w:ind w:left="1440"/>
      </w:pPr>
      <w:r>
        <w:t xml:space="preserve">Sử </w:t>
      </w:r>
      <w:proofErr w:type="spellStart"/>
      <w:r>
        <w:t>dụng</w:t>
      </w:r>
      <w:proofErr w:type="spellEnd"/>
      <w:r>
        <w:t xml:space="preserve"> phương </w:t>
      </w:r>
      <w:proofErr w:type="spellStart"/>
      <w:r>
        <w:t>pháp</w:t>
      </w:r>
      <w:proofErr w:type="spellEnd"/>
      <w:r>
        <w:t xml:space="preserve"> RXD</w:t>
      </w:r>
    </w:p>
    <w:p w14:paraId="1830194A" w14:textId="77777777" w:rsidR="000A1293" w:rsidRDefault="000A1293" w:rsidP="001C4B91">
      <w:pPr>
        <w:pStyle w:val="ListParagraph"/>
        <w:numPr>
          <w:ilvl w:val="1"/>
          <w:numId w:val="4"/>
        </w:numPr>
        <w:ind w:left="1440"/>
      </w:pPr>
      <w:r>
        <w:t xml:space="preserve">Sử </w:t>
      </w:r>
      <w:proofErr w:type="spellStart"/>
      <w:r>
        <w:t>dụng</w:t>
      </w:r>
      <w:proofErr w:type="spellEnd"/>
      <w:r>
        <w:t xml:space="preserve"> phương </w:t>
      </w:r>
      <w:proofErr w:type="spellStart"/>
      <w:r>
        <w:t>pháp</w:t>
      </w:r>
      <w:proofErr w:type="spellEnd"/>
      <w:r>
        <w:t xml:space="preserve"> </w:t>
      </w:r>
      <w:proofErr w:type="spellStart"/>
      <w:r>
        <w:t>cải</w:t>
      </w:r>
      <w:proofErr w:type="spellEnd"/>
      <w:r>
        <w:t xml:space="preserve"> </w:t>
      </w:r>
      <w:proofErr w:type="spellStart"/>
      <w:r>
        <w:t>tiến</w:t>
      </w:r>
      <w:proofErr w:type="spellEnd"/>
      <w:r>
        <w:t xml:space="preserve"> RXD</w:t>
      </w:r>
    </w:p>
    <w:p w14:paraId="0846DD90" w14:textId="77777777" w:rsidR="000A1293" w:rsidRDefault="000A1293" w:rsidP="001C4B91">
      <w:pPr>
        <w:pStyle w:val="ListParagraph"/>
        <w:numPr>
          <w:ilvl w:val="0"/>
          <w:numId w:val="4"/>
        </w:numPr>
        <w:ind w:left="1080"/>
      </w:pPr>
      <w:proofErr w:type="spellStart"/>
      <w:r>
        <w:t>Tính</w:t>
      </w:r>
      <w:proofErr w:type="spellEnd"/>
      <w:r>
        <w:t xml:space="preserve"> </w:t>
      </w:r>
      <w:proofErr w:type="spellStart"/>
      <w:r>
        <w:t>toán</w:t>
      </w:r>
      <w:proofErr w:type="spellEnd"/>
      <w:r>
        <w:t xml:space="preserve"> giá trị dị </w:t>
      </w:r>
      <w:proofErr w:type="spellStart"/>
      <w:r>
        <w:t>thường</w:t>
      </w:r>
      <w:proofErr w:type="spellEnd"/>
      <w:r>
        <w:t xml:space="preserve"> cho </w:t>
      </w:r>
      <w:proofErr w:type="spellStart"/>
      <w:r>
        <w:t>ảnh</w:t>
      </w:r>
      <w:proofErr w:type="spellEnd"/>
      <w:r>
        <w:t xml:space="preserve"> TerraSAR-X hoặc tương đương </w:t>
      </w:r>
    </w:p>
    <w:p w14:paraId="21AEA133" w14:textId="2C63170F" w:rsidR="000A1293" w:rsidRDefault="000A1293" w:rsidP="001C4B91">
      <w:pPr>
        <w:pStyle w:val="ListParagraph"/>
        <w:numPr>
          <w:ilvl w:val="1"/>
          <w:numId w:val="4"/>
        </w:numPr>
        <w:ind w:left="1440"/>
      </w:pPr>
      <w:r>
        <w:lastRenderedPageBreak/>
        <w:t xml:space="preserve">Sử </w:t>
      </w:r>
      <w:proofErr w:type="spellStart"/>
      <w:r>
        <w:t>dụng</w:t>
      </w:r>
      <w:proofErr w:type="spellEnd"/>
      <w:r>
        <w:t xml:space="preserve"> phương </w:t>
      </w:r>
      <w:proofErr w:type="spellStart"/>
      <w:r>
        <w:t>pháp</w:t>
      </w:r>
      <w:proofErr w:type="spellEnd"/>
      <w:r>
        <w:t xml:space="preserve"> </w:t>
      </w:r>
      <w:r w:rsidR="003403D0">
        <w:t>S</w:t>
      </w:r>
      <w:r>
        <w:t>ingle</w:t>
      </w:r>
      <w:r w:rsidR="003403D0">
        <w:t xml:space="preserve"> F</w:t>
      </w:r>
      <w:r>
        <w:t>eature</w:t>
      </w:r>
      <w:r w:rsidR="003403D0">
        <w:t xml:space="preserve"> B</w:t>
      </w:r>
      <w:r>
        <w:t>ase</w:t>
      </w:r>
    </w:p>
    <w:p w14:paraId="436AEABB" w14:textId="44DE9A01" w:rsidR="000A1293" w:rsidRDefault="000A1293" w:rsidP="001C4B91">
      <w:pPr>
        <w:pStyle w:val="ListParagraph"/>
        <w:numPr>
          <w:ilvl w:val="1"/>
          <w:numId w:val="4"/>
        </w:numPr>
        <w:ind w:left="1440"/>
      </w:pPr>
      <w:r>
        <w:t xml:space="preserve">Sử </w:t>
      </w:r>
      <w:proofErr w:type="spellStart"/>
      <w:r>
        <w:t>dụng</w:t>
      </w:r>
      <w:proofErr w:type="spellEnd"/>
      <w:r>
        <w:t xml:space="preserve"> phương </w:t>
      </w:r>
      <w:proofErr w:type="spellStart"/>
      <w:r>
        <w:t>pháp</w:t>
      </w:r>
      <w:proofErr w:type="spellEnd"/>
      <w:r>
        <w:t xml:space="preserve"> </w:t>
      </w:r>
      <w:r w:rsidR="003403D0">
        <w:t>M</w:t>
      </w:r>
      <w:r>
        <w:t>ulti</w:t>
      </w:r>
      <w:r w:rsidR="003403D0">
        <w:t xml:space="preserve"> F</w:t>
      </w:r>
      <w:r>
        <w:t>eature</w:t>
      </w:r>
      <w:r w:rsidR="003403D0">
        <w:t xml:space="preserve"> B</w:t>
      </w:r>
      <w:r>
        <w:t>ase</w:t>
      </w:r>
    </w:p>
    <w:p w14:paraId="77BBF387" w14:textId="77777777" w:rsidR="000A1293" w:rsidRDefault="000A1293" w:rsidP="001C4B91">
      <w:pPr>
        <w:pStyle w:val="ListParagraph"/>
        <w:numPr>
          <w:ilvl w:val="0"/>
          <w:numId w:val="4"/>
        </w:numPr>
        <w:ind w:left="1080"/>
      </w:pPr>
      <w:r>
        <w:t xml:space="preserve">Phân </w:t>
      </w:r>
      <w:proofErr w:type="spellStart"/>
      <w:r>
        <w:t>tách</w:t>
      </w:r>
      <w:proofErr w:type="spellEnd"/>
      <w:r>
        <w:t xml:space="preserve"> </w:t>
      </w:r>
      <w:proofErr w:type="spellStart"/>
      <w:r>
        <w:t>đối</w:t>
      </w:r>
      <w:proofErr w:type="spellEnd"/>
      <w:r>
        <w:t xml:space="preserve"> </w:t>
      </w:r>
      <w:proofErr w:type="spellStart"/>
      <w:r>
        <w:t>tượng</w:t>
      </w:r>
      <w:proofErr w:type="spellEnd"/>
      <w:r>
        <w:t xml:space="preserve"> </w:t>
      </w:r>
      <w:proofErr w:type="spellStart"/>
      <w:r>
        <w:t>dựa</w:t>
      </w:r>
      <w:proofErr w:type="spellEnd"/>
      <w:r>
        <w:t xml:space="preserve"> trên giá trị dị thường và </w:t>
      </w:r>
      <w:proofErr w:type="spellStart"/>
      <w:r>
        <w:t>ngưỡng</w:t>
      </w:r>
      <w:proofErr w:type="spellEnd"/>
      <w:r>
        <w:t xml:space="preserve"> trên ảnh VNREDSat-1, TerraSAR-X hoặc tương đương </w:t>
      </w:r>
    </w:p>
    <w:p w14:paraId="007A7BF5" w14:textId="77777777" w:rsidR="000A1293" w:rsidRDefault="000A1293" w:rsidP="001C4B91">
      <w:pPr>
        <w:pStyle w:val="ListParagraph"/>
        <w:numPr>
          <w:ilvl w:val="0"/>
          <w:numId w:val="4"/>
        </w:numPr>
        <w:ind w:left="1080"/>
      </w:pPr>
      <w:proofErr w:type="spellStart"/>
      <w:r>
        <w:t>Phát</w:t>
      </w:r>
      <w:proofErr w:type="spellEnd"/>
      <w:r>
        <w:t xml:space="preserve"> </w:t>
      </w:r>
      <w:proofErr w:type="spellStart"/>
      <w:r>
        <w:t>hiện</w:t>
      </w:r>
      <w:proofErr w:type="spellEnd"/>
      <w:r>
        <w:t xml:space="preserve"> </w:t>
      </w:r>
      <w:proofErr w:type="spellStart"/>
      <w:r>
        <w:t>tàu</w:t>
      </w:r>
      <w:proofErr w:type="spellEnd"/>
      <w:r>
        <w:t xml:space="preserve"> trên </w:t>
      </w:r>
      <w:proofErr w:type="spellStart"/>
      <w:r>
        <w:t>ảnh</w:t>
      </w:r>
      <w:proofErr w:type="spellEnd"/>
      <w:r>
        <w:t xml:space="preserve"> vệ tinh </w:t>
      </w:r>
    </w:p>
    <w:p w14:paraId="75F2077E" w14:textId="77777777" w:rsidR="000A1293" w:rsidRDefault="000A1293" w:rsidP="001C4B91">
      <w:pPr>
        <w:pStyle w:val="ListParagraph"/>
        <w:numPr>
          <w:ilvl w:val="1"/>
          <w:numId w:val="4"/>
        </w:numPr>
        <w:ind w:left="1440"/>
      </w:pPr>
      <w:proofErr w:type="spellStart"/>
      <w:r>
        <w:t>Phát</w:t>
      </w:r>
      <w:proofErr w:type="spellEnd"/>
      <w:r>
        <w:t xml:space="preserve"> </w:t>
      </w:r>
      <w:proofErr w:type="spellStart"/>
      <w:r>
        <w:t>hiện</w:t>
      </w:r>
      <w:proofErr w:type="spellEnd"/>
      <w:r>
        <w:t xml:space="preserve"> </w:t>
      </w:r>
      <w:proofErr w:type="spellStart"/>
      <w:r>
        <w:t>tàu</w:t>
      </w:r>
      <w:proofErr w:type="spellEnd"/>
      <w:r>
        <w:t xml:space="preserve"> trên </w:t>
      </w:r>
      <w:proofErr w:type="spellStart"/>
      <w:r>
        <w:t>ảnh</w:t>
      </w:r>
      <w:proofErr w:type="spellEnd"/>
      <w:r>
        <w:t xml:space="preserve"> vệ tinh VNREDSat-1 </w:t>
      </w:r>
      <w:proofErr w:type="spellStart"/>
      <w:r>
        <w:t>hoặc</w:t>
      </w:r>
      <w:proofErr w:type="spellEnd"/>
      <w:r>
        <w:t xml:space="preserve"> tương đương</w:t>
      </w:r>
    </w:p>
    <w:p w14:paraId="61167465" w14:textId="77777777" w:rsidR="000A1293" w:rsidRDefault="000A1293" w:rsidP="001C4B91">
      <w:pPr>
        <w:pStyle w:val="ListParagraph"/>
        <w:numPr>
          <w:ilvl w:val="1"/>
          <w:numId w:val="4"/>
        </w:numPr>
        <w:ind w:left="1440"/>
      </w:pPr>
      <w:proofErr w:type="spellStart"/>
      <w:r>
        <w:t>Phát</w:t>
      </w:r>
      <w:proofErr w:type="spellEnd"/>
      <w:r>
        <w:t xml:space="preserve"> </w:t>
      </w:r>
      <w:proofErr w:type="spellStart"/>
      <w:r>
        <w:t>hiện</w:t>
      </w:r>
      <w:proofErr w:type="spellEnd"/>
      <w:r>
        <w:t xml:space="preserve"> </w:t>
      </w:r>
      <w:proofErr w:type="spellStart"/>
      <w:r>
        <w:t>tàu</w:t>
      </w:r>
      <w:proofErr w:type="spellEnd"/>
      <w:r>
        <w:t xml:space="preserve"> trên </w:t>
      </w:r>
      <w:proofErr w:type="spellStart"/>
      <w:r>
        <w:t>ảnh</w:t>
      </w:r>
      <w:proofErr w:type="spellEnd"/>
      <w:r>
        <w:t xml:space="preserve"> vệ tinh TerraSAR-X </w:t>
      </w:r>
      <w:proofErr w:type="spellStart"/>
      <w:r>
        <w:t>hoặc</w:t>
      </w:r>
      <w:proofErr w:type="spellEnd"/>
      <w:r>
        <w:t xml:space="preserve"> tương đương</w:t>
      </w:r>
    </w:p>
    <w:p w14:paraId="357C233B" w14:textId="77777777" w:rsidR="000A1293" w:rsidRDefault="000A1293" w:rsidP="001C4B91">
      <w:pPr>
        <w:pStyle w:val="ListParagraph"/>
        <w:numPr>
          <w:ilvl w:val="0"/>
          <w:numId w:val="4"/>
        </w:numPr>
        <w:ind w:left="1080"/>
      </w:pPr>
      <w:proofErr w:type="spellStart"/>
      <w:r>
        <w:t>Phát</w:t>
      </w:r>
      <w:proofErr w:type="spellEnd"/>
      <w:r>
        <w:t xml:space="preserve"> </w:t>
      </w:r>
      <w:proofErr w:type="spellStart"/>
      <w:r>
        <w:t>hiện</w:t>
      </w:r>
      <w:proofErr w:type="spellEnd"/>
      <w:r>
        <w:t xml:space="preserve"> </w:t>
      </w:r>
      <w:proofErr w:type="spellStart"/>
      <w:r>
        <w:t>giàn</w:t>
      </w:r>
      <w:proofErr w:type="spellEnd"/>
      <w:r>
        <w:t xml:space="preserve"> khoan trên </w:t>
      </w:r>
      <w:proofErr w:type="spellStart"/>
      <w:r>
        <w:t>ảnh</w:t>
      </w:r>
      <w:proofErr w:type="spellEnd"/>
      <w:r>
        <w:t xml:space="preserve"> vệ tinh </w:t>
      </w:r>
    </w:p>
    <w:p w14:paraId="76604E6B" w14:textId="77777777" w:rsidR="000A1293" w:rsidRDefault="000A1293" w:rsidP="001C4B91">
      <w:pPr>
        <w:pStyle w:val="ListParagraph"/>
        <w:numPr>
          <w:ilvl w:val="1"/>
          <w:numId w:val="4"/>
        </w:numPr>
        <w:ind w:left="1440"/>
      </w:pPr>
      <w:proofErr w:type="spellStart"/>
      <w:r>
        <w:t>Phát</w:t>
      </w:r>
      <w:proofErr w:type="spellEnd"/>
      <w:r>
        <w:t xml:space="preserve"> </w:t>
      </w:r>
      <w:proofErr w:type="spellStart"/>
      <w:r>
        <w:t>hiện</w:t>
      </w:r>
      <w:proofErr w:type="spellEnd"/>
      <w:r>
        <w:t xml:space="preserve"> </w:t>
      </w:r>
      <w:proofErr w:type="spellStart"/>
      <w:r>
        <w:t>giàn</w:t>
      </w:r>
      <w:proofErr w:type="spellEnd"/>
      <w:r>
        <w:t xml:space="preserve"> khoan trên </w:t>
      </w:r>
      <w:proofErr w:type="spellStart"/>
      <w:r>
        <w:t>ảnh</w:t>
      </w:r>
      <w:proofErr w:type="spellEnd"/>
      <w:r>
        <w:t xml:space="preserve"> vệ tinh VNREDSat-1 </w:t>
      </w:r>
      <w:proofErr w:type="spellStart"/>
      <w:r>
        <w:t>hoặc</w:t>
      </w:r>
      <w:proofErr w:type="spellEnd"/>
      <w:r>
        <w:t xml:space="preserve"> tương đương</w:t>
      </w:r>
    </w:p>
    <w:p w14:paraId="67AD63B8" w14:textId="77777777" w:rsidR="000A1293" w:rsidRDefault="000A1293" w:rsidP="001C4B91">
      <w:pPr>
        <w:pStyle w:val="ListParagraph"/>
        <w:numPr>
          <w:ilvl w:val="1"/>
          <w:numId w:val="4"/>
        </w:numPr>
        <w:ind w:left="1440"/>
      </w:pPr>
      <w:proofErr w:type="spellStart"/>
      <w:r>
        <w:t>Phát</w:t>
      </w:r>
      <w:proofErr w:type="spellEnd"/>
      <w:r>
        <w:t xml:space="preserve"> </w:t>
      </w:r>
      <w:proofErr w:type="spellStart"/>
      <w:r>
        <w:t>hiện</w:t>
      </w:r>
      <w:proofErr w:type="spellEnd"/>
      <w:r>
        <w:t xml:space="preserve"> </w:t>
      </w:r>
      <w:proofErr w:type="spellStart"/>
      <w:r>
        <w:t>giàn</w:t>
      </w:r>
      <w:proofErr w:type="spellEnd"/>
      <w:r>
        <w:t xml:space="preserve"> khoan trên </w:t>
      </w:r>
      <w:proofErr w:type="spellStart"/>
      <w:r>
        <w:t>ảnh</w:t>
      </w:r>
      <w:proofErr w:type="spellEnd"/>
      <w:r>
        <w:t xml:space="preserve"> vệ tinh TerraSAR-X </w:t>
      </w:r>
      <w:proofErr w:type="spellStart"/>
      <w:r>
        <w:t>hoặc</w:t>
      </w:r>
      <w:proofErr w:type="spellEnd"/>
      <w:r>
        <w:t xml:space="preserve"> tương đương</w:t>
      </w:r>
    </w:p>
    <w:p w14:paraId="01D765A3" w14:textId="77777777" w:rsidR="00962491" w:rsidRPr="00962491" w:rsidRDefault="000A1293" w:rsidP="001C4B91">
      <w:pPr>
        <w:pStyle w:val="ListParagraph"/>
        <w:numPr>
          <w:ilvl w:val="0"/>
          <w:numId w:val="4"/>
        </w:numPr>
        <w:ind w:left="1080"/>
      </w:pPr>
      <w:proofErr w:type="spellStart"/>
      <w:r>
        <w:t>Phát</w:t>
      </w:r>
      <w:proofErr w:type="spellEnd"/>
      <w:r>
        <w:t xml:space="preserve"> </w:t>
      </w:r>
      <w:proofErr w:type="spellStart"/>
      <w:r>
        <w:t>hiện</w:t>
      </w:r>
      <w:proofErr w:type="spellEnd"/>
      <w:r>
        <w:t xml:space="preserve"> </w:t>
      </w:r>
      <w:proofErr w:type="spellStart"/>
      <w:r>
        <w:t>biến</w:t>
      </w:r>
      <w:proofErr w:type="spellEnd"/>
      <w:r>
        <w:t xml:space="preserve"> </w:t>
      </w:r>
      <w:proofErr w:type="spellStart"/>
      <w:r>
        <w:t>động</w:t>
      </w:r>
      <w:proofErr w:type="spellEnd"/>
      <w:r>
        <w:t xml:space="preserve"> công </w:t>
      </w:r>
      <w:proofErr w:type="spellStart"/>
      <w:r>
        <w:t>trình</w:t>
      </w:r>
      <w:proofErr w:type="spellEnd"/>
      <w:r>
        <w:t xml:space="preserve"> </w:t>
      </w:r>
      <w:proofErr w:type="spellStart"/>
      <w:r>
        <w:t>biển</w:t>
      </w:r>
      <w:proofErr w:type="spellEnd"/>
      <w:r>
        <w:t xml:space="preserve"> sử </w:t>
      </w:r>
      <w:proofErr w:type="spellStart"/>
      <w:r>
        <w:t>dụng</w:t>
      </w:r>
      <w:proofErr w:type="spellEnd"/>
      <w:r>
        <w:t xml:space="preserve"> </w:t>
      </w:r>
      <w:proofErr w:type="spellStart"/>
      <w:r>
        <w:t>ảnh</w:t>
      </w:r>
      <w:proofErr w:type="spellEnd"/>
      <w:r>
        <w:t xml:space="preserve"> vệ tinh VNREDSat-1 hoặc tương đương</w:t>
      </w:r>
    </w:p>
    <w:p w14:paraId="3F62BEE2" w14:textId="68D9DEF8" w:rsidR="00962491" w:rsidRDefault="007672AF" w:rsidP="007672AF">
      <w:pPr>
        <w:pStyle w:val="Heading2"/>
        <w:numPr>
          <w:ilvl w:val="1"/>
          <w:numId w:val="15"/>
        </w:numPr>
      </w:pPr>
      <w:bookmarkStart w:id="59" w:name="_Toc519174478"/>
      <w:bookmarkStart w:id="60" w:name="_Toc519174580"/>
      <w:r>
        <w:t>Đặc tả yêu cầu</w:t>
      </w:r>
      <w:bookmarkEnd w:id="59"/>
      <w:bookmarkEnd w:id="60"/>
    </w:p>
    <w:p w14:paraId="4A41C56F" w14:textId="77777777" w:rsidR="007906DD" w:rsidRDefault="007906DD" w:rsidP="007906DD">
      <w:r>
        <w:t>Dựa trên danh sách công cụ, thu thập yêu cầu của chuyên gia có kinh nghiệm trong xử lý ảnh viễn thám và tham khảo các công cụ xử lý ảnh hiện ảnh, yêu cầu chức năng của bộ công cụ được mô tả như sau:</w:t>
      </w:r>
    </w:p>
    <w:p w14:paraId="5840224B" w14:textId="77777777" w:rsidR="007906DD" w:rsidRDefault="005F3935" w:rsidP="001C4B91">
      <w:pPr>
        <w:pStyle w:val="ListParagraph"/>
        <w:numPr>
          <w:ilvl w:val="1"/>
          <w:numId w:val="3"/>
        </w:numPr>
      </w:pPr>
      <w:r>
        <w:t>Upload dữ liệu</w:t>
      </w:r>
      <w:r w:rsidR="00AD36AF">
        <w:t xml:space="preserve"> ảnh viễn thám lên hệ thống</w:t>
      </w:r>
    </w:p>
    <w:p w14:paraId="2F707176" w14:textId="195D0FA4" w:rsidR="00AD36AF" w:rsidRDefault="0081617B" w:rsidP="001C4B91">
      <w:pPr>
        <w:pStyle w:val="ListParagraph"/>
        <w:numPr>
          <w:ilvl w:val="1"/>
          <w:numId w:val="3"/>
        </w:numPr>
      </w:pPr>
      <w:r>
        <w:t>Upload các</w:t>
      </w:r>
      <w:r w:rsidR="00AD36AF">
        <w:t xml:space="preserve"> dữ liệu cần thiết khác lên hệ thống (dữ liệu huấn luyện, dữ liệu tham chiếu, …)</w:t>
      </w:r>
    </w:p>
    <w:p w14:paraId="07BD8A05" w14:textId="77777777" w:rsidR="00FA10D1" w:rsidRDefault="005F3935" w:rsidP="001C4B91">
      <w:pPr>
        <w:pStyle w:val="ListParagraph"/>
        <w:numPr>
          <w:ilvl w:val="2"/>
          <w:numId w:val="3"/>
        </w:numPr>
      </w:pPr>
      <w:r>
        <w:t>Upload</w:t>
      </w:r>
      <w:r w:rsidR="00FA10D1">
        <w:t xml:space="preserve"> các tập dữ liệu lớn bằng kết nối từ xa</w:t>
      </w:r>
    </w:p>
    <w:p w14:paraId="0D64A69B" w14:textId="77777777" w:rsidR="00FA10D1" w:rsidRDefault="00FA10D1" w:rsidP="001C4B91">
      <w:pPr>
        <w:pStyle w:val="ListParagraph"/>
        <w:numPr>
          <w:ilvl w:val="2"/>
          <w:numId w:val="3"/>
        </w:numPr>
      </w:pPr>
      <w:r>
        <w:t xml:space="preserve">Khả năng </w:t>
      </w:r>
      <w:r w:rsidR="005F3935">
        <w:t>upload</w:t>
      </w:r>
      <w:r>
        <w:t xml:space="preserve"> dữ liệu trong kết nối chậm</w:t>
      </w:r>
    </w:p>
    <w:p w14:paraId="6958320B" w14:textId="77777777" w:rsidR="00FA10D1" w:rsidRDefault="00FA10D1" w:rsidP="001C4B91">
      <w:pPr>
        <w:pStyle w:val="ListParagraph"/>
        <w:numPr>
          <w:ilvl w:val="2"/>
          <w:numId w:val="3"/>
        </w:numPr>
      </w:pPr>
      <w:r>
        <w:lastRenderedPageBreak/>
        <w:t xml:space="preserve">Khả năng đảm bảo </w:t>
      </w:r>
      <w:r w:rsidR="005F3935">
        <w:t>upload</w:t>
      </w:r>
      <w:r>
        <w:t xml:space="preserve"> dữ liệu khi kết nối gặp gián đoạn ngắn</w:t>
      </w:r>
    </w:p>
    <w:p w14:paraId="7784B080" w14:textId="77777777" w:rsidR="00AD36AF" w:rsidRDefault="00AD36AF" w:rsidP="001C4B91">
      <w:pPr>
        <w:pStyle w:val="ListParagraph"/>
        <w:numPr>
          <w:ilvl w:val="1"/>
          <w:numId w:val="3"/>
        </w:numPr>
      </w:pPr>
      <w:r>
        <w:t xml:space="preserve">Lưu trữ dữ liệu </w:t>
      </w:r>
    </w:p>
    <w:p w14:paraId="38741CE8" w14:textId="77777777" w:rsidR="00AD36AF" w:rsidRDefault="00AD36AF" w:rsidP="001C4B91">
      <w:pPr>
        <w:pStyle w:val="ListParagraph"/>
        <w:numPr>
          <w:ilvl w:val="1"/>
          <w:numId w:val="3"/>
        </w:numPr>
      </w:pPr>
      <w:r>
        <w:t xml:space="preserve">Quản lý dữ liệu </w:t>
      </w:r>
    </w:p>
    <w:p w14:paraId="5985B43D" w14:textId="77777777" w:rsidR="00AD36AF" w:rsidRDefault="00AD36AF" w:rsidP="001C4B91">
      <w:pPr>
        <w:pStyle w:val="ListParagraph"/>
        <w:numPr>
          <w:ilvl w:val="2"/>
          <w:numId w:val="3"/>
        </w:numPr>
      </w:pPr>
      <w:r>
        <w:t>Liệt kê dữ liệu</w:t>
      </w:r>
    </w:p>
    <w:p w14:paraId="79607EB2" w14:textId="77777777" w:rsidR="00AD36AF" w:rsidRDefault="00AD36AF" w:rsidP="001C4B91">
      <w:pPr>
        <w:pStyle w:val="ListParagraph"/>
        <w:numPr>
          <w:ilvl w:val="2"/>
          <w:numId w:val="3"/>
        </w:numPr>
      </w:pPr>
      <w:r>
        <w:t>Tìm kiếm dữ liệu</w:t>
      </w:r>
    </w:p>
    <w:p w14:paraId="05E95A25" w14:textId="77777777" w:rsidR="00AD36AF" w:rsidRDefault="00AD36AF" w:rsidP="001C4B91">
      <w:pPr>
        <w:pStyle w:val="ListParagraph"/>
        <w:numPr>
          <w:ilvl w:val="2"/>
          <w:numId w:val="3"/>
        </w:numPr>
      </w:pPr>
      <w:r>
        <w:t>Chỉnh sửa thông tin dữ liệu</w:t>
      </w:r>
    </w:p>
    <w:p w14:paraId="6433EB12" w14:textId="77777777" w:rsidR="00AD36AF" w:rsidRDefault="00AD36AF" w:rsidP="001C4B91">
      <w:pPr>
        <w:pStyle w:val="ListParagraph"/>
        <w:numPr>
          <w:ilvl w:val="2"/>
          <w:numId w:val="3"/>
        </w:numPr>
      </w:pPr>
      <w:r>
        <w:t xml:space="preserve">Xem ảnh thu nhỏ của </w:t>
      </w:r>
      <w:r w:rsidR="005F3935">
        <w:t xml:space="preserve">dữ liệu </w:t>
      </w:r>
      <w:r>
        <w:t>ảnh viễn thám</w:t>
      </w:r>
    </w:p>
    <w:p w14:paraId="36CE0322" w14:textId="77777777" w:rsidR="00AD36AF" w:rsidRDefault="00AD36AF" w:rsidP="001C4B91">
      <w:pPr>
        <w:pStyle w:val="ListParagraph"/>
        <w:numPr>
          <w:ilvl w:val="1"/>
          <w:numId w:val="3"/>
        </w:numPr>
      </w:pPr>
      <w:r>
        <w:t>Xử lý dữ liệu</w:t>
      </w:r>
    </w:p>
    <w:p w14:paraId="185AF0EB" w14:textId="77777777" w:rsidR="00AD36AF" w:rsidRDefault="00AD36AF" w:rsidP="001C4B91">
      <w:pPr>
        <w:pStyle w:val="ListParagraph"/>
        <w:numPr>
          <w:ilvl w:val="2"/>
          <w:numId w:val="3"/>
        </w:numPr>
      </w:pPr>
      <w:r>
        <w:t>Chọn ảnh từ thành phần lưu trữ</w:t>
      </w:r>
    </w:p>
    <w:p w14:paraId="73D9185F" w14:textId="77777777" w:rsidR="00AD36AF" w:rsidRDefault="00AD36AF" w:rsidP="001C4B91">
      <w:pPr>
        <w:pStyle w:val="ListParagraph"/>
        <w:numPr>
          <w:ilvl w:val="2"/>
          <w:numId w:val="3"/>
        </w:numPr>
      </w:pPr>
      <w:r>
        <w:t>Liệt kê và chọn mô đun xử lý</w:t>
      </w:r>
    </w:p>
    <w:p w14:paraId="6A88ECC5" w14:textId="77777777" w:rsidR="00AD36AF" w:rsidRDefault="00AD36AF" w:rsidP="001C4B91">
      <w:pPr>
        <w:pStyle w:val="ListParagraph"/>
        <w:numPr>
          <w:ilvl w:val="2"/>
          <w:numId w:val="3"/>
        </w:numPr>
      </w:pPr>
      <w:r>
        <w:t>Chọn thuật toán xử lý trong mô đun</w:t>
      </w:r>
    </w:p>
    <w:p w14:paraId="21F02FF0" w14:textId="77777777" w:rsidR="00AD36AF" w:rsidRDefault="0014002D" w:rsidP="001C4B91">
      <w:pPr>
        <w:pStyle w:val="ListParagraph"/>
        <w:numPr>
          <w:ilvl w:val="2"/>
          <w:numId w:val="3"/>
        </w:numPr>
      </w:pPr>
      <w:r>
        <w:t>Nhập các tham số mong muốn</w:t>
      </w:r>
    </w:p>
    <w:p w14:paraId="166BD305" w14:textId="77777777" w:rsidR="0014002D" w:rsidRDefault="0014002D" w:rsidP="001C4B91">
      <w:pPr>
        <w:pStyle w:val="ListParagraph"/>
        <w:numPr>
          <w:ilvl w:val="2"/>
          <w:numId w:val="3"/>
        </w:numPr>
      </w:pPr>
      <w:r>
        <w:t xml:space="preserve">Xem </w:t>
      </w:r>
      <w:r w:rsidR="00C64BC8">
        <w:t>tiến độ</w:t>
      </w:r>
      <w:r>
        <w:t xml:space="preserve"> </w:t>
      </w:r>
      <w:r w:rsidR="00C64BC8">
        <w:t>xử lý</w:t>
      </w:r>
    </w:p>
    <w:p w14:paraId="418B2F92" w14:textId="77777777" w:rsidR="00C64BC8" w:rsidRDefault="00C64BC8" w:rsidP="001C4B91">
      <w:pPr>
        <w:pStyle w:val="ListParagraph"/>
        <w:numPr>
          <w:ilvl w:val="2"/>
          <w:numId w:val="3"/>
        </w:numPr>
      </w:pPr>
      <w:r>
        <w:t>Phát hiện và báo lỗi trong quá trình xử lý</w:t>
      </w:r>
    </w:p>
    <w:p w14:paraId="13ACDC31" w14:textId="77777777" w:rsidR="00C64BC8" w:rsidRDefault="00C64BC8" w:rsidP="001C4B91">
      <w:pPr>
        <w:pStyle w:val="ListParagraph"/>
        <w:numPr>
          <w:ilvl w:val="2"/>
          <w:numId w:val="3"/>
        </w:numPr>
      </w:pPr>
      <w:r>
        <w:t>Xem nhật ký xử lý</w:t>
      </w:r>
    </w:p>
    <w:p w14:paraId="698809B5" w14:textId="77777777" w:rsidR="00FA10D1" w:rsidRDefault="00FA10D1" w:rsidP="001C4B91">
      <w:pPr>
        <w:pStyle w:val="ListParagraph"/>
        <w:numPr>
          <w:ilvl w:val="2"/>
          <w:numId w:val="3"/>
        </w:numPr>
      </w:pPr>
      <w:r>
        <w:t>Tải kết quả sau xử lý</w:t>
      </w:r>
    </w:p>
    <w:p w14:paraId="6BC7DFB9" w14:textId="77777777" w:rsidR="00FA10D1" w:rsidRDefault="00FA10D1" w:rsidP="00FA10D1">
      <w:r>
        <w:t>Dựa trên danh sách công cụ, thu thập yêu cầu của chuyên gia có kinh nghiệm trong xử lý ảnh viễn thám và tham khảo các công cụ xử lý ảnh hiện ảnh, yêu cầu phi chức năng của bộ công cụ được mô tả như sau:</w:t>
      </w:r>
    </w:p>
    <w:p w14:paraId="6DDE99DD" w14:textId="77777777" w:rsidR="00FA10D1" w:rsidRDefault="00FA10D1" w:rsidP="001C4B91">
      <w:pPr>
        <w:pStyle w:val="ListParagraph"/>
        <w:numPr>
          <w:ilvl w:val="1"/>
          <w:numId w:val="3"/>
        </w:numPr>
      </w:pPr>
      <w:r>
        <w:t>Giao diện thân thiện</w:t>
      </w:r>
    </w:p>
    <w:p w14:paraId="0FC1B597" w14:textId="77777777" w:rsidR="00FA10D1" w:rsidRDefault="00FA10D1" w:rsidP="001C4B91">
      <w:pPr>
        <w:pStyle w:val="ListParagraph"/>
        <w:numPr>
          <w:ilvl w:val="1"/>
          <w:numId w:val="3"/>
        </w:numPr>
      </w:pPr>
      <w:r>
        <w:t>Hệ thống dễ sử dụng</w:t>
      </w:r>
    </w:p>
    <w:p w14:paraId="1560108A" w14:textId="4C17E583" w:rsidR="00FA10D1" w:rsidRDefault="0010149D" w:rsidP="007672AF">
      <w:pPr>
        <w:pStyle w:val="Heading2"/>
        <w:numPr>
          <w:ilvl w:val="1"/>
          <w:numId w:val="15"/>
        </w:numPr>
      </w:pPr>
      <w:bookmarkStart w:id="61" w:name="_Toc519174479"/>
      <w:bookmarkStart w:id="62" w:name="_Toc519174581"/>
      <w:r>
        <w:lastRenderedPageBreak/>
        <w:t>Phân tích</w:t>
      </w:r>
      <w:r w:rsidR="000B27FA">
        <w:t xml:space="preserve"> ca sử dụng</w:t>
      </w:r>
      <w:bookmarkEnd w:id="61"/>
      <w:bookmarkEnd w:id="62"/>
      <w:r w:rsidR="00363E63">
        <w:t xml:space="preserve"> </w:t>
      </w:r>
    </w:p>
    <w:p w14:paraId="216737D4" w14:textId="4D8916CE" w:rsidR="000B27FA" w:rsidRDefault="007672AF" w:rsidP="007672AF">
      <w:bookmarkStart w:id="63" w:name="_Hlk519150445"/>
      <w:r w:rsidRPr="00277823">
        <w:t xml:space="preserve">Mô tả các ca sử dụng </w:t>
      </w:r>
      <w:r w:rsidRPr="00277823">
        <w:fldChar w:fldCharType="begin" w:fldLock="1"/>
      </w:r>
      <w:r w:rsidR="00D67CDE">
        <w:instrText>ADDIN CSL_CITATION {"citationItems":[{"id":"ITEM-1","itemData":{"DOI":"10.1111/j.1365-2362.2005.01463.x","ISBN":"978-0133943030","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5"]]},"title":"Software Engineering - 10th Edition","type":"paper-conference"},"uris":["http://www.mendeley.com/documents/?uuid=68c30144-35e3-4941-8d41-62944bc0ce05"]}],"mendeley":{"formattedCitation":"[4]","plainTextFormattedCitation":"[4]","previouslyFormattedCitation":"[4]"},"properties":{"noteIndex":0},"schema":"https://github.com/citation-style-language/schema/raw/master/csl-citation.json"}</w:instrText>
      </w:r>
      <w:r w:rsidRPr="00277823">
        <w:fldChar w:fldCharType="separate"/>
      </w:r>
      <w:r w:rsidR="00D67CDE" w:rsidRPr="00D67CDE">
        <w:rPr>
          <w:noProof/>
        </w:rPr>
        <w:t>[4]</w:t>
      </w:r>
      <w:r w:rsidRPr="00277823">
        <w:fldChar w:fldCharType="end"/>
      </w:r>
      <w:r w:rsidRPr="00277823">
        <w:t xml:space="preserve"> là một kỹ thuật khai phá yêu cầu được giới thiệu trong phương pháp Objectory bởi Jacobson, 1993. Ca sử dụng mô tả các tác nhân tham gia vào một tương tác trên phần mềm. </w:t>
      </w:r>
      <w:bookmarkEnd w:id="63"/>
      <w:r w:rsidR="000B27FA">
        <w:t>Dựa trên các yêu cầu chức năng của bộ công cụ, quy trình tương tác chính của phần mềm được xác định:</w:t>
      </w:r>
    </w:p>
    <w:p w14:paraId="0FD5949D" w14:textId="77777777" w:rsidR="000B27FA" w:rsidRDefault="000B27FA" w:rsidP="001C4B91">
      <w:pPr>
        <w:pStyle w:val="ListParagraph"/>
        <w:numPr>
          <w:ilvl w:val="0"/>
          <w:numId w:val="5"/>
        </w:numPr>
      </w:pPr>
      <w:r>
        <w:t xml:space="preserve">Truy cập vào bộ công cụ </w:t>
      </w:r>
    </w:p>
    <w:p w14:paraId="0FB30149" w14:textId="77777777" w:rsidR="000B27FA" w:rsidRDefault="000B27FA" w:rsidP="001C4B91">
      <w:pPr>
        <w:pStyle w:val="ListParagraph"/>
        <w:numPr>
          <w:ilvl w:val="0"/>
          <w:numId w:val="5"/>
        </w:numPr>
      </w:pPr>
      <w:r>
        <w:t>Đăng ảnh viễn thám và siêu dữ liệu của ảnh lên máy chủ</w:t>
      </w:r>
    </w:p>
    <w:p w14:paraId="6145147A" w14:textId="77777777" w:rsidR="000B27FA" w:rsidRDefault="000B27FA" w:rsidP="001C4B91">
      <w:pPr>
        <w:pStyle w:val="ListParagraph"/>
        <w:numPr>
          <w:ilvl w:val="0"/>
          <w:numId w:val="5"/>
        </w:numPr>
      </w:pPr>
      <w:r>
        <w:t>Đăng dữ liệu bổ sung, dữ liệu tham chiếu cần thiết</w:t>
      </w:r>
    </w:p>
    <w:p w14:paraId="322F66AF" w14:textId="77777777" w:rsidR="000B27FA" w:rsidRDefault="000B27FA" w:rsidP="001C4B91">
      <w:pPr>
        <w:pStyle w:val="ListParagraph"/>
        <w:numPr>
          <w:ilvl w:val="0"/>
          <w:numId w:val="5"/>
        </w:numPr>
      </w:pPr>
      <w:r>
        <w:t>Lựa chọn mô đun xử lý</w:t>
      </w:r>
    </w:p>
    <w:p w14:paraId="5F8323A9" w14:textId="77777777" w:rsidR="000B27FA" w:rsidRDefault="00D921F4" w:rsidP="001C4B91">
      <w:pPr>
        <w:pStyle w:val="ListParagraph"/>
        <w:numPr>
          <w:ilvl w:val="0"/>
          <w:numId w:val="5"/>
        </w:numPr>
      </w:pPr>
      <w:r>
        <w:t>Chọn đầu vào gồm các dữ liệu cần thiết được lưu trữ trên máy chủ</w:t>
      </w:r>
    </w:p>
    <w:p w14:paraId="44FBED4D" w14:textId="77777777" w:rsidR="00D921F4" w:rsidRDefault="00D921F4" w:rsidP="001C4B91">
      <w:pPr>
        <w:pStyle w:val="ListParagraph"/>
        <w:numPr>
          <w:ilvl w:val="0"/>
          <w:numId w:val="5"/>
        </w:numPr>
      </w:pPr>
      <w:r>
        <w:t xml:space="preserve">Chọn thuật toán xử lý </w:t>
      </w:r>
    </w:p>
    <w:p w14:paraId="0FCB73D3" w14:textId="77777777" w:rsidR="00D921F4" w:rsidRDefault="00D921F4" w:rsidP="001C4B91">
      <w:pPr>
        <w:pStyle w:val="ListParagraph"/>
        <w:numPr>
          <w:ilvl w:val="0"/>
          <w:numId w:val="5"/>
        </w:numPr>
      </w:pPr>
      <w:r>
        <w:t>Tùy chỉnh các tham số xử lý</w:t>
      </w:r>
    </w:p>
    <w:p w14:paraId="0B2718C2" w14:textId="77777777" w:rsidR="00D921F4" w:rsidRDefault="00D921F4" w:rsidP="001C4B91">
      <w:pPr>
        <w:pStyle w:val="ListParagraph"/>
        <w:numPr>
          <w:ilvl w:val="0"/>
          <w:numId w:val="5"/>
        </w:numPr>
      </w:pPr>
      <w:r>
        <w:t>Chạy quá trình xử lý và theo dõi tiến trình xử lý</w:t>
      </w:r>
    </w:p>
    <w:p w14:paraId="75ED794E" w14:textId="77777777" w:rsidR="005F3935" w:rsidRDefault="00D921F4" w:rsidP="001C4B91">
      <w:pPr>
        <w:pStyle w:val="ListParagraph"/>
        <w:numPr>
          <w:ilvl w:val="0"/>
          <w:numId w:val="5"/>
        </w:numPr>
      </w:pPr>
      <w:r>
        <w:t>Nhận thông tin về kế quả xử lý</w:t>
      </w:r>
    </w:p>
    <w:p w14:paraId="32539355" w14:textId="77777777" w:rsidR="00D921F4" w:rsidRDefault="00D921F4" w:rsidP="001C4B91">
      <w:pPr>
        <w:pStyle w:val="ListParagraph"/>
        <w:numPr>
          <w:ilvl w:val="0"/>
          <w:numId w:val="5"/>
        </w:numPr>
      </w:pPr>
      <w:r>
        <w:t>Xem kết quả xử lý thông qua trình quản lý</w:t>
      </w:r>
    </w:p>
    <w:p w14:paraId="4B47F03B" w14:textId="5F86F9CD" w:rsidR="00D921F4" w:rsidRDefault="00D921F4" w:rsidP="00D921F4">
      <w:r>
        <w:t xml:space="preserve">Danh sách ca sử dụng </w:t>
      </w:r>
      <w:r w:rsidR="0025536D">
        <w:fldChar w:fldCharType="begin" w:fldLock="1"/>
      </w:r>
      <w:r w:rsidR="00D67CDE">
        <w:instrText>ADDIN CSL_CITATION {"citationItems":[{"id":"ITEM-1","itemData":{"ISBN":"0321313798","abstract":"8th ed. ODL_2016/2017. The 8th edition of the best-selling introduction to software engineering is now updated with three new chapters on state-of-the-art topics. New chapter in the 8th edition - Security engineering, showing you how you can design software to resist attacks and recover from damage - Service-oriented software engineering, explaining how reusable web services can be used to develop new applications - Aspect-oriented software development, introduction new techniques based on the separation of concerns. Part 1. Overview: 1. Introduction -- 2. Socio-tehnical systems -- 3. Critical systems -- 4. Software processes -- 5. Project Management -- Part 2. Requirements: 6. Software requirements -- 7. Requirements engineering processes -- 8. System models -- 9. Critical system specification -- 10. Formal specification -- Part 3. Design: 11. Architectural Design -- 12. Distributed Systems Architectures -- 13. Application Architecture -- 14. Object-oriented Design -- 15. Real-Time software Design -- 16. User Interface Design -- Part 4. Development: 17. Rapid Software Development -- 18. Software Reuse -- 19. Component-based Software Engineering -- 20. Critical Systems Development -- 21. Software Evolution -- Part 5. Verification and Validation: 22. Verification and Validation -- 23. Software Testing -- 24. Critical System Validation -- Part 6. Management: 25. Managing People -- 26. Software Cost Estimation -- 27. Quality Management -- 28. Process Improvement -- 29. Configuration Management -- Part 7. Emerging Technologies: 30. Security Engineering -- 31. Service-oriented Software Engineering -- 32. Aspect-oriented Software Development.","author":[{"dropping-particle":"","family":"Sommerville","given":"Ian","non-dropping-particle":"","parse-names":false,"suffix":""}],"id":"ITEM-1","issued":{"date-parts":[["2007"]]},"number-of-pages":"840","publisher":"Addison-Wesley","title":"Software engineering","type":"book"},"uris":["http://www.mendeley.com/documents/?uuid=503dfbf9-e65b-32a4-8346-b63fbb58c0c3"]}],"mendeley":{"formattedCitation":"[5]","plainTextFormattedCitation":"[5]","previouslyFormattedCitation":"[5]"},"properties":{"noteIndex":0},"schema":"https://github.com/citation-style-language/schema/raw/master/csl-citation.json"}</w:instrText>
      </w:r>
      <w:r w:rsidR="0025536D">
        <w:fldChar w:fldCharType="separate"/>
      </w:r>
      <w:r w:rsidR="00D67CDE" w:rsidRPr="00D67CDE">
        <w:rPr>
          <w:noProof/>
        </w:rPr>
        <w:t>[5]</w:t>
      </w:r>
      <w:r w:rsidR="0025536D">
        <w:fldChar w:fldCharType="end"/>
      </w:r>
      <w:r w:rsidR="0025536D">
        <w:t xml:space="preserve"> </w:t>
      </w:r>
      <w:r w:rsidR="00AB627F">
        <w:t xml:space="preserve">mức quan niệm </w:t>
      </w:r>
      <w:r>
        <w:t>được định nghĩa của hệ thống tương ứng với quy trình tương tác:</w:t>
      </w:r>
    </w:p>
    <w:p w14:paraId="58554991" w14:textId="1945445E" w:rsidR="000E190C" w:rsidRDefault="000E190C" w:rsidP="000E190C">
      <w:pPr>
        <w:pStyle w:val="Caption"/>
        <w:keepNext/>
      </w:pPr>
      <w:bookmarkStart w:id="64" w:name="_Toc519174679"/>
      <w:r>
        <w:t xml:space="preserve">Bảng </w:t>
      </w:r>
      <w:r w:rsidR="00486FEB">
        <w:rPr>
          <w:noProof/>
        </w:rPr>
        <w:fldChar w:fldCharType="begin"/>
      </w:r>
      <w:r w:rsidR="00486FEB">
        <w:rPr>
          <w:noProof/>
        </w:rPr>
        <w:instrText xml:space="preserve"> STYLEREF 1 \s </w:instrText>
      </w:r>
      <w:r w:rsidR="00486FEB">
        <w:rPr>
          <w:noProof/>
        </w:rPr>
        <w:fldChar w:fldCharType="separate"/>
      </w:r>
      <w:r>
        <w:rPr>
          <w:noProof/>
        </w:rPr>
        <w:t>1</w:t>
      </w:r>
      <w:r w:rsidR="00486FEB">
        <w:rPr>
          <w:noProof/>
        </w:rPr>
        <w:fldChar w:fldCharType="end"/>
      </w:r>
      <w:r>
        <w:t>.</w:t>
      </w:r>
      <w:r w:rsidR="00486FEB">
        <w:rPr>
          <w:noProof/>
        </w:rPr>
        <w:fldChar w:fldCharType="begin"/>
      </w:r>
      <w:r w:rsidR="00486FEB">
        <w:rPr>
          <w:noProof/>
        </w:rPr>
        <w:instrText xml:space="preserve"> SEQ Bảng \* ARABIC \s 1 </w:instrText>
      </w:r>
      <w:r w:rsidR="00486FEB">
        <w:rPr>
          <w:noProof/>
        </w:rPr>
        <w:fldChar w:fldCharType="separate"/>
      </w:r>
      <w:r>
        <w:rPr>
          <w:noProof/>
        </w:rPr>
        <w:t>1</w:t>
      </w:r>
      <w:r w:rsidR="00486FEB">
        <w:rPr>
          <w:noProof/>
        </w:rPr>
        <w:fldChar w:fldCharType="end"/>
      </w:r>
      <w:r>
        <w:rPr>
          <w:noProof/>
        </w:rPr>
        <w:t>: Các tác nhân tương ứng với ca sử dụng</w:t>
      </w:r>
      <w:bookmarkEnd w:id="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46"/>
        <w:gridCol w:w="1499"/>
        <w:gridCol w:w="6812"/>
      </w:tblGrid>
      <w:tr w:rsidR="00D921F4" w14:paraId="37180B80" w14:textId="77777777" w:rsidTr="00C14CDE">
        <w:tc>
          <w:tcPr>
            <w:tcW w:w="746" w:type="dxa"/>
          </w:tcPr>
          <w:p w14:paraId="21D7E4CC" w14:textId="77777777" w:rsidR="00D921F4" w:rsidRPr="00D1787B" w:rsidRDefault="00D921F4" w:rsidP="007672AF">
            <w:pPr>
              <w:pStyle w:val="NoSpacing"/>
              <w:jc w:val="center"/>
              <w:rPr>
                <w:b/>
              </w:rPr>
            </w:pPr>
            <w:r w:rsidRPr="00D1787B">
              <w:rPr>
                <w:b/>
              </w:rPr>
              <w:t>STT</w:t>
            </w:r>
          </w:p>
        </w:tc>
        <w:tc>
          <w:tcPr>
            <w:tcW w:w="1499" w:type="dxa"/>
          </w:tcPr>
          <w:p w14:paraId="72712605" w14:textId="77777777" w:rsidR="00D921F4" w:rsidRPr="00D1787B" w:rsidRDefault="00D921F4" w:rsidP="007672AF">
            <w:pPr>
              <w:pStyle w:val="NoSpacing"/>
              <w:jc w:val="center"/>
              <w:rPr>
                <w:b/>
              </w:rPr>
            </w:pPr>
            <w:r w:rsidRPr="00D1787B">
              <w:rPr>
                <w:b/>
              </w:rPr>
              <w:t>Tác nhân</w:t>
            </w:r>
          </w:p>
        </w:tc>
        <w:tc>
          <w:tcPr>
            <w:tcW w:w="6812" w:type="dxa"/>
          </w:tcPr>
          <w:p w14:paraId="79CC8BB1" w14:textId="77777777" w:rsidR="00D921F4" w:rsidRPr="00D1787B" w:rsidRDefault="00D921F4" w:rsidP="007672AF">
            <w:pPr>
              <w:pStyle w:val="NoSpacing"/>
              <w:jc w:val="center"/>
              <w:rPr>
                <w:b/>
              </w:rPr>
            </w:pPr>
            <w:r w:rsidRPr="00D1787B">
              <w:rPr>
                <w:b/>
              </w:rPr>
              <w:t>Ca sử dụng</w:t>
            </w:r>
          </w:p>
        </w:tc>
      </w:tr>
      <w:tr w:rsidR="00B31656" w14:paraId="635751BC" w14:textId="77777777" w:rsidTr="00C14CDE">
        <w:tc>
          <w:tcPr>
            <w:tcW w:w="746" w:type="dxa"/>
          </w:tcPr>
          <w:p w14:paraId="307DED44" w14:textId="77777777" w:rsidR="00B31656" w:rsidRDefault="00D1787B" w:rsidP="007672AF">
            <w:pPr>
              <w:pStyle w:val="NoSpacing"/>
              <w:jc w:val="center"/>
            </w:pPr>
            <w:r>
              <w:t>1</w:t>
            </w:r>
          </w:p>
        </w:tc>
        <w:tc>
          <w:tcPr>
            <w:tcW w:w="1499" w:type="dxa"/>
            <w:vMerge w:val="restart"/>
            <w:vAlign w:val="center"/>
          </w:tcPr>
          <w:p w14:paraId="6A041348" w14:textId="77777777" w:rsidR="00B31656" w:rsidRDefault="00B31656" w:rsidP="007672AF">
            <w:pPr>
              <w:pStyle w:val="NoSpacing"/>
              <w:jc w:val="center"/>
            </w:pPr>
            <w:r>
              <w:t>Chuyên gia xử lý dữ liệu</w:t>
            </w:r>
          </w:p>
        </w:tc>
        <w:tc>
          <w:tcPr>
            <w:tcW w:w="6812" w:type="dxa"/>
          </w:tcPr>
          <w:p w14:paraId="3964993B" w14:textId="77777777" w:rsidR="00B31656" w:rsidRDefault="00B31656" w:rsidP="007672AF">
            <w:pPr>
              <w:pStyle w:val="NoSpacing"/>
            </w:pPr>
            <w:r>
              <w:t>Truy cập bộ công cụ</w:t>
            </w:r>
          </w:p>
        </w:tc>
      </w:tr>
      <w:tr w:rsidR="00B31656" w14:paraId="49BB8F61" w14:textId="77777777" w:rsidTr="00C14CDE">
        <w:tc>
          <w:tcPr>
            <w:tcW w:w="746" w:type="dxa"/>
          </w:tcPr>
          <w:p w14:paraId="27E78951" w14:textId="77777777" w:rsidR="00B31656" w:rsidRDefault="00D1787B" w:rsidP="007672AF">
            <w:pPr>
              <w:pStyle w:val="NoSpacing"/>
              <w:jc w:val="center"/>
            </w:pPr>
            <w:r>
              <w:t>2</w:t>
            </w:r>
          </w:p>
        </w:tc>
        <w:tc>
          <w:tcPr>
            <w:tcW w:w="1499" w:type="dxa"/>
            <w:vMerge/>
          </w:tcPr>
          <w:p w14:paraId="788BB11A" w14:textId="77777777" w:rsidR="00B31656" w:rsidRDefault="00B31656" w:rsidP="007672AF">
            <w:pPr>
              <w:pStyle w:val="NoSpacing"/>
            </w:pPr>
          </w:p>
        </w:tc>
        <w:tc>
          <w:tcPr>
            <w:tcW w:w="6812" w:type="dxa"/>
          </w:tcPr>
          <w:p w14:paraId="221639FE" w14:textId="77777777" w:rsidR="00B31656" w:rsidRDefault="00B31656" w:rsidP="007672AF">
            <w:pPr>
              <w:pStyle w:val="NoSpacing"/>
            </w:pPr>
            <w:r>
              <w:t>Đăng dữ liệu</w:t>
            </w:r>
          </w:p>
        </w:tc>
      </w:tr>
      <w:tr w:rsidR="00DD3E49" w14:paraId="09B534E3" w14:textId="77777777" w:rsidTr="00C14CDE">
        <w:tc>
          <w:tcPr>
            <w:tcW w:w="746" w:type="dxa"/>
          </w:tcPr>
          <w:p w14:paraId="3B78485E" w14:textId="77777777" w:rsidR="00DD3E49" w:rsidRDefault="00DD3E49" w:rsidP="007672AF">
            <w:pPr>
              <w:pStyle w:val="NoSpacing"/>
              <w:jc w:val="center"/>
            </w:pPr>
            <w:r>
              <w:t>3</w:t>
            </w:r>
          </w:p>
        </w:tc>
        <w:tc>
          <w:tcPr>
            <w:tcW w:w="1499" w:type="dxa"/>
            <w:vMerge/>
          </w:tcPr>
          <w:p w14:paraId="107D069B" w14:textId="77777777" w:rsidR="00DD3E49" w:rsidRDefault="00DD3E49" w:rsidP="007672AF">
            <w:pPr>
              <w:pStyle w:val="NoSpacing"/>
            </w:pPr>
          </w:p>
        </w:tc>
        <w:tc>
          <w:tcPr>
            <w:tcW w:w="6812" w:type="dxa"/>
          </w:tcPr>
          <w:p w14:paraId="27733496" w14:textId="77777777" w:rsidR="00DD3E49" w:rsidRDefault="00DD3E49" w:rsidP="007672AF">
            <w:pPr>
              <w:pStyle w:val="NoSpacing"/>
            </w:pPr>
            <w:r>
              <w:t>Hiển thị và truy cập cây thư mục</w:t>
            </w:r>
          </w:p>
        </w:tc>
      </w:tr>
      <w:tr w:rsidR="00DD3E49" w14:paraId="732ACC1E" w14:textId="77777777" w:rsidTr="00C14CDE">
        <w:tc>
          <w:tcPr>
            <w:tcW w:w="746" w:type="dxa"/>
          </w:tcPr>
          <w:p w14:paraId="07BAAC81" w14:textId="77777777" w:rsidR="00DD3E49" w:rsidRDefault="00DD3E49" w:rsidP="007672AF">
            <w:pPr>
              <w:pStyle w:val="NoSpacing"/>
              <w:jc w:val="center"/>
            </w:pPr>
            <w:r>
              <w:t>4</w:t>
            </w:r>
          </w:p>
        </w:tc>
        <w:tc>
          <w:tcPr>
            <w:tcW w:w="1499" w:type="dxa"/>
            <w:vMerge/>
          </w:tcPr>
          <w:p w14:paraId="1F7881A5" w14:textId="77777777" w:rsidR="00DD3E49" w:rsidRDefault="00DD3E49" w:rsidP="007672AF">
            <w:pPr>
              <w:pStyle w:val="NoSpacing"/>
            </w:pPr>
          </w:p>
        </w:tc>
        <w:tc>
          <w:tcPr>
            <w:tcW w:w="6812" w:type="dxa"/>
          </w:tcPr>
          <w:p w14:paraId="6D1253EE" w14:textId="77777777" w:rsidR="00DD3E49" w:rsidRDefault="00324885" w:rsidP="007672AF">
            <w:pPr>
              <w:pStyle w:val="NoSpacing"/>
            </w:pPr>
            <w:r>
              <w:t>Tạo thư mục/tệp</w:t>
            </w:r>
          </w:p>
        </w:tc>
      </w:tr>
      <w:tr w:rsidR="00DD3E49" w14:paraId="61F95946" w14:textId="77777777" w:rsidTr="00C14CDE">
        <w:tc>
          <w:tcPr>
            <w:tcW w:w="746" w:type="dxa"/>
          </w:tcPr>
          <w:p w14:paraId="4BE58213" w14:textId="77777777" w:rsidR="00DD3E49" w:rsidRDefault="00DD3E49" w:rsidP="007672AF">
            <w:pPr>
              <w:pStyle w:val="NoSpacing"/>
              <w:jc w:val="center"/>
            </w:pPr>
            <w:r>
              <w:t>5</w:t>
            </w:r>
          </w:p>
        </w:tc>
        <w:tc>
          <w:tcPr>
            <w:tcW w:w="1499" w:type="dxa"/>
            <w:vMerge/>
          </w:tcPr>
          <w:p w14:paraId="3EBBF163" w14:textId="77777777" w:rsidR="00DD3E49" w:rsidRDefault="00DD3E49" w:rsidP="007672AF">
            <w:pPr>
              <w:pStyle w:val="NoSpacing"/>
            </w:pPr>
          </w:p>
        </w:tc>
        <w:tc>
          <w:tcPr>
            <w:tcW w:w="6812" w:type="dxa"/>
          </w:tcPr>
          <w:p w14:paraId="4B283EAD" w14:textId="77777777" w:rsidR="00DD3E49" w:rsidRDefault="00324885" w:rsidP="007672AF">
            <w:pPr>
              <w:pStyle w:val="NoSpacing"/>
            </w:pPr>
            <w:r>
              <w:t>Xóa thư mục/tệp</w:t>
            </w:r>
          </w:p>
        </w:tc>
      </w:tr>
      <w:tr w:rsidR="00DD3E49" w14:paraId="32441061" w14:textId="77777777" w:rsidTr="00C14CDE">
        <w:tc>
          <w:tcPr>
            <w:tcW w:w="746" w:type="dxa"/>
          </w:tcPr>
          <w:p w14:paraId="35E2B7E2" w14:textId="77777777" w:rsidR="00DD3E49" w:rsidRDefault="00DD3E49" w:rsidP="007672AF">
            <w:pPr>
              <w:pStyle w:val="NoSpacing"/>
              <w:jc w:val="center"/>
            </w:pPr>
            <w:r>
              <w:t>6</w:t>
            </w:r>
          </w:p>
        </w:tc>
        <w:tc>
          <w:tcPr>
            <w:tcW w:w="1499" w:type="dxa"/>
            <w:vMerge/>
          </w:tcPr>
          <w:p w14:paraId="55B530B1" w14:textId="77777777" w:rsidR="00DD3E49" w:rsidRDefault="00DD3E49" w:rsidP="007672AF">
            <w:pPr>
              <w:pStyle w:val="NoSpacing"/>
            </w:pPr>
          </w:p>
        </w:tc>
        <w:tc>
          <w:tcPr>
            <w:tcW w:w="6812" w:type="dxa"/>
          </w:tcPr>
          <w:p w14:paraId="2319DD1B" w14:textId="77777777" w:rsidR="00DD3E49" w:rsidRDefault="00DD3E49" w:rsidP="007672AF">
            <w:pPr>
              <w:pStyle w:val="NoSpacing"/>
            </w:pPr>
            <w:r>
              <w:t>Hiển thị và cho phép truy cập danh sách mô đun</w:t>
            </w:r>
          </w:p>
        </w:tc>
      </w:tr>
      <w:tr w:rsidR="00DD3E49" w14:paraId="25B99068" w14:textId="77777777" w:rsidTr="00C14CDE">
        <w:tc>
          <w:tcPr>
            <w:tcW w:w="746" w:type="dxa"/>
            <w:vAlign w:val="center"/>
          </w:tcPr>
          <w:p w14:paraId="78351C39" w14:textId="77777777" w:rsidR="00DD3E49" w:rsidRDefault="00DD3E49" w:rsidP="007672AF">
            <w:pPr>
              <w:pStyle w:val="NoSpacing"/>
              <w:jc w:val="center"/>
            </w:pPr>
            <w:r>
              <w:t>7</w:t>
            </w:r>
          </w:p>
        </w:tc>
        <w:tc>
          <w:tcPr>
            <w:tcW w:w="1499" w:type="dxa"/>
            <w:vMerge/>
          </w:tcPr>
          <w:p w14:paraId="28889F62" w14:textId="77777777" w:rsidR="00DD3E49" w:rsidRDefault="00DD3E49" w:rsidP="007672AF">
            <w:pPr>
              <w:pStyle w:val="NoSpacing"/>
            </w:pPr>
          </w:p>
        </w:tc>
        <w:tc>
          <w:tcPr>
            <w:tcW w:w="6812" w:type="dxa"/>
          </w:tcPr>
          <w:p w14:paraId="1C574301" w14:textId="77777777" w:rsidR="00DD3E49" w:rsidRDefault="00AB627F" w:rsidP="007672AF">
            <w:pPr>
              <w:pStyle w:val="NoSpacing"/>
            </w:pPr>
            <w:r>
              <w:t>Nhóm ca sử dụng x</w:t>
            </w:r>
            <w:r w:rsidR="00DD3E49">
              <w:t xml:space="preserve">ử lý dữ liệu </w:t>
            </w:r>
          </w:p>
          <w:p w14:paraId="5AB22D04" w14:textId="77777777" w:rsidR="00737CB5" w:rsidRPr="00962491" w:rsidRDefault="00737CB5" w:rsidP="007672AF">
            <w:pPr>
              <w:pStyle w:val="ListParagraph"/>
              <w:numPr>
                <w:ilvl w:val="0"/>
                <w:numId w:val="6"/>
              </w:numPr>
              <w:spacing w:line="240" w:lineRule="auto"/>
              <w:ind w:left="336"/>
            </w:pPr>
            <w:r>
              <w:rPr>
                <w:color w:val="000000"/>
                <w:shd w:val="clear" w:color="auto" w:fill="FFFFFF"/>
              </w:rPr>
              <w:lastRenderedPageBreak/>
              <w:t xml:space="preserve">Hiệu chỉnh bức xạ ảnh </w:t>
            </w:r>
            <w:r w:rsidR="00CD207D">
              <w:rPr>
                <w:color w:val="000000"/>
                <w:shd w:val="clear" w:color="auto" w:fill="FFFFFF"/>
              </w:rPr>
              <w:t xml:space="preserve">VNREDSat-1 </w:t>
            </w:r>
            <w:r>
              <w:rPr>
                <w:color w:val="000000"/>
                <w:shd w:val="clear" w:color="auto" w:fill="FFFFFF"/>
              </w:rPr>
              <w:t>hoặc tương đương</w:t>
            </w:r>
          </w:p>
          <w:p w14:paraId="0075E061"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Hiệu chỉnh bức xạ ảnh </w:t>
            </w:r>
            <w:r w:rsidR="00CD207D">
              <w:rPr>
                <w:color w:val="000000"/>
                <w:shd w:val="clear" w:color="auto" w:fill="FFFFFF"/>
              </w:rPr>
              <w:t xml:space="preserve">TerraSAR-X </w:t>
            </w:r>
            <w:r>
              <w:rPr>
                <w:color w:val="000000"/>
                <w:shd w:val="clear" w:color="auto" w:fill="FFFFFF"/>
              </w:rPr>
              <w:t>hoặc tương đương</w:t>
            </w:r>
          </w:p>
          <w:p w14:paraId="452D8842"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Khử </w:t>
            </w:r>
            <w:proofErr w:type="spellStart"/>
            <w:r>
              <w:rPr>
                <w:color w:val="000000"/>
                <w:shd w:val="clear" w:color="auto" w:fill="FFFFFF"/>
              </w:rPr>
              <w:t>nhiễu</w:t>
            </w:r>
            <w:proofErr w:type="spellEnd"/>
            <w:r>
              <w:rPr>
                <w:color w:val="000000"/>
                <w:shd w:val="clear" w:color="auto" w:fill="FFFFFF"/>
              </w:rPr>
              <w:t xml:space="preserve"> </w:t>
            </w:r>
            <w:proofErr w:type="spellStart"/>
            <w:r>
              <w:rPr>
                <w:color w:val="000000"/>
                <w:shd w:val="clear" w:color="auto" w:fill="FFFFFF"/>
              </w:rPr>
              <w:t>ảnh</w:t>
            </w:r>
            <w:proofErr w:type="spellEnd"/>
            <w:r>
              <w:rPr>
                <w:color w:val="000000"/>
                <w:shd w:val="clear" w:color="auto" w:fill="FFFFFF"/>
              </w:rPr>
              <w:t xml:space="preserve"> vệ tinh </w:t>
            </w:r>
            <w:r w:rsidR="00CD207D">
              <w:rPr>
                <w:color w:val="000000"/>
                <w:shd w:val="clear" w:color="auto" w:fill="FFFFFF"/>
              </w:rPr>
              <w:t xml:space="preserve">TerraSAR-X </w:t>
            </w:r>
            <w:r>
              <w:rPr>
                <w:color w:val="000000"/>
                <w:shd w:val="clear" w:color="auto" w:fill="FFFFFF"/>
              </w:rPr>
              <w:t>hoặc tương đương</w:t>
            </w:r>
          </w:p>
          <w:p w14:paraId="7ED12D75"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Hiệu chỉnh hình học ảnh </w:t>
            </w:r>
            <w:r w:rsidR="00CD207D">
              <w:rPr>
                <w:color w:val="000000"/>
                <w:shd w:val="clear" w:color="auto" w:fill="FFFFFF"/>
              </w:rPr>
              <w:t xml:space="preserve">VNREDSat-1 </w:t>
            </w:r>
            <w:r>
              <w:rPr>
                <w:color w:val="000000"/>
                <w:shd w:val="clear" w:color="auto" w:fill="FFFFFF"/>
              </w:rPr>
              <w:t>hoặc tương đương</w:t>
            </w:r>
          </w:p>
          <w:p w14:paraId="39C9D2DF"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Chỉnh hình học ảnh </w:t>
            </w:r>
            <w:r w:rsidR="00CD207D">
              <w:rPr>
                <w:color w:val="000000"/>
                <w:shd w:val="clear" w:color="auto" w:fill="FFFFFF"/>
              </w:rPr>
              <w:t xml:space="preserve">TerraSAR-X </w:t>
            </w:r>
            <w:r>
              <w:rPr>
                <w:color w:val="000000"/>
                <w:shd w:val="clear" w:color="auto" w:fill="FFFFFF"/>
              </w:rPr>
              <w:t>hoặc tương đương</w:t>
            </w:r>
          </w:p>
          <w:p w14:paraId="0EAB881C"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Trộn ảnh cho ảnh vệ tinh </w:t>
            </w:r>
            <w:r w:rsidR="00CD207D">
              <w:rPr>
                <w:color w:val="000000"/>
                <w:shd w:val="clear" w:color="auto" w:fill="FFFFFF"/>
              </w:rPr>
              <w:t xml:space="preserve">VNREDSat-1 </w:t>
            </w:r>
            <w:r>
              <w:rPr>
                <w:color w:val="000000"/>
                <w:shd w:val="clear" w:color="auto" w:fill="FFFFFF"/>
              </w:rPr>
              <w:t>hoặc tương đương</w:t>
            </w:r>
          </w:p>
          <w:p w14:paraId="65915E81"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Sử </w:t>
            </w:r>
            <w:proofErr w:type="spellStart"/>
            <w:r>
              <w:rPr>
                <w:color w:val="000000"/>
                <w:shd w:val="clear" w:color="auto" w:fill="FFFFFF"/>
              </w:rPr>
              <w:t>dụng</w:t>
            </w:r>
            <w:proofErr w:type="spellEnd"/>
            <w:r>
              <w:rPr>
                <w:color w:val="000000"/>
                <w:shd w:val="clear" w:color="auto" w:fill="FFFFFF"/>
              </w:rPr>
              <w:t xml:space="preserve"> phương </w:t>
            </w:r>
            <w:proofErr w:type="spellStart"/>
            <w:r>
              <w:rPr>
                <w:color w:val="000000"/>
                <w:shd w:val="clear" w:color="auto" w:fill="FFFFFF"/>
              </w:rPr>
              <w:t>pháp</w:t>
            </w:r>
            <w:proofErr w:type="spellEnd"/>
            <w:r>
              <w:rPr>
                <w:color w:val="000000"/>
                <w:shd w:val="clear" w:color="auto" w:fill="FFFFFF"/>
              </w:rPr>
              <w:t xml:space="preserve"> </w:t>
            </w:r>
            <w:r w:rsidR="00CD207D">
              <w:rPr>
                <w:color w:val="000000"/>
                <w:shd w:val="clear" w:color="auto" w:fill="FFFFFF"/>
              </w:rPr>
              <w:t>RXD</w:t>
            </w:r>
          </w:p>
          <w:p w14:paraId="14E36DE2"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Sử </w:t>
            </w:r>
            <w:proofErr w:type="spellStart"/>
            <w:r>
              <w:rPr>
                <w:color w:val="000000"/>
                <w:shd w:val="clear" w:color="auto" w:fill="FFFFFF"/>
              </w:rPr>
              <w:t>dụng</w:t>
            </w:r>
            <w:proofErr w:type="spellEnd"/>
            <w:r>
              <w:rPr>
                <w:color w:val="000000"/>
                <w:shd w:val="clear" w:color="auto" w:fill="FFFFFF"/>
              </w:rPr>
              <w:t xml:space="preserve"> phương </w:t>
            </w:r>
            <w:proofErr w:type="spellStart"/>
            <w:r>
              <w:rPr>
                <w:color w:val="000000"/>
                <w:shd w:val="clear" w:color="auto" w:fill="FFFFFF"/>
              </w:rPr>
              <w:t>pháp</w:t>
            </w:r>
            <w:proofErr w:type="spellEnd"/>
            <w:r>
              <w:rPr>
                <w:color w:val="000000"/>
                <w:shd w:val="clear" w:color="auto" w:fill="FFFFFF"/>
              </w:rPr>
              <w:t xml:space="preserve"> </w:t>
            </w:r>
            <w:proofErr w:type="spellStart"/>
            <w:r>
              <w:rPr>
                <w:color w:val="000000"/>
                <w:shd w:val="clear" w:color="auto" w:fill="FFFFFF"/>
              </w:rPr>
              <w:t>cải</w:t>
            </w:r>
            <w:proofErr w:type="spellEnd"/>
            <w:r>
              <w:rPr>
                <w:color w:val="000000"/>
                <w:shd w:val="clear" w:color="auto" w:fill="FFFFFF"/>
              </w:rPr>
              <w:t xml:space="preserve"> </w:t>
            </w:r>
            <w:proofErr w:type="spellStart"/>
            <w:r>
              <w:rPr>
                <w:color w:val="000000"/>
                <w:shd w:val="clear" w:color="auto" w:fill="FFFFFF"/>
              </w:rPr>
              <w:t>tiến</w:t>
            </w:r>
            <w:proofErr w:type="spellEnd"/>
            <w:r>
              <w:rPr>
                <w:color w:val="000000"/>
                <w:shd w:val="clear" w:color="auto" w:fill="FFFFFF"/>
              </w:rPr>
              <w:t xml:space="preserve"> </w:t>
            </w:r>
            <w:r w:rsidR="00CD207D">
              <w:rPr>
                <w:color w:val="000000"/>
                <w:shd w:val="clear" w:color="auto" w:fill="FFFFFF"/>
              </w:rPr>
              <w:t>RXD</w:t>
            </w:r>
          </w:p>
          <w:p w14:paraId="73FB239B"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Sử </w:t>
            </w:r>
            <w:proofErr w:type="spellStart"/>
            <w:r>
              <w:rPr>
                <w:color w:val="000000"/>
                <w:shd w:val="clear" w:color="auto" w:fill="FFFFFF"/>
              </w:rPr>
              <w:t>dụng</w:t>
            </w:r>
            <w:proofErr w:type="spellEnd"/>
            <w:r>
              <w:rPr>
                <w:color w:val="000000"/>
                <w:shd w:val="clear" w:color="auto" w:fill="FFFFFF"/>
              </w:rPr>
              <w:t xml:space="preserve"> phương </w:t>
            </w:r>
            <w:proofErr w:type="spellStart"/>
            <w:r>
              <w:rPr>
                <w:color w:val="000000"/>
                <w:shd w:val="clear" w:color="auto" w:fill="FFFFFF"/>
              </w:rPr>
              <w:t>pháp</w:t>
            </w:r>
            <w:proofErr w:type="spellEnd"/>
            <w:r>
              <w:rPr>
                <w:color w:val="000000"/>
                <w:shd w:val="clear" w:color="auto" w:fill="FFFFFF"/>
              </w:rPr>
              <w:t xml:space="preserve"> Single-feature-base</w:t>
            </w:r>
          </w:p>
          <w:p w14:paraId="0491ED78" w14:textId="77777777" w:rsidR="00737CB5" w:rsidRPr="00962491" w:rsidRDefault="00737CB5" w:rsidP="007672AF">
            <w:pPr>
              <w:pStyle w:val="ListParagraph"/>
              <w:numPr>
                <w:ilvl w:val="0"/>
                <w:numId w:val="6"/>
              </w:numPr>
              <w:spacing w:line="240" w:lineRule="auto"/>
              <w:ind w:left="336"/>
            </w:pPr>
            <w:r>
              <w:rPr>
                <w:color w:val="000000"/>
                <w:shd w:val="clear" w:color="auto" w:fill="FFFFFF"/>
              </w:rPr>
              <w:t xml:space="preserve">Sử </w:t>
            </w:r>
            <w:proofErr w:type="spellStart"/>
            <w:r>
              <w:rPr>
                <w:color w:val="000000"/>
                <w:shd w:val="clear" w:color="auto" w:fill="FFFFFF"/>
              </w:rPr>
              <w:t>dụng</w:t>
            </w:r>
            <w:proofErr w:type="spellEnd"/>
            <w:r>
              <w:rPr>
                <w:color w:val="000000"/>
                <w:shd w:val="clear" w:color="auto" w:fill="FFFFFF"/>
              </w:rPr>
              <w:t xml:space="preserve"> phương </w:t>
            </w:r>
            <w:proofErr w:type="spellStart"/>
            <w:r>
              <w:rPr>
                <w:color w:val="000000"/>
                <w:shd w:val="clear" w:color="auto" w:fill="FFFFFF"/>
              </w:rPr>
              <w:t>pháp</w:t>
            </w:r>
            <w:proofErr w:type="spellEnd"/>
            <w:r>
              <w:rPr>
                <w:color w:val="000000"/>
                <w:shd w:val="clear" w:color="auto" w:fill="FFFFFF"/>
              </w:rPr>
              <w:t xml:space="preserve"> Multi-feature-base</w:t>
            </w:r>
          </w:p>
          <w:p w14:paraId="6D4FC751" w14:textId="2D35D28C" w:rsidR="00737CB5" w:rsidRPr="00962491" w:rsidRDefault="00737CB5" w:rsidP="007672AF">
            <w:pPr>
              <w:pStyle w:val="ListParagraph"/>
              <w:numPr>
                <w:ilvl w:val="0"/>
                <w:numId w:val="6"/>
              </w:numPr>
              <w:spacing w:line="240" w:lineRule="auto"/>
              <w:ind w:left="336"/>
            </w:pPr>
            <w:r>
              <w:rPr>
                <w:color w:val="000000"/>
                <w:shd w:val="clear" w:color="auto" w:fill="FFFFFF"/>
              </w:rPr>
              <w:t xml:space="preserve">Phân </w:t>
            </w:r>
            <w:proofErr w:type="spellStart"/>
            <w:r>
              <w:rPr>
                <w:color w:val="000000"/>
                <w:shd w:val="clear" w:color="auto" w:fill="FFFFFF"/>
              </w:rPr>
              <w:t>tách</w:t>
            </w:r>
            <w:proofErr w:type="spellEnd"/>
            <w:r>
              <w:rPr>
                <w:color w:val="000000"/>
                <w:shd w:val="clear" w:color="auto" w:fill="FFFFFF"/>
              </w:rPr>
              <w:t xml:space="preserve"> </w:t>
            </w:r>
            <w:proofErr w:type="spellStart"/>
            <w:r>
              <w:rPr>
                <w:color w:val="000000"/>
                <w:shd w:val="clear" w:color="auto" w:fill="FFFFFF"/>
              </w:rPr>
              <w:t>đối</w:t>
            </w:r>
            <w:proofErr w:type="spellEnd"/>
            <w:r>
              <w:rPr>
                <w:color w:val="000000"/>
                <w:shd w:val="clear" w:color="auto" w:fill="FFFFFF"/>
              </w:rPr>
              <w:t xml:space="preserve"> </w:t>
            </w:r>
            <w:proofErr w:type="spellStart"/>
            <w:r>
              <w:rPr>
                <w:color w:val="000000"/>
                <w:shd w:val="clear" w:color="auto" w:fill="FFFFFF"/>
              </w:rPr>
              <w:t>tượng</w:t>
            </w:r>
            <w:proofErr w:type="spellEnd"/>
            <w:r>
              <w:rPr>
                <w:color w:val="000000"/>
                <w:shd w:val="clear" w:color="auto" w:fill="FFFFFF"/>
              </w:rPr>
              <w:t xml:space="preserve"> </w:t>
            </w:r>
            <w:proofErr w:type="spellStart"/>
            <w:r>
              <w:rPr>
                <w:color w:val="000000"/>
                <w:shd w:val="clear" w:color="auto" w:fill="FFFFFF"/>
              </w:rPr>
              <w:t>dựa</w:t>
            </w:r>
            <w:proofErr w:type="spellEnd"/>
            <w:r>
              <w:rPr>
                <w:color w:val="000000"/>
                <w:shd w:val="clear" w:color="auto" w:fill="FFFFFF"/>
              </w:rPr>
              <w:t xml:space="preserve"> trên giá trị dị thường và </w:t>
            </w:r>
            <w:proofErr w:type="spellStart"/>
            <w:r>
              <w:rPr>
                <w:color w:val="000000"/>
                <w:shd w:val="clear" w:color="auto" w:fill="FFFFFF"/>
              </w:rPr>
              <w:t>ngưỡng</w:t>
            </w:r>
            <w:proofErr w:type="spellEnd"/>
            <w:r>
              <w:rPr>
                <w:color w:val="000000"/>
                <w:shd w:val="clear" w:color="auto" w:fill="FFFFFF"/>
              </w:rPr>
              <w:t xml:space="preserve"> trên ảnh </w:t>
            </w:r>
            <w:r w:rsidR="00CD207D">
              <w:rPr>
                <w:color w:val="000000"/>
                <w:shd w:val="clear" w:color="auto" w:fill="FFFFFF"/>
              </w:rPr>
              <w:t>VNREDSat-1</w:t>
            </w:r>
            <w:r>
              <w:rPr>
                <w:color w:val="000000"/>
                <w:shd w:val="clear" w:color="auto" w:fill="FFFFFF"/>
              </w:rPr>
              <w:t xml:space="preserve">, </w:t>
            </w:r>
            <w:r w:rsidR="00CD207D">
              <w:rPr>
                <w:color w:val="000000"/>
                <w:shd w:val="clear" w:color="auto" w:fill="FFFFFF"/>
              </w:rPr>
              <w:t xml:space="preserve">TerraSAR-X </w:t>
            </w:r>
            <w:r>
              <w:rPr>
                <w:color w:val="000000"/>
                <w:shd w:val="clear" w:color="auto" w:fill="FFFFFF"/>
              </w:rPr>
              <w:t>hoặc tương đương</w:t>
            </w:r>
          </w:p>
          <w:p w14:paraId="289E6D82" w14:textId="77777777" w:rsidR="00737CB5" w:rsidRPr="00962491" w:rsidRDefault="00737CB5" w:rsidP="007672AF">
            <w:pPr>
              <w:pStyle w:val="ListParagraph"/>
              <w:numPr>
                <w:ilvl w:val="0"/>
                <w:numId w:val="6"/>
              </w:numPr>
              <w:spacing w:line="240" w:lineRule="auto"/>
              <w:ind w:left="336"/>
            </w:pPr>
            <w:proofErr w:type="spellStart"/>
            <w:r>
              <w:rPr>
                <w:color w:val="000000"/>
                <w:shd w:val="clear" w:color="auto" w:fill="FFFFFF"/>
              </w:rPr>
              <w:t>Phát</w:t>
            </w:r>
            <w:proofErr w:type="spellEnd"/>
            <w:r>
              <w:rPr>
                <w:color w:val="000000"/>
                <w:shd w:val="clear" w:color="auto" w:fill="FFFFFF"/>
              </w:rPr>
              <w:t xml:space="preserve"> </w:t>
            </w:r>
            <w:proofErr w:type="spellStart"/>
            <w:r>
              <w:rPr>
                <w:color w:val="000000"/>
                <w:shd w:val="clear" w:color="auto" w:fill="FFFFFF"/>
              </w:rPr>
              <w:t>hiện</w:t>
            </w:r>
            <w:proofErr w:type="spellEnd"/>
            <w:r>
              <w:rPr>
                <w:color w:val="000000"/>
                <w:shd w:val="clear" w:color="auto" w:fill="FFFFFF"/>
              </w:rPr>
              <w:t xml:space="preserve"> </w:t>
            </w:r>
            <w:proofErr w:type="spellStart"/>
            <w:r>
              <w:rPr>
                <w:color w:val="000000"/>
                <w:shd w:val="clear" w:color="auto" w:fill="FFFFFF"/>
              </w:rPr>
              <w:t>tàu</w:t>
            </w:r>
            <w:proofErr w:type="spellEnd"/>
            <w:r>
              <w:rPr>
                <w:color w:val="000000"/>
                <w:shd w:val="clear" w:color="auto" w:fill="FFFFFF"/>
              </w:rPr>
              <w:t xml:space="preserve"> trên </w:t>
            </w:r>
            <w:proofErr w:type="spellStart"/>
            <w:r>
              <w:rPr>
                <w:color w:val="000000"/>
                <w:shd w:val="clear" w:color="auto" w:fill="FFFFFF"/>
              </w:rPr>
              <w:t>ảnh</w:t>
            </w:r>
            <w:proofErr w:type="spellEnd"/>
            <w:r>
              <w:rPr>
                <w:color w:val="000000"/>
                <w:shd w:val="clear" w:color="auto" w:fill="FFFFFF"/>
              </w:rPr>
              <w:t xml:space="preserve"> vệ tinh </w:t>
            </w:r>
            <w:r w:rsidR="00CD207D">
              <w:rPr>
                <w:color w:val="000000"/>
                <w:shd w:val="clear" w:color="auto" w:fill="FFFFFF"/>
              </w:rPr>
              <w:t xml:space="preserve">VNREDSat-1 </w:t>
            </w:r>
            <w:proofErr w:type="spellStart"/>
            <w:r>
              <w:rPr>
                <w:color w:val="000000"/>
                <w:shd w:val="clear" w:color="auto" w:fill="FFFFFF"/>
              </w:rPr>
              <w:t>hoặc</w:t>
            </w:r>
            <w:proofErr w:type="spellEnd"/>
            <w:r>
              <w:rPr>
                <w:color w:val="000000"/>
                <w:shd w:val="clear" w:color="auto" w:fill="FFFFFF"/>
              </w:rPr>
              <w:t xml:space="preserve"> tương đương</w:t>
            </w:r>
          </w:p>
          <w:p w14:paraId="60DBCA19" w14:textId="77777777" w:rsidR="00737CB5" w:rsidRPr="00962491" w:rsidRDefault="00737CB5" w:rsidP="007672AF">
            <w:pPr>
              <w:pStyle w:val="ListParagraph"/>
              <w:numPr>
                <w:ilvl w:val="0"/>
                <w:numId w:val="6"/>
              </w:numPr>
              <w:spacing w:line="240" w:lineRule="auto"/>
              <w:ind w:left="336"/>
            </w:pPr>
            <w:proofErr w:type="spellStart"/>
            <w:r>
              <w:rPr>
                <w:color w:val="000000"/>
                <w:shd w:val="clear" w:color="auto" w:fill="FFFFFF"/>
              </w:rPr>
              <w:t>Phát</w:t>
            </w:r>
            <w:proofErr w:type="spellEnd"/>
            <w:r>
              <w:rPr>
                <w:color w:val="000000"/>
                <w:shd w:val="clear" w:color="auto" w:fill="FFFFFF"/>
              </w:rPr>
              <w:t xml:space="preserve"> </w:t>
            </w:r>
            <w:proofErr w:type="spellStart"/>
            <w:r>
              <w:rPr>
                <w:color w:val="000000"/>
                <w:shd w:val="clear" w:color="auto" w:fill="FFFFFF"/>
              </w:rPr>
              <w:t>hiện</w:t>
            </w:r>
            <w:proofErr w:type="spellEnd"/>
            <w:r>
              <w:rPr>
                <w:color w:val="000000"/>
                <w:shd w:val="clear" w:color="auto" w:fill="FFFFFF"/>
              </w:rPr>
              <w:t xml:space="preserve"> </w:t>
            </w:r>
            <w:proofErr w:type="spellStart"/>
            <w:r>
              <w:rPr>
                <w:color w:val="000000"/>
                <w:shd w:val="clear" w:color="auto" w:fill="FFFFFF"/>
              </w:rPr>
              <w:t>tàu</w:t>
            </w:r>
            <w:proofErr w:type="spellEnd"/>
            <w:r>
              <w:rPr>
                <w:color w:val="000000"/>
                <w:shd w:val="clear" w:color="auto" w:fill="FFFFFF"/>
              </w:rPr>
              <w:t xml:space="preserve"> trên </w:t>
            </w:r>
            <w:proofErr w:type="spellStart"/>
            <w:r>
              <w:rPr>
                <w:color w:val="000000"/>
                <w:shd w:val="clear" w:color="auto" w:fill="FFFFFF"/>
              </w:rPr>
              <w:t>ảnh</w:t>
            </w:r>
            <w:proofErr w:type="spellEnd"/>
            <w:r>
              <w:rPr>
                <w:color w:val="000000"/>
                <w:shd w:val="clear" w:color="auto" w:fill="FFFFFF"/>
              </w:rPr>
              <w:t xml:space="preserve"> vệ tinh </w:t>
            </w:r>
            <w:r w:rsidR="00CD207D">
              <w:rPr>
                <w:color w:val="000000"/>
                <w:shd w:val="clear" w:color="auto" w:fill="FFFFFF"/>
              </w:rPr>
              <w:t xml:space="preserve">TerraSAR-X </w:t>
            </w:r>
            <w:proofErr w:type="spellStart"/>
            <w:r>
              <w:rPr>
                <w:color w:val="000000"/>
                <w:shd w:val="clear" w:color="auto" w:fill="FFFFFF"/>
              </w:rPr>
              <w:t>hoặc</w:t>
            </w:r>
            <w:proofErr w:type="spellEnd"/>
            <w:r>
              <w:rPr>
                <w:color w:val="000000"/>
                <w:shd w:val="clear" w:color="auto" w:fill="FFFFFF"/>
              </w:rPr>
              <w:t xml:space="preserve"> tương đương</w:t>
            </w:r>
          </w:p>
          <w:p w14:paraId="6AE511EC" w14:textId="769913D7" w:rsidR="00737CB5" w:rsidRPr="00962491" w:rsidRDefault="00737CB5" w:rsidP="007672AF">
            <w:pPr>
              <w:pStyle w:val="ListParagraph"/>
              <w:numPr>
                <w:ilvl w:val="0"/>
                <w:numId w:val="6"/>
              </w:numPr>
              <w:spacing w:line="240" w:lineRule="auto"/>
              <w:ind w:left="336"/>
            </w:pPr>
            <w:proofErr w:type="spellStart"/>
            <w:r>
              <w:rPr>
                <w:color w:val="000000"/>
                <w:shd w:val="clear" w:color="auto" w:fill="FFFFFF"/>
              </w:rPr>
              <w:t>Phát</w:t>
            </w:r>
            <w:proofErr w:type="spellEnd"/>
            <w:r>
              <w:rPr>
                <w:color w:val="000000"/>
                <w:shd w:val="clear" w:color="auto" w:fill="FFFFFF"/>
              </w:rPr>
              <w:t xml:space="preserve"> </w:t>
            </w:r>
            <w:proofErr w:type="spellStart"/>
            <w:r>
              <w:rPr>
                <w:color w:val="000000"/>
                <w:shd w:val="clear" w:color="auto" w:fill="FFFFFF"/>
              </w:rPr>
              <w:t>hiện</w:t>
            </w:r>
            <w:proofErr w:type="spellEnd"/>
            <w:r>
              <w:rPr>
                <w:color w:val="000000"/>
                <w:shd w:val="clear" w:color="auto" w:fill="FFFFFF"/>
              </w:rPr>
              <w:t xml:space="preserve"> </w:t>
            </w:r>
            <w:proofErr w:type="spellStart"/>
            <w:r>
              <w:rPr>
                <w:color w:val="000000"/>
                <w:shd w:val="clear" w:color="auto" w:fill="FFFFFF"/>
              </w:rPr>
              <w:t>giàn</w:t>
            </w:r>
            <w:proofErr w:type="spellEnd"/>
            <w:r>
              <w:rPr>
                <w:color w:val="000000"/>
                <w:shd w:val="clear" w:color="auto" w:fill="FFFFFF"/>
              </w:rPr>
              <w:t xml:space="preserve"> khoan trên </w:t>
            </w:r>
            <w:proofErr w:type="spellStart"/>
            <w:r>
              <w:rPr>
                <w:color w:val="000000"/>
                <w:shd w:val="clear" w:color="auto" w:fill="FFFFFF"/>
              </w:rPr>
              <w:t>ảnh</w:t>
            </w:r>
            <w:proofErr w:type="spellEnd"/>
            <w:r>
              <w:rPr>
                <w:color w:val="000000"/>
                <w:shd w:val="clear" w:color="auto" w:fill="FFFFFF"/>
              </w:rPr>
              <w:t xml:space="preserve"> vệ tinh </w:t>
            </w:r>
            <w:r w:rsidR="00CD207D">
              <w:rPr>
                <w:color w:val="000000"/>
                <w:shd w:val="clear" w:color="auto" w:fill="FFFFFF"/>
              </w:rPr>
              <w:t>VNREDSat-1</w:t>
            </w:r>
            <w:r>
              <w:rPr>
                <w:color w:val="000000"/>
                <w:shd w:val="clear" w:color="auto" w:fill="FFFFFF"/>
              </w:rPr>
              <w:t xml:space="preserve"> </w:t>
            </w:r>
            <w:proofErr w:type="spellStart"/>
            <w:r>
              <w:rPr>
                <w:color w:val="000000"/>
                <w:shd w:val="clear" w:color="auto" w:fill="FFFFFF"/>
              </w:rPr>
              <w:t>hoặc</w:t>
            </w:r>
            <w:proofErr w:type="spellEnd"/>
            <w:r>
              <w:rPr>
                <w:color w:val="000000"/>
                <w:shd w:val="clear" w:color="auto" w:fill="FFFFFF"/>
              </w:rPr>
              <w:t xml:space="preserve"> tương đương</w:t>
            </w:r>
          </w:p>
          <w:p w14:paraId="70ED79B3" w14:textId="77777777" w:rsidR="00737CB5" w:rsidRPr="00962491" w:rsidRDefault="00737CB5" w:rsidP="007672AF">
            <w:pPr>
              <w:pStyle w:val="ListParagraph"/>
              <w:numPr>
                <w:ilvl w:val="0"/>
                <w:numId w:val="6"/>
              </w:numPr>
              <w:spacing w:line="240" w:lineRule="auto"/>
              <w:ind w:left="336"/>
            </w:pPr>
            <w:proofErr w:type="spellStart"/>
            <w:r>
              <w:rPr>
                <w:color w:val="000000"/>
                <w:shd w:val="clear" w:color="auto" w:fill="FFFFFF"/>
              </w:rPr>
              <w:t>Phát</w:t>
            </w:r>
            <w:proofErr w:type="spellEnd"/>
            <w:r>
              <w:rPr>
                <w:color w:val="000000"/>
                <w:shd w:val="clear" w:color="auto" w:fill="FFFFFF"/>
              </w:rPr>
              <w:t xml:space="preserve"> </w:t>
            </w:r>
            <w:proofErr w:type="spellStart"/>
            <w:r>
              <w:rPr>
                <w:color w:val="000000"/>
                <w:shd w:val="clear" w:color="auto" w:fill="FFFFFF"/>
              </w:rPr>
              <w:t>hiện</w:t>
            </w:r>
            <w:proofErr w:type="spellEnd"/>
            <w:r>
              <w:rPr>
                <w:color w:val="000000"/>
                <w:shd w:val="clear" w:color="auto" w:fill="FFFFFF"/>
              </w:rPr>
              <w:t xml:space="preserve"> </w:t>
            </w:r>
            <w:proofErr w:type="spellStart"/>
            <w:r>
              <w:rPr>
                <w:color w:val="000000"/>
                <w:shd w:val="clear" w:color="auto" w:fill="FFFFFF"/>
              </w:rPr>
              <w:t>giàn</w:t>
            </w:r>
            <w:proofErr w:type="spellEnd"/>
            <w:r>
              <w:rPr>
                <w:color w:val="000000"/>
                <w:shd w:val="clear" w:color="auto" w:fill="FFFFFF"/>
              </w:rPr>
              <w:t xml:space="preserve"> khoan trên </w:t>
            </w:r>
            <w:proofErr w:type="spellStart"/>
            <w:r>
              <w:rPr>
                <w:color w:val="000000"/>
                <w:shd w:val="clear" w:color="auto" w:fill="FFFFFF"/>
              </w:rPr>
              <w:t>ảnh</w:t>
            </w:r>
            <w:proofErr w:type="spellEnd"/>
            <w:r>
              <w:rPr>
                <w:color w:val="000000"/>
                <w:shd w:val="clear" w:color="auto" w:fill="FFFFFF"/>
              </w:rPr>
              <w:t xml:space="preserve"> vệ tinh </w:t>
            </w:r>
            <w:r w:rsidR="00CD207D">
              <w:rPr>
                <w:color w:val="000000"/>
                <w:shd w:val="clear" w:color="auto" w:fill="FFFFFF"/>
              </w:rPr>
              <w:t xml:space="preserve">TerraSAR-X </w:t>
            </w:r>
            <w:proofErr w:type="spellStart"/>
            <w:r>
              <w:rPr>
                <w:color w:val="000000"/>
                <w:shd w:val="clear" w:color="auto" w:fill="FFFFFF"/>
              </w:rPr>
              <w:t>hoặc</w:t>
            </w:r>
            <w:proofErr w:type="spellEnd"/>
            <w:r>
              <w:rPr>
                <w:color w:val="000000"/>
                <w:shd w:val="clear" w:color="auto" w:fill="FFFFFF"/>
              </w:rPr>
              <w:t xml:space="preserve"> tương đương</w:t>
            </w:r>
          </w:p>
          <w:p w14:paraId="6162C8AD" w14:textId="77777777" w:rsidR="00737CB5" w:rsidRDefault="00737CB5" w:rsidP="007672AF">
            <w:pPr>
              <w:pStyle w:val="ListParagraph"/>
              <w:numPr>
                <w:ilvl w:val="0"/>
                <w:numId w:val="6"/>
              </w:numPr>
              <w:spacing w:line="240" w:lineRule="auto"/>
              <w:ind w:left="336"/>
            </w:pPr>
            <w:proofErr w:type="spellStart"/>
            <w:r>
              <w:rPr>
                <w:color w:val="000000"/>
                <w:shd w:val="clear" w:color="auto" w:fill="FFFFFF"/>
              </w:rPr>
              <w:t>Phát</w:t>
            </w:r>
            <w:proofErr w:type="spellEnd"/>
            <w:r>
              <w:rPr>
                <w:color w:val="000000"/>
                <w:shd w:val="clear" w:color="auto" w:fill="FFFFFF"/>
              </w:rPr>
              <w:t xml:space="preserve"> </w:t>
            </w:r>
            <w:proofErr w:type="spellStart"/>
            <w:r>
              <w:rPr>
                <w:color w:val="000000"/>
                <w:shd w:val="clear" w:color="auto" w:fill="FFFFFF"/>
              </w:rPr>
              <w:t>hiện</w:t>
            </w:r>
            <w:proofErr w:type="spellEnd"/>
            <w:r>
              <w:rPr>
                <w:color w:val="000000"/>
                <w:shd w:val="clear" w:color="auto" w:fill="FFFFFF"/>
              </w:rPr>
              <w:t xml:space="preserve"> </w:t>
            </w:r>
            <w:proofErr w:type="spellStart"/>
            <w:r>
              <w:rPr>
                <w:color w:val="000000"/>
                <w:shd w:val="clear" w:color="auto" w:fill="FFFFFF"/>
              </w:rPr>
              <w:t>biến</w:t>
            </w:r>
            <w:proofErr w:type="spellEnd"/>
            <w:r>
              <w:rPr>
                <w:color w:val="000000"/>
                <w:shd w:val="clear" w:color="auto" w:fill="FFFFFF"/>
              </w:rPr>
              <w:t xml:space="preserve"> </w:t>
            </w:r>
            <w:proofErr w:type="spellStart"/>
            <w:r>
              <w:rPr>
                <w:color w:val="000000"/>
                <w:shd w:val="clear" w:color="auto" w:fill="FFFFFF"/>
              </w:rPr>
              <w:t>động</w:t>
            </w:r>
            <w:proofErr w:type="spellEnd"/>
            <w:r>
              <w:rPr>
                <w:color w:val="000000"/>
                <w:shd w:val="clear" w:color="auto" w:fill="FFFFFF"/>
              </w:rPr>
              <w:t xml:space="preserve"> công </w:t>
            </w:r>
            <w:proofErr w:type="spellStart"/>
            <w:r>
              <w:rPr>
                <w:color w:val="000000"/>
                <w:shd w:val="clear" w:color="auto" w:fill="FFFFFF"/>
              </w:rPr>
              <w:t>trình</w:t>
            </w:r>
            <w:proofErr w:type="spellEnd"/>
            <w:r>
              <w:rPr>
                <w:color w:val="000000"/>
                <w:shd w:val="clear" w:color="auto" w:fill="FFFFFF"/>
              </w:rPr>
              <w:t xml:space="preserve"> </w:t>
            </w:r>
            <w:proofErr w:type="spellStart"/>
            <w:r>
              <w:rPr>
                <w:color w:val="000000"/>
                <w:shd w:val="clear" w:color="auto" w:fill="FFFFFF"/>
              </w:rPr>
              <w:t>biển</w:t>
            </w:r>
            <w:proofErr w:type="spellEnd"/>
            <w:r>
              <w:rPr>
                <w:color w:val="000000"/>
                <w:shd w:val="clear" w:color="auto" w:fill="FFFFFF"/>
              </w:rPr>
              <w:t xml:space="preserve"> sử </w:t>
            </w:r>
            <w:proofErr w:type="spellStart"/>
            <w:r>
              <w:rPr>
                <w:color w:val="000000"/>
                <w:shd w:val="clear" w:color="auto" w:fill="FFFFFF"/>
              </w:rPr>
              <w:t>dụng</w:t>
            </w:r>
            <w:proofErr w:type="spellEnd"/>
            <w:r>
              <w:rPr>
                <w:color w:val="000000"/>
                <w:shd w:val="clear" w:color="auto" w:fill="FFFFFF"/>
              </w:rPr>
              <w:t xml:space="preserve"> </w:t>
            </w:r>
            <w:proofErr w:type="spellStart"/>
            <w:r>
              <w:rPr>
                <w:color w:val="000000"/>
                <w:shd w:val="clear" w:color="auto" w:fill="FFFFFF"/>
              </w:rPr>
              <w:t>ảnh</w:t>
            </w:r>
            <w:proofErr w:type="spellEnd"/>
            <w:r>
              <w:rPr>
                <w:color w:val="000000"/>
                <w:shd w:val="clear" w:color="auto" w:fill="FFFFFF"/>
              </w:rPr>
              <w:t xml:space="preserve"> </w:t>
            </w:r>
            <w:r w:rsidR="00CD207D">
              <w:rPr>
                <w:color w:val="000000"/>
                <w:shd w:val="clear" w:color="auto" w:fill="FFFFFF"/>
              </w:rPr>
              <w:t xml:space="preserve">VNREDSat-1 </w:t>
            </w:r>
            <w:r>
              <w:rPr>
                <w:color w:val="000000"/>
                <w:shd w:val="clear" w:color="auto" w:fill="FFFFFF"/>
              </w:rPr>
              <w:t>hoặc tương đương</w:t>
            </w:r>
          </w:p>
        </w:tc>
      </w:tr>
      <w:tr w:rsidR="00DD3E49" w14:paraId="5CFB106F" w14:textId="77777777" w:rsidTr="00C14CDE">
        <w:tc>
          <w:tcPr>
            <w:tcW w:w="746" w:type="dxa"/>
          </w:tcPr>
          <w:p w14:paraId="5AE5AD69" w14:textId="77777777" w:rsidR="00DD3E49" w:rsidRDefault="00BD4D50" w:rsidP="007672AF">
            <w:pPr>
              <w:pStyle w:val="NoSpacing"/>
              <w:jc w:val="center"/>
            </w:pPr>
            <w:r>
              <w:lastRenderedPageBreak/>
              <w:t>8</w:t>
            </w:r>
          </w:p>
        </w:tc>
        <w:tc>
          <w:tcPr>
            <w:tcW w:w="1499" w:type="dxa"/>
            <w:vMerge/>
          </w:tcPr>
          <w:p w14:paraId="383A87DC" w14:textId="77777777" w:rsidR="00DD3E49" w:rsidRDefault="00DD3E49" w:rsidP="007672AF">
            <w:pPr>
              <w:pStyle w:val="NoSpacing"/>
            </w:pPr>
          </w:p>
        </w:tc>
        <w:tc>
          <w:tcPr>
            <w:tcW w:w="6812" w:type="dxa"/>
          </w:tcPr>
          <w:p w14:paraId="387AE049" w14:textId="77777777" w:rsidR="00DD3E49" w:rsidRDefault="00BD4D50" w:rsidP="007672AF">
            <w:pPr>
              <w:pStyle w:val="NoSpacing"/>
            </w:pPr>
            <w:r>
              <w:t>Xem thông tin xử lý</w:t>
            </w:r>
          </w:p>
        </w:tc>
      </w:tr>
    </w:tbl>
    <w:p w14:paraId="26B249D8" w14:textId="77777777" w:rsidR="00D921F4" w:rsidRDefault="00D1787B" w:rsidP="007672AF">
      <w:pPr>
        <w:pStyle w:val="Heading3"/>
        <w:numPr>
          <w:ilvl w:val="2"/>
          <w:numId w:val="15"/>
        </w:numPr>
      </w:pPr>
      <w:bookmarkStart w:id="65" w:name="_Toc519174480"/>
      <w:bookmarkStart w:id="66" w:name="_Toc519174582"/>
      <w:r>
        <w:lastRenderedPageBreak/>
        <w:t>Mô tả ca sử dụng truy cập bộ công cụ</w:t>
      </w:r>
      <w:bookmarkEnd w:id="65"/>
      <w:bookmarkEnd w:id="66"/>
    </w:p>
    <w:p w14:paraId="20C79CF1" w14:textId="77777777" w:rsidR="00D1787B" w:rsidRDefault="00D1787B" w:rsidP="007672AF">
      <w:pPr>
        <w:pStyle w:val="Heading4"/>
        <w:numPr>
          <w:ilvl w:val="3"/>
          <w:numId w:val="15"/>
        </w:numPr>
      </w:pPr>
      <w:bookmarkStart w:id="67" w:name="_Toc519174481"/>
      <w:bookmarkStart w:id="68" w:name="_Toc519174583"/>
      <w:bookmarkStart w:id="69" w:name="_Hlk534808867"/>
      <w:r>
        <w:t>Biểu đồ ca sử dụng</w:t>
      </w:r>
      <w:bookmarkEnd w:id="67"/>
      <w:bookmarkEnd w:id="68"/>
    </w:p>
    <w:p w14:paraId="24DC893E" w14:textId="31BCE093" w:rsidR="005A6E5D" w:rsidRDefault="00480A55" w:rsidP="007672AF">
      <w:pPr>
        <w:pStyle w:val="Heading5"/>
        <w:numPr>
          <w:ilvl w:val="4"/>
          <w:numId w:val="15"/>
        </w:numPr>
      </w:pPr>
      <w:bookmarkStart w:id="70" w:name="_Toc519174584"/>
      <w:r>
        <w:t>Xây dựng b</w:t>
      </w:r>
      <w:r w:rsidR="005A6E5D">
        <w:t>iểu đồ</w:t>
      </w:r>
      <w:bookmarkEnd w:id="70"/>
    </w:p>
    <w:p w14:paraId="194A5740" w14:textId="4A35E4BF" w:rsidR="007672AF" w:rsidRPr="007672AF" w:rsidRDefault="007672AF" w:rsidP="007672AF">
      <w:r w:rsidRPr="00277823">
        <w:t xml:space="preserve">Mô tả các ca sử dụng </w:t>
      </w:r>
      <w:r w:rsidRPr="00277823">
        <w:fldChar w:fldCharType="begin" w:fldLock="1"/>
      </w:r>
      <w:r w:rsidR="00D67CDE">
        <w:instrText>ADDIN CSL_CITATION {"citationItems":[{"id":"ITEM-1","itemData":{"DOI":"10.1111/j.1365-2362.2005.01463.x","ISBN":"978-0133943030","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5"]]},"title":"Software Engineering - 10th Edition","type":"paper-conference"},"uris":["http://www.mendeley.com/documents/?uuid=68c30144-35e3-4941-8d41-62944bc0ce05"]}],"mendeley":{"formattedCitation":"[4]","plainTextFormattedCitation":"[4]","previouslyFormattedCitation":"[4]"},"properties":{"noteIndex":0},"schema":"https://github.com/citation-style-language/schema/raw/master/csl-citation.json"}</w:instrText>
      </w:r>
      <w:r w:rsidRPr="00277823">
        <w:fldChar w:fldCharType="separate"/>
      </w:r>
      <w:r w:rsidR="00D67CDE" w:rsidRPr="00D67CDE">
        <w:rPr>
          <w:noProof/>
        </w:rPr>
        <w:t>[4]</w:t>
      </w:r>
      <w:r w:rsidRPr="00277823">
        <w:fldChar w:fldCharType="end"/>
      </w:r>
      <w:r w:rsidRPr="00277823">
        <w:t xml:space="preserve"> là một kỹ thuật khai phá yêu cầu được giới thiệu trong phương pháp Objectory bởi Jacobson, 1993. Ca sử dụng mô tả các tác nhân tham gia vào một tương tác trên phần mềm. Hình </w:t>
      </w:r>
      <w:r>
        <w:t>1.1</w:t>
      </w:r>
      <w:r w:rsidRPr="00277823">
        <w:t xml:space="preserve"> là mô hình đồ họa mô tả tương tác của người sử dụng với mô-đun thông qua các chức năng được cung cấp của mô-đun và bộ công cụ. Quá trình phân tích và xây dựng mô hình này được mô tả trong phần </w:t>
      </w:r>
      <w:r>
        <w:t>1.2.1.1.2</w:t>
      </w:r>
      <w:r w:rsidRPr="00277823">
        <w:t>-</w:t>
      </w:r>
      <w:r>
        <w:t>1.2.1.1.4</w:t>
      </w:r>
    </w:p>
    <w:p w14:paraId="3B89D223" w14:textId="77777777" w:rsidR="00AB627F" w:rsidRDefault="00EE1C6A" w:rsidP="00AB627F">
      <w:pPr>
        <w:pStyle w:val="NoSpacing"/>
        <w:keepNext/>
        <w:jc w:val="center"/>
      </w:pPr>
      <w:r>
        <w:rPr>
          <w:noProof/>
        </w:rPr>
        <w:drawing>
          <wp:inline distT="0" distB="0" distL="0" distR="0" wp14:anchorId="6D81CEBB" wp14:editId="27E4D29F">
            <wp:extent cx="4076700" cy="2362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076700" cy="2362200"/>
                    </a:xfrm>
                    <a:prstGeom prst="rect">
                      <a:avLst/>
                    </a:prstGeom>
                  </pic:spPr>
                </pic:pic>
              </a:graphicData>
            </a:graphic>
          </wp:inline>
        </w:drawing>
      </w:r>
    </w:p>
    <w:p w14:paraId="314F4E8D" w14:textId="4F82D736" w:rsidR="005A6E5D" w:rsidRPr="005A6E5D" w:rsidRDefault="00AB627F" w:rsidP="00AB627F">
      <w:pPr>
        <w:pStyle w:val="Caption"/>
      </w:pPr>
      <w:bookmarkStart w:id="71" w:name="_Toc519174694"/>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w:t>
      </w:r>
      <w:r w:rsidR="00486FEB">
        <w:rPr>
          <w:noProof/>
        </w:rPr>
        <w:fldChar w:fldCharType="end"/>
      </w:r>
      <w:r>
        <w:rPr>
          <w:noProof/>
        </w:rPr>
        <w:t xml:space="preserve"> Biểu đồ ca sử dụng truy cập bộ công cụ</w:t>
      </w:r>
      <w:bookmarkEnd w:id="71"/>
    </w:p>
    <w:p w14:paraId="4A8535CA" w14:textId="31979C3E" w:rsidR="00D1787B" w:rsidRDefault="00480A55" w:rsidP="007672AF">
      <w:pPr>
        <w:pStyle w:val="Heading5"/>
        <w:numPr>
          <w:ilvl w:val="4"/>
          <w:numId w:val="15"/>
        </w:numPr>
      </w:pPr>
      <w:bookmarkStart w:id="72" w:name="_Toc519174585"/>
      <w:r>
        <w:t>Xác định l</w:t>
      </w:r>
      <w:r w:rsidR="00D1787B">
        <w:t>uồng cơ bản</w:t>
      </w:r>
      <w:bookmarkEnd w:id="72"/>
    </w:p>
    <w:p w14:paraId="736D538E" w14:textId="5A93F8D0" w:rsidR="00D1787B" w:rsidRDefault="00D1787B" w:rsidP="00D1787B">
      <w:r>
        <w:t xml:space="preserve">Ca sử dụng được xác định khi người dùng truy cập vào bộ công cụ </w:t>
      </w:r>
      <w:r w:rsidR="00804D9E">
        <w:t xml:space="preserve">thông qua địa chỉ trên thanh truy cập của trình duyệt. </w:t>
      </w:r>
      <w:r w:rsidR="007672AF" w:rsidRPr="00277823">
        <w:rPr>
          <w:szCs w:val="28"/>
        </w:rPr>
        <w:t>Luồng cơ bản mô tả trường hợp có thể xảy ra phổ biến nhất trong một ca sử dụng</w:t>
      </w:r>
      <w:r w:rsidR="007672AF">
        <w:t xml:space="preserve">. </w:t>
      </w:r>
      <w:r w:rsidR="00804D9E">
        <w:t>Luồng cơ bản</w:t>
      </w:r>
      <w:r w:rsidR="0025536D">
        <w:t xml:space="preserve"> </w:t>
      </w:r>
      <w:r w:rsidR="0025536D">
        <w:fldChar w:fldCharType="begin" w:fldLock="1"/>
      </w:r>
      <w:r w:rsidR="00D67CDE">
        <w:instrText>ADDIN CSL_CITATION {"citationItems":[{"id":"ITEM-1","itemData":{"ISBN":"0-321-24562-8","ISSN":"0300-9688","PMID":"664982","abstract":"Phenol-acetic acid-water extracts of 13 recognized mycoplasma and acholeplasma reference strains of bovine habitat were subjected to polyacrylamide gel electrophoresis. A characteristic electrophoretic profile was obtained for each strain and the relative mobility (Rm) values of the major protein fractions were determined. All examined strains had a common protein band of 33.3 Rm value. Comparison of electrophoretic patterns obtained from different reference strains revealed 2 to 7 protein bands with the same Rm values in a number of strains. A possible correlation with antigenic relatedness is discussed.","author":[{"dropping-particle":"","family":"Awaad","given":"M H","non-dropping-particle":"","parse-names":false,"suffix":""},{"dropping-particle":"","family":"Krauss","given":"H","non-dropping-particle":"","parse-names":false,"suffix":""},{"dropping-particle":"","family":"Schmatz","given":"H D","non-dropping-particle":"","parse-names":false,"suffix":""}],"container-title":"Zentralblatt für Bakteriologie, Parasitenkunde, Infektionskrankheiten und Hygiene. Erste Abteilung Originale. Reihe A: Medizinische Mikrobiologie und Parasitologie","id":"ITEM-1","issue":"3","issued":{"date-parts":[["1978"]]},"number-of-pages":"359-65","title":"Advanced Praise for The Unified Modeling Language Reference Manual, Second Edition","type":"book","volume":"240"},"uris":["http://www.mendeley.com/documents/?uuid=390718fa-fe2d-3c25-aa02-0acda6b0fb09"]}],"mendeley":{"formattedCitation":"[6]","plainTextFormattedCitation":"[6]","previouslyFormattedCitation":"[6]"},"properties":{"noteIndex":0},"schema":"https://github.com/citation-style-language/schema/raw/master/csl-citation.json"}</w:instrText>
      </w:r>
      <w:r w:rsidR="0025536D">
        <w:fldChar w:fldCharType="separate"/>
      </w:r>
      <w:r w:rsidR="00D67CDE" w:rsidRPr="00D67CDE">
        <w:rPr>
          <w:noProof/>
        </w:rPr>
        <w:t>[6]</w:t>
      </w:r>
      <w:r w:rsidR="0025536D">
        <w:fldChar w:fldCharType="end"/>
      </w:r>
      <w:r w:rsidR="00804D9E">
        <w:t xml:space="preserve"> của ca sử dụng được mô tả như sau:</w:t>
      </w:r>
    </w:p>
    <w:p w14:paraId="442B723C" w14:textId="77777777" w:rsidR="00804D9E" w:rsidRDefault="00804D9E" w:rsidP="001C4B91">
      <w:pPr>
        <w:pStyle w:val="ListParagraph"/>
        <w:numPr>
          <w:ilvl w:val="1"/>
          <w:numId w:val="3"/>
        </w:numPr>
      </w:pPr>
      <w:r>
        <w:t xml:space="preserve">Người dùng yêu cầu truy cập và yêu cầu được gửi lên </w:t>
      </w:r>
      <w:r w:rsidR="000135CE">
        <w:t>máy chủ</w:t>
      </w:r>
    </w:p>
    <w:p w14:paraId="51CA472E" w14:textId="77777777" w:rsidR="00804D9E" w:rsidRDefault="00804D9E" w:rsidP="001C4B91">
      <w:pPr>
        <w:pStyle w:val="ListParagraph"/>
        <w:numPr>
          <w:ilvl w:val="1"/>
          <w:numId w:val="3"/>
        </w:numPr>
      </w:pPr>
      <w:r>
        <w:t>Yêu cầu được gửi tới thành phần xác nhận quyền</w:t>
      </w:r>
    </w:p>
    <w:p w14:paraId="58199251" w14:textId="77777777" w:rsidR="00804D9E" w:rsidRDefault="00804D9E" w:rsidP="001C4B91">
      <w:pPr>
        <w:pStyle w:val="ListParagraph"/>
        <w:numPr>
          <w:ilvl w:val="1"/>
          <w:numId w:val="3"/>
        </w:numPr>
      </w:pPr>
      <w:r>
        <w:lastRenderedPageBreak/>
        <w:t>Xác nhận quyền truy cập thành công</w:t>
      </w:r>
    </w:p>
    <w:p w14:paraId="680F08C3" w14:textId="77777777" w:rsidR="00804D9E" w:rsidRDefault="00804D9E" w:rsidP="001C4B91">
      <w:pPr>
        <w:pStyle w:val="ListParagraph"/>
        <w:numPr>
          <w:ilvl w:val="1"/>
          <w:numId w:val="3"/>
        </w:numPr>
      </w:pPr>
      <w:r>
        <w:t xml:space="preserve">Hiển thị giao diện </w:t>
      </w:r>
      <w:r w:rsidR="000135CE">
        <w:t xml:space="preserve">bộ công cụ </w:t>
      </w:r>
      <w:r>
        <w:t xml:space="preserve">cho người dùng </w:t>
      </w:r>
    </w:p>
    <w:p w14:paraId="23D00ACA" w14:textId="5585E1E0" w:rsidR="00804D9E" w:rsidRDefault="00480A55" w:rsidP="007672AF">
      <w:pPr>
        <w:pStyle w:val="Heading5"/>
        <w:numPr>
          <w:ilvl w:val="4"/>
          <w:numId w:val="15"/>
        </w:numPr>
      </w:pPr>
      <w:bookmarkStart w:id="73" w:name="_Toc519174586"/>
      <w:r>
        <w:t>Xác định l</w:t>
      </w:r>
      <w:r w:rsidR="00804D9E">
        <w:t>uồng rẽ nhánh</w:t>
      </w:r>
      <w:bookmarkEnd w:id="73"/>
    </w:p>
    <w:p w14:paraId="5901E531" w14:textId="49E0DBB8" w:rsidR="007672AF" w:rsidRPr="007672AF" w:rsidRDefault="007672AF" w:rsidP="007672AF">
      <w:r w:rsidRPr="00277823">
        <w:t>Luồng rẽ nhánh mô tả các trường hợp có thể xảy ra trong một lần người dùng sử dụng mô-đun ngoài luồng cơ bản. Công việc phân tích, dự đoán các luồng xử lý của mô-đun nhằm đảm bảo phần mềm có khả năng làm việc trong nhiều trường hợp, giúp hạn chế lỗi trong quá trình sử dụng.</w:t>
      </w:r>
      <w:r w:rsidR="00195A71">
        <w:t xml:space="preserve"> Luồng rẽ nhánh của ca sử dụng truy cập bộ công cụ được mô tả như sau:</w:t>
      </w:r>
    </w:p>
    <w:p w14:paraId="7F3ABB13" w14:textId="77777777" w:rsidR="00804D9E" w:rsidRDefault="00804D9E" w:rsidP="001C4B91">
      <w:pPr>
        <w:pStyle w:val="ListParagraph"/>
        <w:numPr>
          <w:ilvl w:val="0"/>
          <w:numId w:val="3"/>
        </w:numPr>
      </w:pPr>
      <w:r>
        <w:t>Kết nối máy chủ xử lý bộ công cụ thất bại</w:t>
      </w:r>
    </w:p>
    <w:p w14:paraId="0B27C3FD" w14:textId="77777777" w:rsidR="00804D9E" w:rsidRDefault="00804D9E" w:rsidP="001C4B91">
      <w:pPr>
        <w:pStyle w:val="ListParagraph"/>
        <w:numPr>
          <w:ilvl w:val="1"/>
          <w:numId w:val="3"/>
        </w:numPr>
      </w:pPr>
      <w:r>
        <w:t xml:space="preserve">Người dùng yêu cầu truy cập và yêu cầu được gửi lên </w:t>
      </w:r>
      <w:r w:rsidR="000135CE">
        <w:t>máy chủ</w:t>
      </w:r>
    </w:p>
    <w:p w14:paraId="0F966C99" w14:textId="77777777" w:rsidR="00D1787B" w:rsidRDefault="00804D9E" w:rsidP="001C4B91">
      <w:pPr>
        <w:pStyle w:val="ListParagraph"/>
        <w:numPr>
          <w:ilvl w:val="1"/>
          <w:numId w:val="3"/>
        </w:numPr>
      </w:pPr>
      <w:r>
        <w:t>Yêu cầu được gửi và thời gian chờ phản hồi kết thúc</w:t>
      </w:r>
    </w:p>
    <w:p w14:paraId="18D0D917" w14:textId="77777777" w:rsidR="00804D9E" w:rsidRDefault="00804D9E" w:rsidP="001C4B91">
      <w:pPr>
        <w:pStyle w:val="ListParagraph"/>
        <w:numPr>
          <w:ilvl w:val="1"/>
          <w:numId w:val="3"/>
        </w:numPr>
      </w:pPr>
      <w:r>
        <w:t>Tập lệnh trạng thái HTTP thông báo cho người dùng kết nối thất bại</w:t>
      </w:r>
    </w:p>
    <w:p w14:paraId="1F2500FA" w14:textId="77777777" w:rsidR="00804D9E" w:rsidRDefault="00804D9E" w:rsidP="001C4B91">
      <w:pPr>
        <w:pStyle w:val="ListParagraph"/>
        <w:numPr>
          <w:ilvl w:val="0"/>
          <w:numId w:val="3"/>
        </w:numPr>
      </w:pPr>
      <w:r>
        <w:t>Kết nối thành phần xác nhận quyền thất bại</w:t>
      </w:r>
    </w:p>
    <w:p w14:paraId="69A34472" w14:textId="77777777" w:rsidR="000135CE" w:rsidRDefault="000135CE" w:rsidP="001C4B91">
      <w:pPr>
        <w:pStyle w:val="ListParagraph"/>
        <w:numPr>
          <w:ilvl w:val="1"/>
          <w:numId w:val="3"/>
        </w:numPr>
      </w:pPr>
      <w:r>
        <w:t>Người dùng yêu cầu truy cập và yêu cầu được gửi lên máy chủ</w:t>
      </w:r>
    </w:p>
    <w:p w14:paraId="3785AA26" w14:textId="77777777" w:rsidR="000135CE" w:rsidRDefault="000135CE" w:rsidP="001C4B91">
      <w:pPr>
        <w:pStyle w:val="ListParagraph"/>
        <w:numPr>
          <w:ilvl w:val="1"/>
          <w:numId w:val="3"/>
        </w:numPr>
      </w:pPr>
      <w:r>
        <w:t>Yêu cầu được gửi tới thành phần xác nhận quyền</w:t>
      </w:r>
    </w:p>
    <w:p w14:paraId="1DDD3A64" w14:textId="77777777" w:rsidR="000135CE" w:rsidRDefault="000135CE" w:rsidP="001C4B91">
      <w:pPr>
        <w:pStyle w:val="ListParagraph"/>
        <w:numPr>
          <w:ilvl w:val="1"/>
          <w:numId w:val="3"/>
        </w:numPr>
      </w:pPr>
      <w:r>
        <w:t>Yêu cầu được gửi và thời gian chờ phản hồi kết thúc</w:t>
      </w:r>
    </w:p>
    <w:p w14:paraId="4B15C5DA" w14:textId="77777777" w:rsidR="00804D9E" w:rsidRDefault="000135CE" w:rsidP="001C4B91">
      <w:pPr>
        <w:pStyle w:val="ListParagraph"/>
        <w:numPr>
          <w:ilvl w:val="1"/>
          <w:numId w:val="3"/>
        </w:numPr>
      </w:pPr>
      <w:r>
        <w:t>Máy chủ xử lý bộ công cụ nhận thông báo trạng thái HTTP thất bại</w:t>
      </w:r>
    </w:p>
    <w:p w14:paraId="1D540687" w14:textId="77777777" w:rsidR="000135CE" w:rsidRDefault="000135CE" w:rsidP="001C4B91">
      <w:pPr>
        <w:pStyle w:val="ListParagraph"/>
        <w:numPr>
          <w:ilvl w:val="1"/>
          <w:numId w:val="3"/>
        </w:numPr>
      </w:pPr>
      <w:r>
        <w:t>Thông báo kết nối tới 1 trong các máy chủ của hệ thống thất bại được trả về cho người dùng</w:t>
      </w:r>
    </w:p>
    <w:p w14:paraId="3B8B23B6" w14:textId="77777777" w:rsidR="000135CE" w:rsidRPr="00D1787B" w:rsidRDefault="000135CE" w:rsidP="001C4B91">
      <w:pPr>
        <w:pStyle w:val="ListParagraph"/>
        <w:numPr>
          <w:ilvl w:val="0"/>
          <w:numId w:val="3"/>
        </w:numPr>
      </w:pPr>
      <w:r>
        <w:t>Xác nhận quyền thất bại</w:t>
      </w:r>
    </w:p>
    <w:p w14:paraId="63E5DF92" w14:textId="77777777" w:rsidR="000135CE" w:rsidRDefault="000135CE" w:rsidP="001C4B91">
      <w:pPr>
        <w:pStyle w:val="ListParagraph"/>
        <w:numPr>
          <w:ilvl w:val="1"/>
          <w:numId w:val="3"/>
        </w:numPr>
      </w:pPr>
      <w:r>
        <w:t>Người dùng yêu cầu truy cập và yêu cầu được gửi lên máy chủ</w:t>
      </w:r>
    </w:p>
    <w:p w14:paraId="04BED7CF" w14:textId="77777777" w:rsidR="000135CE" w:rsidRDefault="000135CE" w:rsidP="001C4B91">
      <w:pPr>
        <w:pStyle w:val="ListParagraph"/>
        <w:numPr>
          <w:ilvl w:val="1"/>
          <w:numId w:val="3"/>
        </w:numPr>
      </w:pPr>
      <w:r>
        <w:t>Yêu cầu được gửi tới thành phần xác nhận quyền</w:t>
      </w:r>
    </w:p>
    <w:p w14:paraId="2869C5AA" w14:textId="77777777" w:rsidR="000135CE" w:rsidRDefault="000135CE" w:rsidP="001C4B91">
      <w:pPr>
        <w:pStyle w:val="ListParagraph"/>
        <w:numPr>
          <w:ilvl w:val="1"/>
          <w:numId w:val="3"/>
        </w:numPr>
      </w:pPr>
      <w:r>
        <w:t>Xác nhận quyền truy cập thất bại</w:t>
      </w:r>
    </w:p>
    <w:p w14:paraId="7CD0DDB3" w14:textId="77777777" w:rsidR="000135CE" w:rsidRDefault="000135CE" w:rsidP="001C4B91">
      <w:pPr>
        <w:pStyle w:val="ListParagraph"/>
        <w:numPr>
          <w:ilvl w:val="1"/>
          <w:numId w:val="3"/>
        </w:numPr>
      </w:pPr>
      <w:r>
        <w:lastRenderedPageBreak/>
        <w:t>Thông báo không có quyền truy cập được trả về cho người dùng</w:t>
      </w:r>
    </w:p>
    <w:p w14:paraId="73D61F26" w14:textId="3FA53AEF" w:rsidR="000135CE" w:rsidRDefault="00480A55" w:rsidP="007672AF">
      <w:pPr>
        <w:pStyle w:val="Heading5"/>
        <w:numPr>
          <w:ilvl w:val="4"/>
          <w:numId w:val="15"/>
        </w:numPr>
      </w:pPr>
      <w:bookmarkStart w:id="74" w:name="_Toc519174587"/>
      <w:r>
        <w:t>Xác định đ</w:t>
      </w:r>
      <w:r w:rsidR="000135CE">
        <w:t>iều kiện</w:t>
      </w:r>
      <w:bookmarkEnd w:id="74"/>
    </w:p>
    <w:p w14:paraId="7875F035" w14:textId="77777777" w:rsidR="00934264" w:rsidRDefault="00324885" w:rsidP="001C4B91">
      <w:pPr>
        <w:pStyle w:val="ListParagraph"/>
        <w:numPr>
          <w:ilvl w:val="1"/>
          <w:numId w:val="3"/>
        </w:numPr>
      </w:pPr>
      <w:r>
        <w:t>Tiền điều kiện:</w:t>
      </w:r>
    </w:p>
    <w:p w14:paraId="5F8D27C0" w14:textId="77777777" w:rsidR="000135CE" w:rsidRDefault="000135CE" w:rsidP="001C4B91">
      <w:pPr>
        <w:pStyle w:val="ListParagraph"/>
        <w:numPr>
          <w:ilvl w:val="2"/>
          <w:numId w:val="3"/>
        </w:numPr>
      </w:pPr>
      <w:r>
        <w:t>Người sử dụng đã đăng nhập hệ thống</w:t>
      </w:r>
    </w:p>
    <w:p w14:paraId="453ACC63" w14:textId="77777777" w:rsidR="000135CE" w:rsidRDefault="000135CE" w:rsidP="001C4B91">
      <w:pPr>
        <w:pStyle w:val="ListParagraph"/>
        <w:numPr>
          <w:ilvl w:val="1"/>
          <w:numId w:val="3"/>
        </w:numPr>
      </w:pPr>
      <w:r>
        <w:t>Hậu điều kiện</w:t>
      </w:r>
    </w:p>
    <w:p w14:paraId="7BBFD16C" w14:textId="77777777" w:rsidR="000135CE" w:rsidRDefault="000135CE" w:rsidP="001C4B91">
      <w:pPr>
        <w:pStyle w:val="ListParagraph"/>
        <w:numPr>
          <w:ilvl w:val="2"/>
          <w:numId w:val="3"/>
        </w:numPr>
      </w:pPr>
      <w:r>
        <w:t>(không)</w:t>
      </w:r>
    </w:p>
    <w:p w14:paraId="08D205D0" w14:textId="77777777" w:rsidR="000135CE" w:rsidRDefault="000135CE" w:rsidP="001C4B91">
      <w:pPr>
        <w:pStyle w:val="ListParagraph"/>
        <w:numPr>
          <w:ilvl w:val="1"/>
          <w:numId w:val="3"/>
        </w:numPr>
      </w:pPr>
      <w:r>
        <w:t>Điều kiện đặc biệt</w:t>
      </w:r>
    </w:p>
    <w:p w14:paraId="7C35AD7D" w14:textId="77777777" w:rsidR="000135CE" w:rsidRDefault="000135CE" w:rsidP="001C4B91">
      <w:pPr>
        <w:pStyle w:val="ListParagraph"/>
        <w:numPr>
          <w:ilvl w:val="2"/>
          <w:numId w:val="3"/>
        </w:numPr>
      </w:pPr>
      <w:r>
        <w:t>(không)</w:t>
      </w:r>
    </w:p>
    <w:p w14:paraId="324D85B4" w14:textId="77777777" w:rsidR="00887FCE" w:rsidRDefault="00887FCE" w:rsidP="007672AF">
      <w:pPr>
        <w:pStyle w:val="Heading4"/>
        <w:numPr>
          <w:ilvl w:val="3"/>
          <w:numId w:val="15"/>
        </w:numPr>
      </w:pPr>
      <w:bookmarkStart w:id="75" w:name="_Toc519174482"/>
      <w:bookmarkStart w:id="76" w:name="_Toc519174588"/>
      <w:r>
        <w:t>Biểu đồ lớp</w:t>
      </w:r>
      <w:bookmarkEnd w:id="75"/>
      <w:bookmarkEnd w:id="76"/>
    </w:p>
    <w:p w14:paraId="630F1671" w14:textId="38367CE7" w:rsidR="005A6E5D" w:rsidRDefault="00773659" w:rsidP="007672AF">
      <w:pPr>
        <w:pStyle w:val="Heading5"/>
        <w:numPr>
          <w:ilvl w:val="4"/>
          <w:numId w:val="15"/>
        </w:numPr>
      </w:pPr>
      <w:bookmarkStart w:id="77" w:name="_Toc519174589"/>
      <w:r>
        <w:t>Xây dựng b</w:t>
      </w:r>
      <w:r w:rsidR="005A6E5D">
        <w:t>iểu đồ</w:t>
      </w:r>
      <w:bookmarkEnd w:id="77"/>
    </w:p>
    <w:p w14:paraId="5EF712D1" w14:textId="72CE21C2" w:rsidR="00195A71" w:rsidRPr="00195A71" w:rsidRDefault="00195A71" w:rsidP="00195A71">
      <w:r w:rsidRPr="00277823">
        <w:t xml:space="preserve">Dựa trên các thông tin đặc tả về ca sử dụng, biểu đồ lớp </w:t>
      </w:r>
      <w:r w:rsidRPr="00277823">
        <w:fldChar w:fldCharType="begin" w:fldLock="1"/>
      </w:r>
      <w:r w:rsidR="00D67CDE">
        <w:instrText>ADDIN CSL_CITATION {"citationItems":[{"id":"ITEM-1","itemData":{"DOI":"10.1111/j.1365-2362.2005.01463.x","ISBN":"978-0133943030","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5"]]},"title":"Software Engineering - 10th Edition","type":"paper-conference"},"uris":["http://www.mendeley.com/documents/?uuid=68c30144-35e3-4941-8d41-62944bc0ce05"]}],"mendeley":{"formattedCitation":"[4]","plainTextFormattedCitation":"[4]","previouslyFormattedCitation":"[4]"},"properties":{"noteIndex":0},"schema":"https://github.com/citation-style-language/schema/raw/master/csl-citation.json"}</w:instrText>
      </w:r>
      <w:r w:rsidRPr="00277823">
        <w:fldChar w:fldCharType="separate"/>
      </w:r>
      <w:r w:rsidR="00D67CDE" w:rsidRPr="00D67CDE">
        <w:rPr>
          <w:noProof/>
        </w:rPr>
        <w:t>[4]</w:t>
      </w:r>
      <w:r w:rsidRPr="00277823">
        <w:fldChar w:fldCharType="end"/>
      </w:r>
      <w:r w:rsidRPr="00277823">
        <w:t xml:space="preserve"> được xây dựng để mô tả các đối lượng, các lớp đối tượng trong mô-đun và liên kết tương tác giữa các đối tượng đó.</w:t>
      </w:r>
    </w:p>
    <w:p w14:paraId="54DCD4E7" w14:textId="77777777" w:rsidR="00AB627F" w:rsidRDefault="006957D9" w:rsidP="00AB627F">
      <w:pPr>
        <w:pStyle w:val="NoSpacing"/>
        <w:keepNext/>
        <w:jc w:val="center"/>
      </w:pPr>
      <w:r>
        <w:rPr>
          <w:noProof/>
        </w:rPr>
        <w:drawing>
          <wp:inline distT="0" distB="0" distL="0" distR="0" wp14:anchorId="1070ECD0" wp14:editId="5739B33D">
            <wp:extent cx="3990975" cy="19526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90975" cy="1952625"/>
                    </a:xfrm>
                    <a:prstGeom prst="rect">
                      <a:avLst/>
                    </a:prstGeom>
                  </pic:spPr>
                </pic:pic>
              </a:graphicData>
            </a:graphic>
          </wp:inline>
        </w:drawing>
      </w:r>
    </w:p>
    <w:p w14:paraId="36E07251" w14:textId="358150C5" w:rsidR="00363E63" w:rsidRPr="00363E63" w:rsidRDefault="00AB627F" w:rsidP="00AB627F">
      <w:pPr>
        <w:pStyle w:val="Caption"/>
      </w:pPr>
      <w:bookmarkStart w:id="78" w:name="_Toc519174695"/>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2</w:t>
      </w:r>
      <w:r w:rsidR="00486FEB">
        <w:rPr>
          <w:noProof/>
        </w:rPr>
        <w:fldChar w:fldCharType="end"/>
      </w:r>
      <w:r>
        <w:rPr>
          <w:noProof/>
        </w:rPr>
        <w:t xml:space="preserve"> Biểu đồ lớp ca sử dụng </w:t>
      </w:r>
      <w:r w:rsidRPr="00092201">
        <w:rPr>
          <w:noProof/>
        </w:rPr>
        <w:t>truy cập bộ công cụ</w:t>
      </w:r>
      <w:bookmarkEnd w:id="78"/>
    </w:p>
    <w:p w14:paraId="5B8E6371" w14:textId="77777777" w:rsidR="00887FCE" w:rsidRDefault="00887FCE" w:rsidP="007672AF">
      <w:pPr>
        <w:pStyle w:val="Heading5"/>
        <w:numPr>
          <w:ilvl w:val="4"/>
          <w:numId w:val="15"/>
        </w:numPr>
      </w:pPr>
      <w:bookmarkStart w:id="79" w:name="_Toc519174590"/>
      <w:r>
        <w:t>Xác định xác lớp</w:t>
      </w:r>
      <w:bookmarkEnd w:id="79"/>
    </w:p>
    <w:p w14:paraId="0089D3FA" w14:textId="77777777" w:rsidR="00887FCE" w:rsidRDefault="00887FCE" w:rsidP="00887FCE">
      <w:r>
        <w:t>Dựa trên mô tả ca sử dụng, ca sử dụng truy cập bộ công cụ được xác định gồm các lớp:</w:t>
      </w:r>
    </w:p>
    <w:p w14:paraId="4295BCD7" w14:textId="55C84340" w:rsidR="00867B2E" w:rsidRDefault="00867B2E" w:rsidP="00867B2E">
      <w:pPr>
        <w:pStyle w:val="Caption"/>
        <w:keepNext/>
      </w:pPr>
      <w:bookmarkStart w:id="80" w:name="_Toc519174680"/>
      <w:r>
        <w:lastRenderedPageBreak/>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2</w:t>
      </w:r>
      <w:r w:rsidR="00486FEB">
        <w:rPr>
          <w:noProof/>
        </w:rPr>
        <w:fldChar w:fldCharType="end"/>
      </w:r>
      <w:r>
        <w:rPr>
          <w:noProof/>
        </w:rPr>
        <w:t xml:space="preserve"> Xác định các lớp trong </w:t>
      </w:r>
      <w:r w:rsidRPr="00C023AA">
        <w:rPr>
          <w:noProof/>
        </w:rPr>
        <w:t>ca sử dụng truy cập bộ công cụ</w:t>
      </w:r>
      <w:bookmarkEnd w:id="8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AB627F" w:rsidRPr="00333AC7" w14:paraId="58F91DEE" w14:textId="77777777" w:rsidTr="00D00F52">
        <w:tc>
          <w:tcPr>
            <w:tcW w:w="895" w:type="dxa"/>
          </w:tcPr>
          <w:p w14:paraId="057A6598" w14:textId="77777777" w:rsidR="00AB627F" w:rsidRPr="00333AC7" w:rsidRDefault="00AB627F" w:rsidP="0063207D">
            <w:pPr>
              <w:pStyle w:val="NoSpacing"/>
              <w:jc w:val="center"/>
              <w:rPr>
                <w:b/>
              </w:rPr>
            </w:pPr>
            <w:r w:rsidRPr="00333AC7">
              <w:rPr>
                <w:b/>
              </w:rPr>
              <w:t>STT</w:t>
            </w:r>
          </w:p>
        </w:tc>
        <w:tc>
          <w:tcPr>
            <w:tcW w:w="1440" w:type="dxa"/>
          </w:tcPr>
          <w:p w14:paraId="43981CDC" w14:textId="77777777" w:rsidR="00AB627F" w:rsidRPr="00333AC7" w:rsidRDefault="00AB627F" w:rsidP="0063207D">
            <w:pPr>
              <w:pStyle w:val="NoSpacing"/>
              <w:jc w:val="center"/>
              <w:rPr>
                <w:b/>
              </w:rPr>
            </w:pPr>
            <w:r w:rsidRPr="00333AC7">
              <w:rPr>
                <w:b/>
              </w:rPr>
              <w:t>Lớp</w:t>
            </w:r>
          </w:p>
        </w:tc>
        <w:tc>
          <w:tcPr>
            <w:tcW w:w="3240" w:type="dxa"/>
          </w:tcPr>
          <w:p w14:paraId="3D97F6F1" w14:textId="77777777" w:rsidR="00AB627F" w:rsidRPr="00333AC7" w:rsidRDefault="00AB627F" w:rsidP="0063207D">
            <w:pPr>
              <w:pStyle w:val="NoSpacing"/>
              <w:jc w:val="center"/>
              <w:rPr>
                <w:b/>
              </w:rPr>
            </w:pPr>
            <w:r w:rsidRPr="00333AC7">
              <w:rPr>
                <w:b/>
              </w:rPr>
              <w:t>Thuộc tính</w:t>
            </w:r>
          </w:p>
        </w:tc>
        <w:tc>
          <w:tcPr>
            <w:tcW w:w="3482" w:type="dxa"/>
          </w:tcPr>
          <w:p w14:paraId="09E95F49" w14:textId="77777777" w:rsidR="00AB627F" w:rsidRPr="00333AC7" w:rsidRDefault="00AB627F" w:rsidP="0063207D">
            <w:pPr>
              <w:pStyle w:val="NoSpacing"/>
              <w:jc w:val="center"/>
              <w:rPr>
                <w:b/>
              </w:rPr>
            </w:pPr>
            <w:r w:rsidRPr="00333AC7">
              <w:rPr>
                <w:b/>
              </w:rPr>
              <w:t>Mô tả</w:t>
            </w:r>
          </w:p>
        </w:tc>
      </w:tr>
      <w:tr w:rsidR="00AB627F" w14:paraId="658055A0" w14:textId="77777777" w:rsidTr="00D00F52">
        <w:tc>
          <w:tcPr>
            <w:tcW w:w="895" w:type="dxa"/>
          </w:tcPr>
          <w:p w14:paraId="67FE05F4" w14:textId="77777777" w:rsidR="00AB627F" w:rsidRDefault="00AB627F" w:rsidP="0063207D">
            <w:pPr>
              <w:pStyle w:val="NoSpacing"/>
            </w:pPr>
            <w:r>
              <w:t>1</w:t>
            </w:r>
          </w:p>
        </w:tc>
        <w:tc>
          <w:tcPr>
            <w:tcW w:w="1440" w:type="dxa"/>
          </w:tcPr>
          <w:p w14:paraId="17376152" w14:textId="77777777" w:rsidR="00AB627F" w:rsidRDefault="00AB627F" w:rsidP="0063207D">
            <w:pPr>
              <w:pStyle w:val="NoSpacing"/>
            </w:pPr>
            <w:r>
              <w:t>User</w:t>
            </w:r>
          </w:p>
        </w:tc>
        <w:tc>
          <w:tcPr>
            <w:tcW w:w="3240" w:type="dxa"/>
          </w:tcPr>
          <w:p w14:paraId="429D4E0C" w14:textId="77777777" w:rsidR="00AB627F" w:rsidRDefault="00AB627F" w:rsidP="001C4B91">
            <w:pPr>
              <w:pStyle w:val="ListParagraph"/>
              <w:numPr>
                <w:ilvl w:val="1"/>
                <w:numId w:val="3"/>
              </w:numPr>
              <w:ind w:left="432"/>
            </w:pPr>
            <w:r>
              <w:t>Id: id</w:t>
            </w:r>
          </w:p>
          <w:p w14:paraId="27C7F23C" w14:textId="77777777" w:rsidR="00AB627F" w:rsidRDefault="00AB627F" w:rsidP="001C4B91">
            <w:pPr>
              <w:pStyle w:val="ListParagraph"/>
              <w:numPr>
                <w:ilvl w:val="1"/>
                <w:numId w:val="3"/>
              </w:numPr>
              <w:ind w:left="432"/>
            </w:pPr>
            <w:r>
              <w:t>Name: string</w:t>
            </w:r>
          </w:p>
          <w:p w14:paraId="3CA4B366" w14:textId="77777777" w:rsidR="00AB627F" w:rsidRDefault="00AB627F" w:rsidP="001C4B91">
            <w:pPr>
              <w:pStyle w:val="ListParagraph"/>
              <w:numPr>
                <w:ilvl w:val="1"/>
                <w:numId w:val="3"/>
              </w:numPr>
              <w:ind w:left="432"/>
            </w:pPr>
            <w:r>
              <w:t>Enable: Boolean</w:t>
            </w:r>
          </w:p>
        </w:tc>
        <w:tc>
          <w:tcPr>
            <w:tcW w:w="3482" w:type="dxa"/>
          </w:tcPr>
          <w:p w14:paraId="15833476" w14:textId="77777777" w:rsidR="00AB627F" w:rsidRDefault="00AB627F" w:rsidP="0063207D">
            <w:pPr>
              <w:pStyle w:val="NoSpacing"/>
            </w:pPr>
            <w:r>
              <w:t>Lưu trữ thông tin tài khoản</w:t>
            </w:r>
          </w:p>
        </w:tc>
      </w:tr>
      <w:tr w:rsidR="00AB627F" w14:paraId="0EC2865A" w14:textId="77777777" w:rsidTr="00D00F52">
        <w:tc>
          <w:tcPr>
            <w:tcW w:w="895" w:type="dxa"/>
          </w:tcPr>
          <w:p w14:paraId="0761D543" w14:textId="77777777" w:rsidR="00AB627F" w:rsidRDefault="00AB627F" w:rsidP="0063207D">
            <w:pPr>
              <w:pStyle w:val="NoSpacing"/>
            </w:pPr>
            <w:r>
              <w:t>2</w:t>
            </w:r>
          </w:p>
        </w:tc>
        <w:tc>
          <w:tcPr>
            <w:tcW w:w="1440" w:type="dxa"/>
          </w:tcPr>
          <w:p w14:paraId="4F3F21AA" w14:textId="77777777" w:rsidR="00AB627F" w:rsidRDefault="00AB627F" w:rsidP="0063207D">
            <w:pPr>
              <w:pStyle w:val="NoSpacing"/>
            </w:pPr>
            <w:r>
              <w:t>Role</w:t>
            </w:r>
          </w:p>
        </w:tc>
        <w:tc>
          <w:tcPr>
            <w:tcW w:w="3240" w:type="dxa"/>
          </w:tcPr>
          <w:p w14:paraId="43FB44AF" w14:textId="77777777" w:rsidR="00AB627F" w:rsidRDefault="00AB627F" w:rsidP="001C4B91">
            <w:pPr>
              <w:pStyle w:val="ListParagraph"/>
              <w:numPr>
                <w:ilvl w:val="1"/>
                <w:numId w:val="8"/>
              </w:numPr>
              <w:ind w:left="432"/>
            </w:pPr>
            <w:r>
              <w:t>Name: string</w:t>
            </w:r>
          </w:p>
          <w:p w14:paraId="1986C3D2" w14:textId="77777777" w:rsidR="00AB627F" w:rsidRDefault="00AB627F" w:rsidP="001C4B91">
            <w:pPr>
              <w:pStyle w:val="ListParagraph"/>
              <w:numPr>
                <w:ilvl w:val="1"/>
                <w:numId w:val="8"/>
              </w:numPr>
              <w:ind w:left="432"/>
            </w:pPr>
            <w:r>
              <w:t>Description: string</w:t>
            </w:r>
          </w:p>
        </w:tc>
        <w:tc>
          <w:tcPr>
            <w:tcW w:w="3482" w:type="dxa"/>
          </w:tcPr>
          <w:p w14:paraId="62130563" w14:textId="77777777" w:rsidR="00AB627F" w:rsidRDefault="00AB627F" w:rsidP="0063207D">
            <w:pPr>
              <w:pStyle w:val="NoSpacing"/>
            </w:pPr>
            <w:r>
              <w:t>Lưu trữ thông tin quyền</w:t>
            </w:r>
          </w:p>
        </w:tc>
      </w:tr>
    </w:tbl>
    <w:p w14:paraId="57A8E6F0" w14:textId="0F5CABD9" w:rsidR="005A6E5D" w:rsidRDefault="005A6E5D" w:rsidP="007672AF">
      <w:pPr>
        <w:pStyle w:val="Heading4"/>
        <w:numPr>
          <w:ilvl w:val="3"/>
          <w:numId w:val="15"/>
        </w:numPr>
      </w:pPr>
      <w:bookmarkStart w:id="81" w:name="_Toc519174483"/>
      <w:bookmarkStart w:id="82" w:name="_Toc519174591"/>
      <w:r>
        <w:t>Biểu đồ tuần tự</w:t>
      </w:r>
      <w:bookmarkEnd w:id="81"/>
      <w:bookmarkEnd w:id="82"/>
    </w:p>
    <w:p w14:paraId="71395C2D" w14:textId="1B7EA682" w:rsidR="007672AF" w:rsidRPr="007672AF" w:rsidRDefault="00195A71" w:rsidP="007672AF">
      <w:r w:rsidRPr="00277823">
        <w:t xml:space="preserve">Biểu đồ trình tự </w:t>
      </w:r>
      <w:r w:rsidRPr="00277823">
        <w:fldChar w:fldCharType="begin" w:fldLock="1"/>
      </w:r>
      <w:r w:rsidR="00D67CDE">
        <w:instrText>ADDIN CSL_CITATION {"citationItems":[{"id":"ITEM-1","itemData":{"DOI":"10.1111/j.1365-2362.2005.01463.x","ISBN":"978-0133943030","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5"]]},"title":"Software Engineering - 10th Edition","type":"paper-conference"},"uris":["http://www.mendeley.com/documents/?uuid=68c30144-35e3-4941-8d41-62944bc0ce05"]}],"mendeley":{"formattedCitation":"[4]","plainTextFormattedCitation":"[4]","previouslyFormattedCitation":"[4]"},"properties":{"noteIndex":0},"schema":"https://github.com/citation-style-language/schema/raw/master/csl-citation.json"}</w:instrText>
      </w:r>
      <w:r w:rsidRPr="00277823">
        <w:fldChar w:fldCharType="separate"/>
      </w:r>
      <w:r w:rsidR="00D67CDE" w:rsidRPr="00D67CDE">
        <w:rPr>
          <w:noProof/>
        </w:rPr>
        <w:t>[4]</w:t>
      </w:r>
      <w:r w:rsidRPr="00277823">
        <w:fldChar w:fldCharType="end"/>
      </w:r>
      <w:r w:rsidRPr="00277823">
        <w:t xml:space="preserve"> được sử dụng để mô hình hóa tương tác giữa các tác nhân và đối tượng trong phần mềm</w:t>
      </w:r>
      <w:r>
        <w:t xml:space="preserve">. Trong Bộ </w:t>
      </w:r>
      <w:r w:rsidRPr="00E12A41">
        <w:t>công cụ phân tích và xử lý dữ liệu ảnh quang học và radar</w:t>
      </w:r>
      <w:r>
        <w:t>, các tương tác của từng mô-đun thể hiện cho các chức năng cần triển khai cài đặt.</w:t>
      </w:r>
    </w:p>
    <w:p w14:paraId="05B06087" w14:textId="77777777" w:rsidR="00867B2E" w:rsidRDefault="00161889" w:rsidP="00867B2E">
      <w:pPr>
        <w:pStyle w:val="NoSpacing"/>
        <w:keepNext/>
      </w:pPr>
      <w:r>
        <w:rPr>
          <w:noProof/>
        </w:rPr>
        <w:drawing>
          <wp:inline distT="0" distB="0" distL="0" distR="0" wp14:anchorId="5B9E1688" wp14:editId="5AD34469">
            <wp:extent cx="5757545" cy="2792095"/>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7545" cy="2792095"/>
                    </a:xfrm>
                    <a:prstGeom prst="rect">
                      <a:avLst/>
                    </a:prstGeom>
                  </pic:spPr>
                </pic:pic>
              </a:graphicData>
            </a:graphic>
          </wp:inline>
        </w:drawing>
      </w:r>
    </w:p>
    <w:p w14:paraId="5A73DEA1" w14:textId="66C7EAE4" w:rsidR="00DD3E49" w:rsidRPr="00DD3E49" w:rsidRDefault="00867B2E" w:rsidP="00867B2E">
      <w:pPr>
        <w:pStyle w:val="Caption"/>
      </w:pPr>
      <w:bookmarkStart w:id="83" w:name="_Toc519174696"/>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3</w:t>
      </w:r>
      <w:r w:rsidR="00486FEB">
        <w:rPr>
          <w:noProof/>
        </w:rPr>
        <w:fldChar w:fldCharType="end"/>
      </w:r>
      <w:r>
        <w:rPr>
          <w:noProof/>
        </w:rPr>
        <w:t xml:space="preserve"> Biểu đồ tuần tự </w:t>
      </w:r>
      <w:r w:rsidRPr="00680565">
        <w:rPr>
          <w:noProof/>
        </w:rPr>
        <w:t>ca sử dụng truy cập bộ công cụ</w:t>
      </w:r>
      <w:bookmarkEnd w:id="83"/>
    </w:p>
    <w:bookmarkEnd w:id="69"/>
    <w:p w14:paraId="2A309A2F" w14:textId="77777777" w:rsidR="00887FCE" w:rsidRPr="00887FCE" w:rsidRDefault="00887FCE" w:rsidP="005A6E5D">
      <w:pPr>
        <w:pStyle w:val="ListParagraph"/>
        <w:ind w:left="360" w:firstLine="0"/>
      </w:pPr>
    </w:p>
    <w:p w14:paraId="2597D2CB" w14:textId="77777777" w:rsidR="00887FCE" w:rsidRPr="00887FCE" w:rsidRDefault="00887FCE" w:rsidP="00887FCE"/>
    <w:p w14:paraId="4C7E87CB" w14:textId="77777777" w:rsidR="00887FCE" w:rsidRDefault="00887FCE" w:rsidP="000135CE"/>
    <w:p w14:paraId="2D2C4C9E" w14:textId="77777777" w:rsidR="005A6E5D" w:rsidRDefault="005A6E5D" w:rsidP="007672AF">
      <w:pPr>
        <w:pStyle w:val="Heading3"/>
        <w:numPr>
          <w:ilvl w:val="2"/>
          <w:numId w:val="15"/>
        </w:numPr>
      </w:pPr>
      <w:bookmarkStart w:id="84" w:name="_Toc519174484"/>
      <w:bookmarkStart w:id="85" w:name="_Toc519174592"/>
      <w:r>
        <w:t>Mô tả ca sử dụng đăng ảnh viễn thám và siêu dữ liệu</w:t>
      </w:r>
      <w:bookmarkEnd w:id="84"/>
      <w:bookmarkEnd w:id="85"/>
    </w:p>
    <w:p w14:paraId="17840305" w14:textId="77777777" w:rsidR="005A6E5D" w:rsidRDefault="005A6E5D" w:rsidP="007672AF">
      <w:pPr>
        <w:pStyle w:val="Heading4"/>
        <w:numPr>
          <w:ilvl w:val="3"/>
          <w:numId w:val="15"/>
        </w:numPr>
      </w:pPr>
      <w:bookmarkStart w:id="86" w:name="_Toc519174485"/>
      <w:bookmarkStart w:id="87" w:name="_Toc519174593"/>
      <w:bookmarkStart w:id="88" w:name="_Hlk534808686"/>
      <w:r>
        <w:t>Biểu đồ ca sử dụng</w:t>
      </w:r>
      <w:bookmarkEnd w:id="86"/>
      <w:bookmarkEnd w:id="87"/>
    </w:p>
    <w:p w14:paraId="3E74A471" w14:textId="66E009BD" w:rsidR="005A6E5D" w:rsidRDefault="00773659" w:rsidP="007672AF">
      <w:pPr>
        <w:pStyle w:val="Heading5"/>
        <w:numPr>
          <w:ilvl w:val="4"/>
          <w:numId w:val="15"/>
        </w:numPr>
      </w:pPr>
      <w:bookmarkStart w:id="89" w:name="_Toc519174594"/>
      <w:r>
        <w:t>Xây dựng b</w:t>
      </w:r>
      <w:r w:rsidR="005A6E5D">
        <w:t>iểu đồ</w:t>
      </w:r>
      <w:bookmarkEnd w:id="89"/>
    </w:p>
    <w:p w14:paraId="1BD563C9" w14:textId="77777777" w:rsidR="00AB627F" w:rsidRDefault="00D92243" w:rsidP="00AB627F">
      <w:pPr>
        <w:pStyle w:val="NoSpacing"/>
        <w:keepNext/>
        <w:jc w:val="center"/>
      </w:pPr>
      <w:r>
        <w:rPr>
          <w:noProof/>
        </w:rPr>
        <w:drawing>
          <wp:inline distT="0" distB="0" distL="0" distR="0" wp14:anchorId="75F44449" wp14:editId="36ECA40C">
            <wp:extent cx="4857750" cy="2171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57750" cy="2171700"/>
                    </a:xfrm>
                    <a:prstGeom prst="rect">
                      <a:avLst/>
                    </a:prstGeom>
                  </pic:spPr>
                </pic:pic>
              </a:graphicData>
            </a:graphic>
          </wp:inline>
        </w:drawing>
      </w:r>
    </w:p>
    <w:p w14:paraId="6461DC9A" w14:textId="4EFB4CE1" w:rsidR="005A6E5D" w:rsidRPr="005A6E5D" w:rsidRDefault="00AB627F" w:rsidP="00AB627F">
      <w:pPr>
        <w:pStyle w:val="Caption"/>
      </w:pPr>
      <w:bookmarkStart w:id="90" w:name="_Toc519174697"/>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4</w:t>
      </w:r>
      <w:r w:rsidR="00486FEB">
        <w:rPr>
          <w:noProof/>
        </w:rPr>
        <w:fldChar w:fldCharType="end"/>
      </w:r>
      <w:r>
        <w:rPr>
          <w:noProof/>
        </w:rPr>
        <w:t xml:space="preserve"> Biểu đồ ca </w:t>
      </w:r>
      <w:r w:rsidRPr="00560F0E">
        <w:rPr>
          <w:noProof/>
        </w:rPr>
        <w:t>sử dụng đăng ảnh viễn thám và siêu dữ liệu</w:t>
      </w:r>
      <w:bookmarkEnd w:id="90"/>
    </w:p>
    <w:p w14:paraId="1958DDD5" w14:textId="3391FBE5" w:rsidR="005A6E5D" w:rsidRDefault="00480A55" w:rsidP="007672AF">
      <w:pPr>
        <w:pStyle w:val="Heading5"/>
        <w:numPr>
          <w:ilvl w:val="4"/>
          <w:numId w:val="15"/>
        </w:numPr>
      </w:pPr>
      <w:bookmarkStart w:id="91" w:name="_Toc519174595"/>
      <w:r>
        <w:t>Xác định l</w:t>
      </w:r>
      <w:r w:rsidR="005A6E5D">
        <w:t>uồng cơ bản</w:t>
      </w:r>
      <w:bookmarkEnd w:id="91"/>
    </w:p>
    <w:p w14:paraId="0142FEB6" w14:textId="77777777" w:rsidR="005A6E5D" w:rsidRDefault="005A6E5D" w:rsidP="005A6E5D">
      <w:r>
        <w:t xml:space="preserve">Ca sử dụng được xác định khi người dùng </w:t>
      </w:r>
      <w:r w:rsidR="00DD3E49">
        <w:t>chọn nút chức năng đăng dữ liệu</w:t>
      </w:r>
      <w:r>
        <w:t>:</w:t>
      </w:r>
    </w:p>
    <w:p w14:paraId="023246CA" w14:textId="77777777" w:rsidR="005A6E5D" w:rsidRDefault="00DD3E49" w:rsidP="001C4B91">
      <w:pPr>
        <w:pStyle w:val="ListParagraph"/>
        <w:numPr>
          <w:ilvl w:val="1"/>
          <w:numId w:val="3"/>
        </w:numPr>
      </w:pPr>
      <w:r>
        <w:t>Chọn tập dữ liệu cần đăng lên hệ thống</w:t>
      </w:r>
    </w:p>
    <w:p w14:paraId="5DD26F7A" w14:textId="77777777" w:rsidR="005A6E5D" w:rsidRDefault="00DD3E49" w:rsidP="001C4B91">
      <w:pPr>
        <w:pStyle w:val="ListParagraph"/>
        <w:numPr>
          <w:ilvl w:val="1"/>
          <w:numId w:val="3"/>
        </w:numPr>
      </w:pPr>
      <w:r>
        <w:t>Bắt đầu đăng tải dữ liệu</w:t>
      </w:r>
    </w:p>
    <w:p w14:paraId="6D0B7438" w14:textId="77777777" w:rsidR="005A6E5D" w:rsidRDefault="00DD3E49" w:rsidP="001C4B91">
      <w:pPr>
        <w:pStyle w:val="ListParagraph"/>
        <w:numPr>
          <w:ilvl w:val="1"/>
          <w:numId w:val="3"/>
        </w:numPr>
      </w:pPr>
      <w:r>
        <w:t>Gửi yêu cầu tải dữ liệu lên máy chủ</w:t>
      </w:r>
    </w:p>
    <w:p w14:paraId="6B767237" w14:textId="77777777" w:rsidR="005A6E5D" w:rsidRDefault="00DD3E49" w:rsidP="001C4B91">
      <w:pPr>
        <w:pStyle w:val="ListParagraph"/>
        <w:numPr>
          <w:ilvl w:val="1"/>
          <w:numId w:val="3"/>
        </w:numPr>
      </w:pPr>
      <w:r>
        <w:t>Máy chủ kiểm tra tài nguyên của hệ thống</w:t>
      </w:r>
    </w:p>
    <w:p w14:paraId="3A089B25" w14:textId="77777777" w:rsidR="00DD3E49" w:rsidRDefault="00DD3E49" w:rsidP="001C4B91">
      <w:pPr>
        <w:pStyle w:val="ListParagraph"/>
        <w:numPr>
          <w:ilvl w:val="1"/>
          <w:numId w:val="3"/>
        </w:numPr>
      </w:pPr>
      <w:r>
        <w:t>Máy chủ đồng ý tải dữ liệu</w:t>
      </w:r>
    </w:p>
    <w:p w14:paraId="7734BB52" w14:textId="77777777" w:rsidR="00DD3E49" w:rsidRDefault="00DD3E49" w:rsidP="001C4B91">
      <w:pPr>
        <w:pStyle w:val="ListParagraph"/>
        <w:numPr>
          <w:ilvl w:val="1"/>
          <w:numId w:val="3"/>
        </w:numPr>
      </w:pPr>
      <w:r>
        <w:t>Tập dữ liệu được đọc từng phần và gửi thành các gói lên máy chủ</w:t>
      </w:r>
    </w:p>
    <w:p w14:paraId="3D0333AC" w14:textId="77777777" w:rsidR="00DD3E49" w:rsidRDefault="00DD3E49" w:rsidP="001C4B91">
      <w:pPr>
        <w:pStyle w:val="ListParagraph"/>
        <w:numPr>
          <w:ilvl w:val="1"/>
          <w:numId w:val="3"/>
        </w:numPr>
      </w:pPr>
      <w:r>
        <w:t>Máy chủ nhận các gói tin, lưu trữ vào bộ nhớ tạm và gửi thông báo nhận gói tin thành công</w:t>
      </w:r>
    </w:p>
    <w:p w14:paraId="3EE22321" w14:textId="77777777" w:rsidR="00DD3E49" w:rsidRDefault="00DD3E49" w:rsidP="001C4B91">
      <w:pPr>
        <w:pStyle w:val="ListParagraph"/>
        <w:numPr>
          <w:ilvl w:val="1"/>
          <w:numId w:val="3"/>
        </w:numPr>
      </w:pPr>
      <w:r>
        <w:lastRenderedPageBreak/>
        <w:t>Máy chủ cập nhật tiến độ tải dữ liệu, ước t</w:t>
      </w:r>
      <w:r w:rsidR="008637EA">
        <w:t>í</w:t>
      </w:r>
      <w:r>
        <w:t>nh tốc độ và thời gian</w:t>
      </w:r>
    </w:p>
    <w:p w14:paraId="046A7412" w14:textId="77777777" w:rsidR="00DD3E49" w:rsidRDefault="00DD3E49" w:rsidP="001C4B91">
      <w:pPr>
        <w:pStyle w:val="ListParagraph"/>
        <w:numPr>
          <w:ilvl w:val="1"/>
          <w:numId w:val="3"/>
        </w:numPr>
      </w:pPr>
      <w:r>
        <w:t>Máy khách tiếp tục gửi các gói cho đến khi dữ liệu hoàn thành</w:t>
      </w:r>
    </w:p>
    <w:p w14:paraId="02F38A2B" w14:textId="77777777" w:rsidR="00DD3E49" w:rsidRDefault="00DD3E49" w:rsidP="001C4B91">
      <w:pPr>
        <w:pStyle w:val="ListParagraph"/>
        <w:numPr>
          <w:ilvl w:val="1"/>
          <w:numId w:val="3"/>
        </w:numPr>
      </w:pPr>
      <w:r>
        <w:t>Đăng tải dữ liệu kết thúc</w:t>
      </w:r>
    </w:p>
    <w:p w14:paraId="54084CDE" w14:textId="77777777" w:rsidR="00DD3E49" w:rsidRDefault="00DD3E49" w:rsidP="001C4B91">
      <w:pPr>
        <w:pStyle w:val="ListParagraph"/>
        <w:numPr>
          <w:ilvl w:val="1"/>
          <w:numId w:val="3"/>
        </w:numPr>
      </w:pPr>
      <w:r>
        <w:t>Máy chủ nhận thông báo và tạo tập dữ liệu hoàn chỉnh lưu vào vị trí lưu trên ổ đĩa</w:t>
      </w:r>
    </w:p>
    <w:p w14:paraId="5D79B1CC" w14:textId="77777777" w:rsidR="00DD3E49" w:rsidRDefault="00DD3E49" w:rsidP="001C4B91">
      <w:pPr>
        <w:pStyle w:val="ListParagraph"/>
        <w:numPr>
          <w:ilvl w:val="1"/>
          <w:numId w:val="3"/>
        </w:numPr>
      </w:pPr>
      <w:r>
        <w:t>Máy chủ thông báo đăng tải dữ liệu thành công</w:t>
      </w:r>
    </w:p>
    <w:p w14:paraId="20A6C517" w14:textId="77777777" w:rsidR="00DD3E49" w:rsidRDefault="00DD3E49" w:rsidP="001C4B91">
      <w:pPr>
        <w:pStyle w:val="ListParagraph"/>
        <w:numPr>
          <w:ilvl w:val="1"/>
          <w:numId w:val="3"/>
        </w:numPr>
      </w:pPr>
      <w:r>
        <w:t>Hiển thị thông báo thành công và quay lại giao diện ban đầu</w:t>
      </w:r>
    </w:p>
    <w:p w14:paraId="38E3BF00" w14:textId="2316CA6F" w:rsidR="005A6E5D" w:rsidRDefault="00480A55" w:rsidP="007672AF">
      <w:pPr>
        <w:pStyle w:val="Heading5"/>
        <w:numPr>
          <w:ilvl w:val="4"/>
          <w:numId w:val="15"/>
        </w:numPr>
      </w:pPr>
      <w:bookmarkStart w:id="92" w:name="_Toc519174596"/>
      <w:r>
        <w:t>Xác định l</w:t>
      </w:r>
      <w:r w:rsidR="005A6E5D">
        <w:t>uồng rẽ nhánh</w:t>
      </w:r>
      <w:bookmarkEnd w:id="92"/>
    </w:p>
    <w:p w14:paraId="14232CF5" w14:textId="77777777" w:rsidR="005A6E5D" w:rsidRDefault="005A6E5D" w:rsidP="001C4B91">
      <w:pPr>
        <w:pStyle w:val="ListParagraph"/>
        <w:numPr>
          <w:ilvl w:val="0"/>
          <w:numId w:val="3"/>
        </w:numPr>
      </w:pPr>
      <w:r>
        <w:t>Kết nối máy chủ xử lý bộ công cụ thất bại</w:t>
      </w:r>
    </w:p>
    <w:p w14:paraId="24807132" w14:textId="77777777" w:rsidR="005A6E5D" w:rsidRDefault="005A6E5D" w:rsidP="001C4B91">
      <w:pPr>
        <w:pStyle w:val="ListParagraph"/>
        <w:numPr>
          <w:ilvl w:val="1"/>
          <w:numId w:val="3"/>
        </w:numPr>
      </w:pPr>
      <w:r>
        <w:t xml:space="preserve">Người dùng gửi </w:t>
      </w:r>
      <w:r w:rsidR="008637EA">
        <w:t xml:space="preserve">yêu cầu </w:t>
      </w:r>
      <w:r>
        <w:t>lên máy chủ</w:t>
      </w:r>
    </w:p>
    <w:p w14:paraId="6E835BDC" w14:textId="77777777" w:rsidR="005A6E5D" w:rsidRDefault="005A6E5D" w:rsidP="001C4B91">
      <w:pPr>
        <w:pStyle w:val="ListParagraph"/>
        <w:numPr>
          <w:ilvl w:val="1"/>
          <w:numId w:val="3"/>
        </w:numPr>
      </w:pPr>
      <w:r>
        <w:t>Yêu cầu được gửi và thời gian chờ phản hồi kết thúc</w:t>
      </w:r>
    </w:p>
    <w:p w14:paraId="4067F8D0" w14:textId="77777777" w:rsidR="005A6E5D" w:rsidRDefault="005A6E5D" w:rsidP="001C4B91">
      <w:pPr>
        <w:pStyle w:val="ListParagraph"/>
        <w:numPr>
          <w:ilvl w:val="1"/>
          <w:numId w:val="3"/>
        </w:numPr>
      </w:pPr>
      <w:r>
        <w:t>Tập lệnh trạng thái HTTP thông báo cho người dùng kết nối thất bại</w:t>
      </w:r>
    </w:p>
    <w:p w14:paraId="6FC120FF" w14:textId="77777777" w:rsidR="005A6E5D" w:rsidRDefault="008637EA" w:rsidP="001C4B91">
      <w:pPr>
        <w:pStyle w:val="ListParagraph"/>
        <w:numPr>
          <w:ilvl w:val="0"/>
          <w:numId w:val="3"/>
        </w:numPr>
      </w:pPr>
      <w:r>
        <w:t>Tài nguyên hệ thống không đủ</w:t>
      </w:r>
    </w:p>
    <w:p w14:paraId="5F1BC3E1" w14:textId="77777777" w:rsidR="008637EA" w:rsidRDefault="008637EA" w:rsidP="001C4B91">
      <w:pPr>
        <w:pStyle w:val="ListParagraph"/>
        <w:numPr>
          <w:ilvl w:val="1"/>
          <w:numId w:val="3"/>
        </w:numPr>
      </w:pPr>
      <w:r>
        <w:t>Chọn tập dữ liệu cần đăng lên hệ thống</w:t>
      </w:r>
    </w:p>
    <w:p w14:paraId="473688A6" w14:textId="77777777" w:rsidR="008637EA" w:rsidRDefault="008637EA" w:rsidP="001C4B91">
      <w:pPr>
        <w:pStyle w:val="ListParagraph"/>
        <w:numPr>
          <w:ilvl w:val="1"/>
          <w:numId w:val="3"/>
        </w:numPr>
      </w:pPr>
      <w:r>
        <w:t>Bắt đầu đăng tải dữ liệu</w:t>
      </w:r>
    </w:p>
    <w:p w14:paraId="12251017" w14:textId="77777777" w:rsidR="008637EA" w:rsidRDefault="008637EA" w:rsidP="001C4B91">
      <w:pPr>
        <w:pStyle w:val="ListParagraph"/>
        <w:numPr>
          <w:ilvl w:val="1"/>
          <w:numId w:val="3"/>
        </w:numPr>
      </w:pPr>
      <w:r>
        <w:t>Gửi yêu cầu tải dữ liệu lên máy chủ</w:t>
      </w:r>
    </w:p>
    <w:p w14:paraId="32E6F648" w14:textId="77777777" w:rsidR="008637EA" w:rsidRDefault="008637EA" w:rsidP="001C4B91">
      <w:pPr>
        <w:pStyle w:val="ListParagraph"/>
        <w:numPr>
          <w:ilvl w:val="1"/>
          <w:numId w:val="3"/>
        </w:numPr>
      </w:pPr>
      <w:r>
        <w:t>Máy chủ kiểm tra tài nguyên của hệ thống</w:t>
      </w:r>
    </w:p>
    <w:p w14:paraId="6182FD46" w14:textId="77777777" w:rsidR="008637EA" w:rsidRDefault="008637EA" w:rsidP="001C4B91">
      <w:pPr>
        <w:pStyle w:val="ListParagraph"/>
        <w:numPr>
          <w:ilvl w:val="1"/>
          <w:numId w:val="3"/>
        </w:numPr>
      </w:pPr>
      <w:r>
        <w:t>Máy chủ thông báo tài nguyên hệ thống không đủ</w:t>
      </w:r>
    </w:p>
    <w:p w14:paraId="793B4D74" w14:textId="77777777" w:rsidR="008637EA" w:rsidRDefault="008637EA" w:rsidP="001C4B91">
      <w:pPr>
        <w:pStyle w:val="ListParagraph"/>
        <w:numPr>
          <w:ilvl w:val="1"/>
          <w:numId w:val="3"/>
        </w:numPr>
      </w:pPr>
      <w:r>
        <w:t>Hiển thị thông báo thất bại và quay lại giao diên ban đầu</w:t>
      </w:r>
    </w:p>
    <w:p w14:paraId="731751F9" w14:textId="77777777" w:rsidR="005A6E5D" w:rsidRPr="00D1787B" w:rsidRDefault="008637EA" w:rsidP="001C4B91">
      <w:pPr>
        <w:pStyle w:val="ListParagraph"/>
        <w:numPr>
          <w:ilvl w:val="0"/>
          <w:numId w:val="3"/>
        </w:numPr>
      </w:pPr>
      <w:r>
        <w:t>Máy chủ không nhận được gói dữ liệu</w:t>
      </w:r>
    </w:p>
    <w:p w14:paraId="60B0C0F4" w14:textId="77777777" w:rsidR="008637EA" w:rsidRDefault="008637EA" w:rsidP="001C4B91">
      <w:pPr>
        <w:pStyle w:val="ListParagraph"/>
        <w:numPr>
          <w:ilvl w:val="1"/>
          <w:numId w:val="3"/>
        </w:numPr>
      </w:pPr>
      <w:r>
        <w:t>Chọn tập dữ liệu cần đăng lên hệ thống</w:t>
      </w:r>
    </w:p>
    <w:p w14:paraId="77E74873" w14:textId="77777777" w:rsidR="008637EA" w:rsidRDefault="008637EA" w:rsidP="001C4B91">
      <w:pPr>
        <w:pStyle w:val="ListParagraph"/>
        <w:numPr>
          <w:ilvl w:val="1"/>
          <w:numId w:val="3"/>
        </w:numPr>
      </w:pPr>
      <w:r>
        <w:t>Bắt đầu đăng tải dữ liệu</w:t>
      </w:r>
    </w:p>
    <w:p w14:paraId="7ED34E9F" w14:textId="77777777" w:rsidR="008637EA" w:rsidRDefault="008637EA" w:rsidP="001C4B91">
      <w:pPr>
        <w:pStyle w:val="ListParagraph"/>
        <w:numPr>
          <w:ilvl w:val="1"/>
          <w:numId w:val="3"/>
        </w:numPr>
      </w:pPr>
      <w:r>
        <w:lastRenderedPageBreak/>
        <w:t>Gửi yêu cầu tải dữ liệu lên máy chủ</w:t>
      </w:r>
    </w:p>
    <w:p w14:paraId="0B7C2ADE" w14:textId="77777777" w:rsidR="008637EA" w:rsidRDefault="008637EA" w:rsidP="001C4B91">
      <w:pPr>
        <w:pStyle w:val="ListParagraph"/>
        <w:numPr>
          <w:ilvl w:val="1"/>
          <w:numId w:val="3"/>
        </w:numPr>
      </w:pPr>
      <w:r>
        <w:t>Máy chủ kiểm tra tài nguyên của hệ thống</w:t>
      </w:r>
    </w:p>
    <w:p w14:paraId="358538ED" w14:textId="77777777" w:rsidR="008637EA" w:rsidRDefault="008637EA" w:rsidP="001C4B91">
      <w:pPr>
        <w:pStyle w:val="ListParagraph"/>
        <w:numPr>
          <w:ilvl w:val="1"/>
          <w:numId w:val="3"/>
        </w:numPr>
      </w:pPr>
      <w:r>
        <w:t>Máy chủ đồng ý tải dữ liệu</w:t>
      </w:r>
    </w:p>
    <w:p w14:paraId="52E5B15D" w14:textId="77777777" w:rsidR="008637EA" w:rsidRDefault="008637EA" w:rsidP="001C4B91">
      <w:pPr>
        <w:pStyle w:val="ListParagraph"/>
        <w:numPr>
          <w:ilvl w:val="1"/>
          <w:numId w:val="3"/>
        </w:numPr>
      </w:pPr>
      <w:r>
        <w:t>Tập dữ liệu được đọc từng phần và gửi thành các gói lên máy chủ</w:t>
      </w:r>
    </w:p>
    <w:p w14:paraId="50D231BF" w14:textId="77777777" w:rsidR="008637EA" w:rsidRDefault="008637EA" w:rsidP="001C4B91">
      <w:pPr>
        <w:pStyle w:val="ListParagraph"/>
        <w:numPr>
          <w:ilvl w:val="1"/>
          <w:numId w:val="3"/>
        </w:numPr>
      </w:pPr>
      <w:r>
        <w:t>Máy chủ không nhận được các gói tin thông báo nhận gói tin thất bại</w:t>
      </w:r>
    </w:p>
    <w:p w14:paraId="2ACB5AFC" w14:textId="77777777" w:rsidR="008637EA" w:rsidRDefault="008637EA" w:rsidP="001C4B91">
      <w:pPr>
        <w:pStyle w:val="ListParagraph"/>
        <w:numPr>
          <w:ilvl w:val="1"/>
          <w:numId w:val="3"/>
        </w:numPr>
      </w:pPr>
      <w:r>
        <w:t>Máy khách gửi lại gói tin cho đến khi máy chủ thông báo nhận gói tin thành công</w:t>
      </w:r>
    </w:p>
    <w:p w14:paraId="566E2CEB" w14:textId="77777777" w:rsidR="008637EA" w:rsidRDefault="008637EA" w:rsidP="001C4B91">
      <w:pPr>
        <w:pStyle w:val="ListParagraph"/>
        <w:numPr>
          <w:ilvl w:val="1"/>
          <w:numId w:val="3"/>
        </w:numPr>
      </w:pPr>
      <w:r>
        <w:t>Máy khách tiếp tục gửi các gói cho đến khi dữ liệu hoàn thành</w:t>
      </w:r>
    </w:p>
    <w:p w14:paraId="5BBE1620" w14:textId="77777777" w:rsidR="008637EA" w:rsidRDefault="008637EA" w:rsidP="001C4B91">
      <w:pPr>
        <w:pStyle w:val="ListParagraph"/>
        <w:numPr>
          <w:ilvl w:val="1"/>
          <w:numId w:val="3"/>
        </w:numPr>
      </w:pPr>
      <w:r>
        <w:t>Đăng tải dữ liệu kết thúc</w:t>
      </w:r>
    </w:p>
    <w:p w14:paraId="2663B2E7" w14:textId="77777777" w:rsidR="008637EA" w:rsidRDefault="008637EA" w:rsidP="001C4B91">
      <w:pPr>
        <w:pStyle w:val="ListParagraph"/>
        <w:numPr>
          <w:ilvl w:val="1"/>
          <w:numId w:val="3"/>
        </w:numPr>
      </w:pPr>
      <w:r>
        <w:t>Máy chủ nhận thông báo và tạo tập dữ liệu hoàn chỉnh lưu vào vị trí lưu trên ổ đĩa</w:t>
      </w:r>
    </w:p>
    <w:p w14:paraId="59D30343" w14:textId="77777777" w:rsidR="008637EA" w:rsidRDefault="008637EA" w:rsidP="001C4B91">
      <w:pPr>
        <w:pStyle w:val="ListParagraph"/>
        <w:numPr>
          <w:ilvl w:val="1"/>
          <w:numId w:val="3"/>
        </w:numPr>
      </w:pPr>
      <w:r>
        <w:t>Máy chủ thông báo đăng tải dữ liệu thành công</w:t>
      </w:r>
    </w:p>
    <w:p w14:paraId="0F30F5CA" w14:textId="77777777" w:rsidR="008637EA" w:rsidRDefault="008637EA" w:rsidP="001C4B91">
      <w:pPr>
        <w:pStyle w:val="ListParagraph"/>
        <w:numPr>
          <w:ilvl w:val="1"/>
          <w:numId w:val="3"/>
        </w:numPr>
      </w:pPr>
      <w:r>
        <w:t>Hiển thị thông báo thành công và quay lại giao diện ban đầu</w:t>
      </w:r>
    </w:p>
    <w:p w14:paraId="6451EEB1" w14:textId="77777777" w:rsidR="008637EA" w:rsidRPr="00D1787B" w:rsidRDefault="008637EA" w:rsidP="001C4B91">
      <w:pPr>
        <w:pStyle w:val="ListParagraph"/>
        <w:numPr>
          <w:ilvl w:val="0"/>
          <w:numId w:val="3"/>
        </w:numPr>
      </w:pPr>
      <w:r>
        <w:t>Kết nối máy chủ thất bại</w:t>
      </w:r>
    </w:p>
    <w:p w14:paraId="363EF1DD" w14:textId="77777777" w:rsidR="008637EA" w:rsidRDefault="008637EA" w:rsidP="001C4B91">
      <w:pPr>
        <w:pStyle w:val="ListParagraph"/>
        <w:numPr>
          <w:ilvl w:val="1"/>
          <w:numId w:val="3"/>
        </w:numPr>
      </w:pPr>
      <w:r>
        <w:t>Chọn tập dữ liệu cần đăng lên hệ thống</w:t>
      </w:r>
    </w:p>
    <w:p w14:paraId="27D184E7" w14:textId="77777777" w:rsidR="008637EA" w:rsidRDefault="008637EA" w:rsidP="001C4B91">
      <w:pPr>
        <w:pStyle w:val="ListParagraph"/>
        <w:numPr>
          <w:ilvl w:val="1"/>
          <w:numId w:val="3"/>
        </w:numPr>
      </w:pPr>
      <w:r>
        <w:t>Bắt đầu đăng tải dữ liệu</w:t>
      </w:r>
    </w:p>
    <w:p w14:paraId="2BE44EB0" w14:textId="77777777" w:rsidR="008637EA" w:rsidRDefault="008637EA" w:rsidP="001C4B91">
      <w:pPr>
        <w:pStyle w:val="ListParagraph"/>
        <w:numPr>
          <w:ilvl w:val="1"/>
          <w:numId w:val="3"/>
        </w:numPr>
      </w:pPr>
      <w:r>
        <w:t>Gửi yêu cầu tải dữ liệu lên máy chủ</w:t>
      </w:r>
    </w:p>
    <w:p w14:paraId="70AB7553" w14:textId="77777777" w:rsidR="008637EA" w:rsidRDefault="008637EA" w:rsidP="001C4B91">
      <w:pPr>
        <w:pStyle w:val="ListParagraph"/>
        <w:numPr>
          <w:ilvl w:val="1"/>
          <w:numId w:val="3"/>
        </w:numPr>
      </w:pPr>
      <w:r>
        <w:t>Máy chủ kiểm tra tài nguyên của hệ thống</w:t>
      </w:r>
    </w:p>
    <w:p w14:paraId="7CC0E49D" w14:textId="77777777" w:rsidR="008637EA" w:rsidRDefault="008637EA" w:rsidP="001C4B91">
      <w:pPr>
        <w:pStyle w:val="ListParagraph"/>
        <w:numPr>
          <w:ilvl w:val="1"/>
          <w:numId w:val="3"/>
        </w:numPr>
      </w:pPr>
      <w:r>
        <w:t>Máy chủ đồng ý tải dữ liệu</w:t>
      </w:r>
    </w:p>
    <w:p w14:paraId="0F0F57CB" w14:textId="77777777" w:rsidR="008637EA" w:rsidRDefault="008637EA" w:rsidP="001C4B91">
      <w:pPr>
        <w:pStyle w:val="ListParagraph"/>
        <w:numPr>
          <w:ilvl w:val="1"/>
          <w:numId w:val="3"/>
        </w:numPr>
      </w:pPr>
      <w:r>
        <w:t>Tập dữ liệu được đọc từng phần và gửi thành các gói lên máy chủ</w:t>
      </w:r>
    </w:p>
    <w:p w14:paraId="5AA7CADB" w14:textId="77777777" w:rsidR="008637EA" w:rsidRDefault="008637EA" w:rsidP="001C4B91">
      <w:pPr>
        <w:pStyle w:val="ListParagraph"/>
        <w:numPr>
          <w:ilvl w:val="1"/>
          <w:numId w:val="3"/>
        </w:numPr>
      </w:pPr>
      <w:r>
        <w:t>Quá thời gian chờ, máy khách không nhận được phản hồi từ máy chủ</w:t>
      </w:r>
    </w:p>
    <w:p w14:paraId="721E11AA" w14:textId="77777777" w:rsidR="008637EA" w:rsidRDefault="008637EA" w:rsidP="001C4B91">
      <w:pPr>
        <w:pStyle w:val="ListParagraph"/>
        <w:numPr>
          <w:ilvl w:val="1"/>
          <w:numId w:val="3"/>
        </w:numPr>
      </w:pPr>
      <w:r>
        <w:t>Máy khách gửi lại gói tin cho đến khi máy chủ thông báo nhận gói tin thành công</w:t>
      </w:r>
    </w:p>
    <w:p w14:paraId="0698AC5C" w14:textId="77777777" w:rsidR="008637EA" w:rsidRDefault="008637EA" w:rsidP="001C4B91">
      <w:pPr>
        <w:pStyle w:val="ListParagraph"/>
        <w:numPr>
          <w:ilvl w:val="1"/>
          <w:numId w:val="3"/>
        </w:numPr>
      </w:pPr>
      <w:r>
        <w:lastRenderedPageBreak/>
        <w:t>Máy chủ cập nhật tiến độ tải dữ liệu, ước tính tốc độ và thời gian</w:t>
      </w:r>
    </w:p>
    <w:p w14:paraId="2A18F3CE" w14:textId="77777777" w:rsidR="008637EA" w:rsidRDefault="008637EA" w:rsidP="001C4B91">
      <w:pPr>
        <w:pStyle w:val="ListParagraph"/>
        <w:numPr>
          <w:ilvl w:val="1"/>
          <w:numId w:val="3"/>
        </w:numPr>
      </w:pPr>
      <w:r>
        <w:t>Máy khách tiếp tục gửi các gói cho đến khi dữ liệu hoàn thành</w:t>
      </w:r>
    </w:p>
    <w:p w14:paraId="1A4DEA06" w14:textId="77777777" w:rsidR="008637EA" w:rsidRDefault="008637EA" w:rsidP="001C4B91">
      <w:pPr>
        <w:pStyle w:val="ListParagraph"/>
        <w:numPr>
          <w:ilvl w:val="1"/>
          <w:numId w:val="3"/>
        </w:numPr>
      </w:pPr>
      <w:r>
        <w:t>Đăng tải dữ liệu kết thúc</w:t>
      </w:r>
    </w:p>
    <w:p w14:paraId="3A17A6E5" w14:textId="77777777" w:rsidR="008637EA" w:rsidRDefault="008637EA" w:rsidP="001C4B91">
      <w:pPr>
        <w:pStyle w:val="ListParagraph"/>
        <w:numPr>
          <w:ilvl w:val="1"/>
          <w:numId w:val="3"/>
        </w:numPr>
      </w:pPr>
      <w:r>
        <w:t>Máy chủ nhận thông báo và tạo tập dữ liệu hoàn chỉnh lưu vào vị trí lưu trên ổ đĩa</w:t>
      </w:r>
    </w:p>
    <w:p w14:paraId="386A7A4E" w14:textId="77777777" w:rsidR="008637EA" w:rsidRDefault="008637EA" w:rsidP="001C4B91">
      <w:pPr>
        <w:pStyle w:val="ListParagraph"/>
        <w:numPr>
          <w:ilvl w:val="1"/>
          <w:numId w:val="3"/>
        </w:numPr>
      </w:pPr>
      <w:r>
        <w:t>Máy chủ thông báo đăng tải dữ liệu thành công</w:t>
      </w:r>
    </w:p>
    <w:p w14:paraId="67E2D761" w14:textId="77777777" w:rsidR="008637EA" w:rsidRDefault="008637EA" w:rsidP="001C4B91">
      <w:pPr>
        <w:pStyle w:val="ListParagraph"/>
        <w:numPr>
          <w:ilvl w:val="1"/>
          <w:numId w:val="3"/>
        </w:numPr>
      </w:pPr>
      <w:r>
        <w:t>Hiển thị thông báo thành công và quay lại giao diện ban đầu</w:t>
      </w:r>
    </w:p>
    <w:p w14:paraId="046D844D" w14:textId="02DA3800" w:rsidR="005A6E5D" w:rsidRDefault="00480A55" w:rsidP="007672AF">
      <w:pPr>
        <w:pStyle w:val="Heading5"/>
        <w:numPr>
          <w:ilvl w:val="4"/>
          <w:numId w:val="15"/>
        </w:numPr>
      </w:pPr>
      <w:bookmarkStart w:id="93" w:name="_Toc519174597"/>
      <w:r>
        <w:t>Xác định đ</w:t>
      </w:r>
      <w:r w:rsidR="005A6E5D">
        <w:t>iều kiện</w:t>
      </w:r>
      <w:bookmarkEnd w:id="93"/>
    </w:p>
    <w:p w14:paraId="78792C33" w14:textId="77777777" w:rsidR="00324885" w:rsidRDefault="00324885" w:rsidP="001C4B91">
      <w:pPr>
        <w:pStyle w:val="ListParagraph"/>
        <w:numPr>
          <w:ilvl w:val="1"/>
          <w:numId w:val="3"/>
        </w:numPr>
      </w:pPr>
      <w:r>
        <w:t>Tiền điều kiện:</w:t>
      </w:r>
    </w:p>
    <w:p w14:paraId="5BA1A380" w14:textId="77777777" w:rsidR="00324885" w:rsidRDefault="00324885" w:rsidP="001C4B91">
      <w:pPr>
        <w:pStyle w:val="ListParagraph"/>
        <w:numPr>
          <w:ilvl w:val="2"/>
          <w:numId w:val="3"/>
        </w:numPr>
      </w:pPr>
      <w:r>
        <w:t>Người sử dụng đã đăng nhập hệ thống</w:t>
      </w:r>
    </w:p>
    <w:p w14:paraId="630A52D2" w14:textId="77777777" w:rsidR="00324885" w:rsidRDefault="00324885" w:rsidP="001C4B91">
      <w:pPr>
        <w:pStyle w:val="ListParagraph"/>
        <w:numPr>
          <w:ilvl w:val="2"/>
          <w:numId w:val="3"/>
        </w:numPr>
      </w:pPr>
      <w:r>
        <w:t>Người sử dụng truy cập giao diện quản lý dữ liệu</w:t>
      </w:r>
    </w:p>
    <w:p w14:paraId="1E181CA8" w14:textId="77777777" w:rsidR="00324885" w:rsidRDefault="00324885" w:rsidP="001C4B91">
      <w:pPr>
        <w:pStyle w:val="ListParagraph"/>
        <w:numPr>
          <w:ilvl w:val="1"/>
          <w:numId w:val="3"/>
        </w:numPr>
      </w:pPr>
      <w:r>
        <w:t>Hậu điều kiện</w:t>
      </w:r>
    </w:p>
    <w:p w14:paraId="1E100EC2" w14:textId="77777777" w:rsidR="00324885" w:rsidRDefault="00324885" w:rsidP="001C4B91">
      <w:pPr>
        <w:pStyle w:val="ListParagraph"/>
        <w:numPr>
          <w:ilvl w:val="2"/>
          <w:numId w:val="3"/>
        </w:numPr>
      </w:pPr>
      <w:r>
        <w:t>(không)</w:t>
      </w:r>
    </w:p>
    <w:p w14:paraId="6912E504" w14:textId="77777777" w:rsidR="00324885" w:rsidRDefault="00324885" w:rsidP="001C4B91">
      <w:pPr>
        <w:pStyle w:val="ListParagraph"/>
        <w:numPr>
          <w:ilvl w:val="1"/>
          <w:numId w:val="3"/>
        </w:numPr>
      </w:pPr>
      <w:r>
        <w:t>Điều kiện đặc biệt</w:t>
      </w:r>
    </w:p>
    <w:p w14:paraId="14E8C1AB" w14:textId="77777777" w:rsidR="00324885" w:rsidRDefault="00324885" w:rsidP="001C4B91">
      <w:pPr>
        <w:pStyle w:val="ListParagraph"/>
        <w:numPr>
          <w:ilvl w:val="2"/>
          <w:numId w:val="3"/>
        </w:numPr>
      </w:pPr>
      <w:r>
        <w:t>(không)</w:t>
      </w:r>
    </w:p>
    <w:p w14:paraId="405A7039" w14:textId="77777777" w:rsidR="005A6E5D" w:rsidRDefault="005A6E5D" w:rsidP="007672AF">
      <w:pPr>
        <w:pStyle w:val="Heading4"/>
        <w:numPr>
          <w:ilvl w:val="3"/>
          <w:numId w:val="15"/>
        </w:numPr>
      </w:pPr>
      <w:bookmarkStart w:id="94" w:name="_Toc519174486"/>
      <w:bookmarkStart w:id="95" w:name="_Toc519174598"/>
      <w:r>
        <w:lastRenderedPageBreak/>
        <w:t>Biểu đồ lớp</w:t>
      </w:r>
      <w:bookmarkEnd w:id="94"/>
      <w:bookmarkEnd w:id="95"/>
    </w:p>
    <w:p w14:paraId="68900FE6" w14:textId="331A3583" w:rsidR="005A6E5D" w:rsidRDefault="00773659" w:rsidP="007672AF">
      <w:pPr>
        <w:pStyle w:val="Heading5"/>
        <w:numPr>
          <w:ilvl w:val="4"/>
          <w:numId w:val="15"/>
        </w:numPr>
      </w:pPr>
      <w:bookmarkStart w:id="96" w:name="_Toc519174599"/>
      <w:r>
        <w:t>Xây dựng b</w:t>
      </w:r>
      <w:r w:rsidR="005A6E5D">
        <w:t>iểu đồ</w:t>
      </w:r>
      <w:bookmarkEnd w:id="96"/>
    </w:p>
    <w:p w14:paraId="79BED88C" w14:textId="77777777" w:rsidR="00AB627F" w:rsidRDefault="0063207D" w:rsidP="00AB627F">
      <w:pPr>
        <w:pStyle w:val="NoSpacing"/>
        <w:keepNext/>
      </w:pPr>
      <w:r>
        <w:rPr>
          <w:noProof/>
        </w:rPr>
        <w:drawing>
          <wp:inline distT="0" distB="0" distL="0" distR="0" wp14:anchorId="2F5E4032" wp14:editId="4DD17DDA">
            <wp:extent cx="5757545" cy="3276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7545" cy="3276600"/>
                    </a:xfrm>
                    <a:prstGeom prst="rect">
                      <a:avLst/>
                    </a:prstGeom>
                  </pic:spPr>
                </pic:pic>
              </a:graphicData>
            </a:graphic>
          </wp:inline>
        </w:drawing>
      </w:r>
    </w:p>
    <w:p w14:paraId="29866594" w14:textId="01AC043C" w:rsidR="006957D9" w:rsidRPr="006957D9" w:rsidRDefault="00AB627F" w:rsidP="00AB627F">
      <w:pPr>
        <w:pStyle w:val="Caption"/>
      </w:pPr>
      <w:bookmarkStart w:id="97" w:name="_Toc519174698"/>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5</w:t>
      </w:r>
      <w:r w:rsidR="00486FEB">
        <w:rPr>
          <w:noProof/>
        </w:rPr>
        <w:fldChar w:fldCharType="end"/>
      </w:r>
      <w:r>
        <w:t xml:space="preserve"> Biểu đồ lớp </w:t>
      </w:r>
      <w:r w:rsidRPr="0090379A">
        <w:t>ca sử dụng đăng ảnh viễn thám và siêu dữ liệu</w:t>
      </w:r>
      <w:bookmarkEnd w:id="97"/>
    </w:p>
    <w:p w14:paraId="23F395D7" w14:textId="77777777" w:rsidR="005A6E5D" w:rsidRDefault="005A6E5D" w:rsidP="007672AF">
      <w:pPr>
        <w:pStyle w:val="Heading5"/>
        <w:numPr>
          <w:ilvl w:val="4"/>
          <w:numId w:val="15"/>
        </w:numPr>
      </w:pPr>
      <w:bookmarkStart w:id="98" w:name="_Toc519174600"/>
      <w:r>
        <w:t>Xác định xác lớp</w:t>
      </w:r>
      <w:bookmarkEnd w:id="98"/>
    </w:p>
    <w:p w14:paraId="52C81FFD" w14:textId="77777777" w:rsidR="005A6E5D" w:rsidRDefault="005A6E5D" w:rsidP="005A6E5D">
      <w:r>
        <w:t>Dựa trên mô tả ca sử dụng, ca sử dụng truy cập bộ công cụ được xác định gồm các lớp:</w:t>
      </w:r>
    </w:p>
    <w:p w14:paraId="6280004E" w14:textId="0E1FBF5A" w:rsidR="000F03FB" w:rsidRDefault="000F03FB" w:rsidP="000F03FB">
      <w:pPr>
        <w:pStyle w:val="Caption"/>
        <w:keepNext/>
      </w:pPr>
      <w:bookmarkStart w:id="99" w:name="_Toc519174681"/>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3</w:t>
      </w:r>
      <w:r w:rsidR="00486FEB">
        <w:rPr>
          <w:noProof/>
        </w:rPr>
        <w:fldChar w:fldCharType="end"/>
      </w:r>
      <w:r>
        <w:rPr>
          <w:noProof/>
        </w:rPr>
        <w:t xml:space="preserve"> Các lớp trong </w:t>
      </w:r>
      <w:r w:rsidRPr="002B6A17">
        <w:rPr>
          <w:noProof/>
        </w:rPr>
        <w:t>ca sử dụng đăng ảnh viễn thám và siêu dữ liệu</w:t>
      </w:r>
      <w:bookmarkEnd w:id="9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AB627F" w:rsidRPr="00333AC7" w14:paraId="17027A8B" w14:textId="77777777" w:rsidTr="00D00F52">
        <w:tc>
          <w:tcPr>
            <w:tcW w:w="895" w:type="dxa"/>
          </w:tcPr>
          <w:p w14:paraId="6398908B" w14:textId="77777777" w:rsidR="00AB627F" w:rsidRPr="00333AC7" w:rsidRDefault="00AB627F" w:rsidP="00D00F52">
            <w:pPr>
              <w:pStyle w:val="NoSpacing"/>
              <w:jc w:val="center"/>
              <w:rPr>
                <w:b/>
              </w:rPr>
            </w:pPr>
            <w:r w:rsidRPr="00333AC7">
              <w:rPr>
                <w:b/>
              </w:rPr>
              <w:t>STT</w:t>
            </w:r>
          </w:p>
        </w:tc>
        <w:tc>
          <w:tcPr>
            <w:tcW w:w="1440" w:type="dxa"/>
          </w:tcPr>
          <w:p w14:paraId="6EEE0706" w14:textId="77777777" w:rsidR="00AB627F" w:rsidRPr="00333AC7" w:rsidRDefault="00AB627F" w:rsidP="00D00F52">
            <w:pPr>
              <w:pStyle w:val="NoSpacing"/>
              <w:jc w:val="center"/>
              <w:rPr>
                <w:b/>
              </w:rPr>
            </w:pPr>
            <w:r w:rsidRPr="00333AC7">
              <w:rPr>
                <w:b/>
              </w:rPr>
              <w:t>Lớp</w:t>
            </w:r>
          </w:p>
        </w:tc>
        <w:tc>
          <w:tcPr>
            <w:tcW w:w="3240" w:type="dxa"/>
          </w:tcPr>
          <w:p w14:paraId="3C906BEA" w14:textId="77777777" w:rsidR="00AB627F" w:rsidRPr="00333AC7" w:rsidRDefault="00AB627F" w:rsidP="00D00F52">
            <w:pPr>
              <w:pStyle w:val="NoSpacing"/>
              <w:jc w:val="center"/>
              <w:rPr>
                <w:b/>
              </w:rPr>
            </w:pPr>
            <w:r w:rsidRPr="00333AC7">
              <w:rPr>
                <w:b/>
              </w:rPr>
              <w:t>Thuộc tính</w:t>
            </w:r>
          </w:p>
        </w:tc>
        <w:tc>
          <w:tcPr>
            <w:tcW w:w="3482" w:type="dxa"/>
          </w:tcPr>
          <w:p w14:paraId="0B88B7DE" w14:textId="77777777" w:rsidR="00AB627F" w:rsidRPr="00333AC7" w:rsidRDefault="00AB627F" w:rsidP="00D00F52">
            <w:pPr>
              <w:pStyle w:val="NoSpacing"/>
              <w:jc w:val="center"/>
              <w:rPr>
                <w:b/>
              </w:rPr>
            </w:pPr>
            <w:r w:rsidRPr="00333AC7">
              <w:rPr>
                <w:b/>
              </w:rPr>
              <w:t>Mô tả</w:t>
            </w:r>
          </w:p>
        </w:tc>
      </w:tr>
      <w:tr w:rsidR="00AB627F" w14:paraId="35BA5E6B" w14:textId="77777777" w:rsidTr="00D00F52">
        <w:tc>
          <w:tcPr>
            <w:tcW w:w="895" w:type="dxa"/>
          </w:tcPr>
          <w:p w14:paraId="5523F77E" w14:textId="77777777" w:rsidR="00AB627F" w:rsidRDefault="00AB627F" w:rsidP="00D00F52">
            <w:pPr>
              <w:pStyle w:val="NoSpacing"/>
            </w:pPr>
            <w:r>
              <w:t>1</w:t>
            </w:r>
          </w:p>
        </w:tc>
        <w:tc>
          <w:tcPr>
            <w:tcW w:w="1440" w:type="dxa"/>
          </w:tcPr>
          <w:p w14:paraId="5FDA842C" w14:textId="77777777" w:rsidR="00AB627F" w:rsidRDefault="00AB627F" w:rsidP="00D00F52">
            <w:pPr>
              <w:pStyle w:val="NoSpacing"/>
            </w:pPr>
            <w:r>
              <w:t>User</w:t>
            </w:r>
          </w:p>
        </w:tc>
        <w:tc>
          <w:tcPr>
            <w:tcW w:w="3240" w:type="dxa"/>
          </w:tcPr>
          <w:p w14:paraId="5D0D7F4C" w14:textId="77777777" w:rsidR="00AB627F" w:rsidRDefault="00AB627F" w:rsidP="00D00F52">
            <w:pPr>
              <w:pStyle w:val="ListParagraph"/>
              <w:numPr>
                <w:ilvl w:val="0"/>
                <w:numId w:val="10"/>
              </w:numPr>
              <w:spacing w:line="240" w:lineRule="auto"/>
            </w:pPr>
            <w:r>
              <w:t>Id: id</w:t>
            </w:r>
          </w:p>
          <w:p w14:paraId="69D9755A" w14:textId="77777777" w:rsidR="00AB627F" w:rsidRDefault="00AB627F" w:rsidP="00D00F52">
            <w:pPr>
              <w:pStyle w:val="ListParagraph"/>
              <w:numPr>
                <w:ilvl w:val="0"/>
                <w:numId w:val="10"/>
              </w:numPr>
              <w:spacing w:line="240" w:lineRule="auto"/>
            </w:pPr>
            <w:r>
              <w:t>Name: string</w:t>
            </w:r>
          </w:p>
          <w:p w14:paraId="5677E95E" w14:textId="77777777" w:rsidR="00AB627F" w:rsidRDefault="00AB627F" w:rsidP="00D00F52">
            <w:pPr>
              <w:pStyle w:val="ListParagraph"/>
              <w:numPr>
                <w:ilvl w:val="0"/>
                <w:numId w:val="10"/>
              </w:numPr>
              <w:spacing w:line="240" w:lineRule="auto"/>
            </w:pPr>
            <w:r>
              <w:t>Enable: Boolean</w:t>
            </w:r>
          </w:p>
        </w:tc>
        <w:tc>
          <w:tcPr>
            <w:tcW w:w="3482" w:type="dxa"/>
          </w:tcPr>
          <w:p w14:paraId="514095A9" w14:textId="77777777" w:rsidR="00AB627F" w:rsidRDefault="00AB627F" w:rsidP="00D00F52">
            <w:pPr>
              <w:pStyle w:val="NoSpacing"/>
            </w:pPr>
            <w:r>
              <w:t>Lưu trữ thông tin tài khoản</w:t>
            </w:r>
          </w:p>
        </w:tc>
      </w:tr>
      <w:tr w:rsidR="00AB627F" w14:paraId="3ECD22F1" w14:textId="77777777" w:rsidTr="00D00F52">
        <w:tc>
          <w:tcPr>
            <w:tcW w:w="895" w:type="dxa"/>
          </w:tcPr>
          <w:p w14:paraId="49C50989" w14:textId="77777777" w:rsidR="00AB627F" w:rsidRDefault="00AB627F" w:rsidP="00D00F52">
            <w:pPr>
              <w:pStyle w:val="NoSpacing"/>
            </w:pPr>
            <w:r>
              <w:t>2</w:t>
            </w:r>
          </w:p>
        </w:tc>
        <w:tc>
          <w:tcPr>
            <w:tcW w:w="1440" w:type="dxa"/>
          </w:tcPr>
          <w:p w14:paraId="270B9E5E" w14:textId="77777777" w:rsidR="00AB627F" w:rsidRDefault="00AB627F" w:rsidP="00D00F52">
            <w:pPr>
              <w:spacing w:line="240" w:lineRule="auto"/>
              <w:ind w:firstLine="0"/>
            </w:pPr>
            <w:r>
              <w:t>Folder</w:t>
            </w:r>
          </w:p>
          <w:p w14:paraId="03C74E93" w14:textId="77777777" w:rsidR="00AB627F" w:rsidRDefault="00AB627F" w:rsidP="00D00F52">
            <w:pPr>
              <w:pStyle w:val="NoSpacing"/>
            </w:pPr>
          </w:p>
        </w:tc>
        <w:tc>
          <w:tcPr>
            <w:tcW w:w="3240" w:type="dxa"/>
          </w:tcPr>
          <w:p w14:paraId="101E0963" w14:textId="77777777" w:rsidR="00AB627F" w:rsidRDefault="00AB627F" w:rsidP="00D00F52">
            <w:pPr>
              <w:pStyle w:val="NoSpacing"/>
              <w:numPr>
                <w:ilvl w:val="0"/>
                <w:numId w:val="9"/>
              </w:numPr>
            </w:pPr>
            <w:r>
              <w:t>Id: id</w:t>
            </w:r>
          </w:p>
          <w:p w14:paraId="6B5AE657" w14:textId="77777777" w:rsidR="00AB627F" w:rsidRDefault="00AB627F" w:rsidP="00D00F52">
            <w:pPr>
              <w:pStyle w:val="NoSpacing"/>
              <w:numPr>
                <w:ilvl w:val="0"/>
                <w:numId w:val="9"/>
              </w:numPr>
            </w:pPr>
            <w:r>
              <w:t>Name: string</w:t>
            </w:r>
          </w:p>
          <w:p w14:paraId="19438D78" w14:textId="77777777" w:rsidR="00AB627F" w:rsidRDefault="00AB627F" w:rsidP="00D00F52">
            <w:pPr>
              <w:pStyle w:val="NoSpacing"/>
              <w:numPr>
                <w:ilvl w:val="0"/>
                <w:numId w:val="9"/>
              </w:numPr>
            </w:pPr>
            <w:r>
              <w:t>Description: string</w:t>
            </w:r>
          </w:p>
          <w:p w14:paraId="4F9703CB" w14:textId="77777777" w:rsidR="0063207D" w:rsidRDefault="0063207D" w:rsidP="00D00F52">
            <w:pPr>
              <w:pStyle w:val="NoSpacing"/>
              <w:numPr>
                <w:ilvl w:val="0"/>
                <w:numId w:val="9"/>
              </w:numPr>
            </w:pPr>
            <w:proofErr w:type="spellStart"/>
            <w:r>
              <w:t>userID</w:t>
            </w:r>
            <w:proofErr w:type="spellEnd"/>
            <w:r>
              <w:t>: id</w:t>
            </w:r>
          </w:p>
          <w:p w14:paraId="6F795C5C" w14:textId="77777777" w:rsidR="0063207D" w:rsidRDefault="0063207D" w:rsidP="00D00F52">
            <w:pPr>
              <w:pStyle w:val="NoSpacing"/>
              <w:numPr>
                <w:ilvl w:val="0"/>
                <w:numId w:val="9"/>
              </w:numPr>
            </w:pPr>
            <w:r>
              <w:t>path: string</w:t>
            </w:r>
          </w:p>
          <w:p w14:paraId="1DD9188E" w14:textId="77777777" w:rsidR="0063207D" w:rsidRDefault="0063207D" w:rsidP="00D00F52">
            <w:pPr>
              <w:pStyle w:val="NoSpacing"/>
              <w:numPr>
                <w:ilvl w:val="0"/>
                <w:numId w:val="9"/>
              </w:numPr>
            </w:pPr>
            <w:proofErr w:type="spellStart"/>
            <w:r>
              <w:t>initTime</w:t>
            </w:r>
            <w:proofErr w:type="spellEnd"/>
            <w:r>
              <w:t xml:space="preserve">: </w:t>
            </w:r>
            <w:proofErr w:type="spellStart"/>
            <w:r>
              <w:t>unix</w:t>
            </w:r>
            <w:proofErr w:type="spellEnd"/>
          </w:p>
          <w:p w14:paraId="2C8FBF0D" w14:textId="77777777" w:rsidR="0063207D" w:rsidRDefault="0063207D" w:rsidP="00D00F52">
            <w:pPr>
              <w:pStyle w:val="NoSpacing"/>
              <w:numPr>
                <w:ilvl w:val="0"/>
                <w:numId w:val="9"/>
              </w:numPr>
            </w:pPr>
            <w:proofErr w:type="spellStart"/>
            <w:r>
              <w:lastRenderedPageBreak/>
              <w:t>updateTime</w:t>
            </w:r>
            <w:proofErr w:type="spellEnd"/>
            <w:r>
              <w:t xml:space="preserve">: </w:t>
            </w:r>
            <w:proofErr w:type="spellStart"/>
            <w:r>
              <w:t>unix</w:t>
            </w:r>
            <w:proofErr w:type="spellEnd"/>
          </w:p>
        </w:tc>
        <w:tc>
          <w:tcPr>
            <w:tcW w:w="3482" w:type="dxa"/>
          </w:tcPr>
          <w:p w14:paraId="21A129CB" w14:textId="77777777" w:rsidR="00AB627F" w:rsidRDefault="00AB627F" w:rsidP="00D00F52">
            <w:pPr>
              <w:pStyle w:val="NoSpacing"/>
            </w:pPr>
            <w:r>
              <w:lastRenderedPageBreak/>
              <w:t>Lưu trữ siêu dữ liệu của thư mục</w:t>
            </w:r>
          </w:p>
        </w:tc>
      </w:tr>
      <w:tr w:rsidR="00AB627F" w14:paraId="307293DA" w14:textId="77777777" w:rsidTr="00D00F52">
        <w:tc>
          <w:tcPr>
            <w:tcW w:w="895" w:type="dxa"/>
          </w:tcPr>
          <w:p w14:paraId="5EC25B5B" w14:textId="77777777" w:rsidR="00AB627F" w:rsidRDefault="00AB627F" w:rsidP="00D00F52">
            <w:pPr>
              <w:pStyle w:val="NoSpacing"/>
            </w:pPr>
            <w:r>
              <w:t>3</w:t>
            </w:r>
          </w:p>
        </w:tc>
        <w:tc>
          <w:tcPr>
            <w:tcW w:w="1440" w:type="dxa"/>
          </w:tcPr>
          <w:p w14:paraId="613789CC" w14:textId="77777777" w:rsidR="00AB627F" w:rsidRDefault="00AB627F" w:rsidP="00D00F52">
            <w:pPr>
              <w:spacing w:line="240" w:lineRule="auto"/>
              <w:ind w:firstLine="0"/>
            </w:pPr>
            <w:r>
              <w:t>File</w:t>
            </w:r>
          </w:p>
        </w:tc>
        <w:tc>
          <w:tcPr>
            <w:tcW w:w="3240" w:type="dxa"/>
          </w:tcPr>
          <w:p w14:paraId="2AAE4BD9" w14:textId="77777777" w:rsidR="00AB627F" w:rsidRDefault="00AB627F" w:rsidP="00D00F52">
            <w:pPr>
              <w:pStyle w:val="ListParagraph"/>
              <w:numPr>
                <w:ilvl w:val="0"/>
                <w:numId w:val="11"/>
              </w:numPr>
              <w:spacing w:line="240" w:lineRule="auto"/>
              <w:ind w:left="750"/>
            </w:pPr>
            <w:r>
              <w:t>size: double</w:t>
            </w:r>
          </w:p>
          <w:p w14:paraId="7BA09D85" w14:textId="77777777" w:rsidR="00AB627F" w:rsidRDefault="00AB627F" w:rsidP="00D00F52">
            <w:pPr>
              <w:pStyle w:val="ListParagraph"/>
              <w:numPr>
                <w:ilvl w:val="0"/>
                <w:numId w:val="11"/>
              </w:numPr>
              <w:spacing w:line="240" w:lineRule="auto"/>
              <w:ind w:left="750"/>
            </w:pPr>
            <w:r>
              <w:t>type: string</w:t>
            </w:r>
          </w:p>
          <w:p w14:paraId="5BC7E16A" w14:textId="77777777" w:rsidR="00AB627F" w:rsidRDefault="00AB627F" w:rsidP="00D00F52">
            <w:pPr>
              <w:pStyle w:val="ListParagraph"/>
              <w:numPr>
                <w:ilvl w:val="0"/>
                <w:numId w:val="11"/>
              </w:numPr>
              <w:spacing w:line="240" w:lineRule="auto"/>
              <w:ind w:left="750"/>
            </w:pPr>
            <w:r>
              <w:t>name: string</w:t>
            </w:r>
          </w:p>
          <w:p w14:paraId="1E1F8124" w14:textId="77777777" w:rsidR="00AB627F" w:rsidRDefault="00AB627F" w:rsidP="00D00F52">
            <w:pPr>
              <w:pStyle w:val="ListParagraph"/>
              <w:numPr>
                <w:ilvl w:val="0"/>
                <w:numId w:val="11"/>
              </w:numPr>
              <w:spacing w:line="240" w:lineRule="auto"/>
              <w:ind w:left="750"/>
            </w:pPr>
            <w:proofErr w:type="spellStart"/>
            <w:r>
              <w:t>initTime</w:t>
            </w:r>
            <w:proofErr w:type="spellEnd"/>
            <w:r>
              <w:t xml:space="preserve">: </w:t>
            </w:r>
            <w:proofErr w:type="spellStart"/>
            <w:r>
              <w:t>unix</w:t>
            </w:r>
            <w:proofErr w:type="spellEnd"/>
          </w:p>
          <w:p w14:paraId="39AA0F8E" w14:textId="77777777" w:rsidR="00AB627F" w:rsidRDefault="00AB627F" w:rsidP="00D00F52">
            <w:pPr>
              <w:pStyle w:val="ListParagraph"/>
              <w:numPr>
                <w:ilvl w:val="0"/>
                <w:numId w:val="11"/>
              </w:numPr>
              <w:spacing w:line="240" w:lineRule="auto"/>
              <w:ind w:left="750"/>
            </w:pPr>
            <w:proofErr w:type="spellStart"/>
            <w:r>
              <w:t>updateTime</w:t>
            </w:r>
            <w:proofErr w:type="spellEnd"/>
            <w:r>
              <w:t xml:space="preserve">: </w:t>
            </w:r>
            <w:proofErr w:type="spellStart"/>
            <w:r>
              <w:t>unix</w:t>
            </w:r>
            <w:proofErr w:type="spellEnd"/>
          </w:p>
          <w:p w14:paraId="4C238D62" w14:textId="77777777" w:rsidR="00AB627F" w:rsidRDefault="00AB627F" w:rsidP="00D00F52">
            <w:pPr>
              <w:pStyle w:val="ListParagraph"/>
              <w:numPr>
                <w:ilvl w:val="0"/>
                <w:numId w:val="11"/>
              </w:numPr>
              <w:spacing w:line="240" w:lineRule="auto"/>
              <w:ind w:left="750"/>
            </w:pPr>
            <w:r>
              <w:t>meta: object</w:t>
            </w:r>
          </w:p>
          <w:p w14:paraId="0AF3B76E" w14:textId="77777777" w:rsidR="00AB627F" w:rsidRDefault="00AB627F" w:rsidP="00D00F52">
            <w:pPr>
              <w:pStyle w:val="ListParagraph"/>
              <w:numPr>
                <w:ilvl w:val="0"/>
                <w:numId w:val="11"/>
              </w:numPr>
              <w:spacing w:line="240" w:lineRule="auto"/>
              <w:ind w:left="750"/>
            </w:pPr>
            <w:proofErr w:type="spellStart"/>
            <w:r>
              <w:t>extention</w:t>
            </w:r>
            <w:proofErr w:type="spellEnd"/>
            <w:r>
              <w:t>: string</w:t>
            </w:r>
          </w:p>
          <w:p w14:paraId="42D0ADBC" w14:textId="77777777" w:rsidR="00AB627F" w:rsidRDefault="00AB627F" w:rsidP="00D00F52">
            <w:pPr>
              <w:pStyle w:val="ListParagraph"/>
              <w:numPr>
                <w:ilvl w:val="0"/>
                <w:numId w:val="11"/>
              </w:numPr>
              <w:spacing w:line="240" w:lineRule="auto"/>
              <w:ind w:left="750"/>
            </w:pPr>
            <w:proofErr w:type="spellStart"/>
            <w:r>
              <w:t>userID</w:t>
            </w:r>
            <w:proofErr w:type="spellEnd"/>
            <w:r>
              <w:t>: ID</w:t>
            </w:r>
          </w:p>
          <w:p w14:paraId="5AA5D6AB" w14:textId="77777777" w:rsidR="00AB627F" w:rsidRDefault="00AB627F" w:rsidP="00D00F52">
            <w:pPr>
              <w:pStyle w:val="ListParagraph"/>
              <w:numPr>
                <w:ilvl w:val="0"/>
                <w:numId w:val="11"/>
              </w:numPr>
              <w:spacing w:line="240" w:lineRule="auto"/>
              <w:ind w:left="750"/>
            </w:pPr>
            <w:r>
              <w:t>path: string</w:t>
            </w:r>
          </w:p>
          <w:p w14:paraId="27294201" w14:textId="77777777" w:rsidR="00AB627F" w:rsidRDefault="00AB627F" w:rsidP="00D00F52">
            <w:pPr>
              <w:pStyle w:val="ListParagraph"/>
              <w:numPr>
                <w:ilvl w:val="0"/>
                <w:numId w:val="11"/>
              </w:numPr>
              <w:spacing w:line="240" w:lineRule="auto"/>
              <w:ind w:left="750"/>
            </w:pPr>
            <w:proofErr w:type="spellStart"/>
            <w:r>
              <w:t>downloadRoute</w:t>
            </w:r>
            <w:proofErr w:type="spellEnd"/>
            <w:r>
              <w:t>: string</w:t>
            </w:r>
          </w:p>
          <w:p w14:paraId="74D5D8B5" w14:textId="77777777" w:rsidR="00AB627F" w:rsidRDefault="00AB627F" w:rsidP="00D00F52">
            <w:pPr>
              <w:pStyle w:val="ListParagraph"/>
              <w:numPr>
                <w:ilvl w:val="0"/>
                <w:numId w:val="11"/>
              </w:numPr>
              <w:spacing w:line="240" w:lineRule="auto"/>
              <w:ind w:left="750"/>
            </w:pPr>
            <w:proofErr w:type="spellStart"/>
            <w:r>
              <w:t>collectionName</w:t>
            </w:r>
            <w:proofErr w:type="spellEnd"/>
            <w:r>
              <w:t>: string</w:t>
            </w:r>
          </w:p>
          <w:p w14:paraId="4AE7885F" w14:textId="77777777" w:rsidR="00AB627F" w:rsidRPr="00AB627F" w:rsidRDefault="00AB627F" w:rsidP="00D00F52">
            <w:pPr>
              <w:pStyle w:val="ListParagraph"/>
              <w:numPr>
                <w:ilvl w:val="0"/>
                <w:numId w:val="11"/>
              </w:numPr>
              <w:spacing w:line="240" w:lineRule="auto"/>
              <w:ind w:left="750"/>
            </w:pPr>
            <w:r>
              <w:t xml:space="preserve">public: </w:t>
            </w:r>
            <w:proofErr w:type="spellStart"/>
            <w:r>
              <w:t>boolean</w:t>
            </w:r>
            <w:proofErr w:type="spellEnd"/>
          </w:p>
        </w:tc>
        <w:tc>
          <w:tcPr>
            <w:tcW w:w="3482" w:type="dxa"/>
          </w:tcPr>
          <w:p w14:paraId="2F677EA7" w14:textId="77777777" w:rsidR="00AB627F" w:rsidRDefault="00AB627F" w:rsidP="00D00F52">
            <w:pPr>
              <w:pStyle w:val="NoSpacing"/>
            </w:pPr>
            <w:r>
              <w:t>Lưu trữ siêu dữ liệu của tệp tin</w:t>
            </w:r>
          </w:p>
        </w:tc>
      </w:tr>
    </w:tbl>
    <w:p w14:paraId="369EDB1A" w14:textId="77777777" w:rsidR="005A6E5D" w:rsidRDefault="005A6E5D" w:rsidP="00AB627F">
      <w:pPr>
        <w:ind w:firstLine="0"/>
      </w:pPr>
    </w:p>
    <w:p w14:paraId="0748442C" w14:textId="77777777" w:rsidR="005A6E5D" w:rsidRDefault="005A6E5D" w:rsidP="007672AF">
      <w:pPr>
        <w:pStyle w:val="Heading4"/>
        <w:numPr>
          <w:ilvl w:val="3"/>
          <w:numId w:val="15"/>
        </w:numPr>
      </w:pPr>
      <w:bookmarkStart w:id="100" w:name="_Toc519174487"/>
      <w:bookmarkStart w:id="101" w:name="_Toc519174601"/>
      <w:r>
        <w:lastRenderedPageBreak/>
        <w:t>Biểu đồ tuần tự</w:t>
      </w:r>
      <w:bookmarkEnd w:id="100"/>
      <w:bookmarkEnd w:id="101"/>
    </w:p>
    <w:p w14:paraId="7A6C09A6" w14:textId="77777777" w:rsidR="000F03FB" w:rsidRDefault="00934264" w:rsidP="00D00F52">
      <w:pPr>
        <w:pStyle w:val="NoSpacing"/>
        <w:keepNext/>
        <w:jc w:val="center"/>
      </w:pPr>
      <w:r>
        <w:rPr>
          <w:noProof/>
        </w:rPr>
        <w:drawing>
          <wp:inline distT="0" distB="0" distL="0" distR="0" wp14:anchorId="78D5FD2B" wp14:editId="54203B02">
            <wp:extent cx="4982540" cy="3596640"/>
            <wp:effectExtent l="0" t="0" r="889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3626" cy="3604642"/>
                    </a:xfrm>
                    <a:prstGeom prst="rect">
                      <a:avLst/>
                    </a:prstGeom>
                  </pic:spPr>
                </pic:pic>
              </a:graphicData>
            </a:graphic>
          </wp:inline>
        </w:drawing>
      </w:r>
    </w:p>
    <w:p w14:paraId="1DBB11F4" w14:textId="6052B9A6" w:rsidR="00E3495F" w:rsidRDefault="000F03FB" w:rsidP="000F03FB">
      <w:pPr>
        <w:pStyle w:val="Caption"/>
      </w:pPr>
      <w:bookmarkStart w:id="102" w:name="_Toc519174699"/>
      <w:bookmarkEnd w:id="88"/>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6</w:t>
      </w:r>
      <w:r w:rsidR="00486FEB">
        <w:rPr>
          <w:noProof/>
        </w:rPr>
        <w:fldChar w:fldCharType="end"/>
      </w:r>
      <w:r>
        <w:t xml:space="preserve"> </w:t>
      </w:r>
      <w:r>
        <w:rPr>
          <w:noProof/>
        </w:rPr>
        <w:t xml:space="preserve">Biểu đồ tuần tự </w:t>
      </w:r>
      <w:r w:rsidRPr="00637592">
        <w:rPr>
          <w:noProof/>
        </w:rPr>
        <w:t>ca sử dụng đăng ảnh viễn thám và siêu dữ liệu</w:t>
      </w:r>
      <w:bookmarkEnd w:id="102"/>
    </w:p>
    <w:p w14:paraId="2CAC7FCE" w14:textId="77777777" w:rsidR="00E3495F" w:rsidRDefault="00E3495F" w:rsidP="007672AF">
      <w:pPr>
        <w:pStyle w:val="Heading3"/>
        <w:numPr>
          <w:ilvl w:val="2"/>
          <w:numId w:val="15"/>
        </w:numPr>
      </w:pPr>
      <w:bookmarkStart w:id="103" w:name="_Toc519174488"/>
      <w:bookmarkStart w:id="104" w:name="_Toc519174602"/>
      <w:r>
        <w:t>Mô tả ca sử dụng hiển thị và truy cập cây thư mục</w:t>
      </w:r>
      <w:bookmarkEnd w:id="103"/>
      <w:bookmarkEnd w:id="104"/>
    </w:p>
    <w:p w14:paraId="70AFC438" w14:textId="77777777" w:rsidR="00E3495F" w:rsidRDefault="00E3495F" w:rsidP="007672AF">
      <w:pPr>
        <w:pStyle w:val="Heading4"/>
        <w:numPr>
          <w:ilvl w:val="3"/>
          <w:numId w:val="15"/>
        </w:numPr>
      </w:pPr>
      <w:bookmarkStart w:id="105" w:name="_Toc519174489"/>
      <w:bookmarkStart w:id="106" w:name="_Toc519174603"/>
      <w:r>
        <w:t>Biểu đồ ca sử dụng</w:t>
      </w:r>
      <w:bookmarkEnd w:id="105"/>
      <w:bookmarkEnd w:id="106"/>
    </w:p>
    <w:p w14:paraId="22079600" w14:textId="0884B8C2" w:rsidR="00E3495F" w:rsidRDefault="00773659" w:rsidP="007672AF">
      <w:pPr>
        <w:pStyle w:val="Heading5"/>
        <w:numPr>
          <w:ilvl w:val="4"/>
          <w:numId w:val="15"/>
        </w:numPr>
      </w:pPr>
      <w:bookmarkStart w:id="107" w:name="_Toc519174604"/>
      <w:r>
        <w:t>Xây dựng b</w:t>
      </w:r>
      <w:r w:rsidR="00E3495F">
        <w:t>iểu đồ</w:t>
      </w:r>
      <w:bookmarkEnd w:id="107"/>
    </w:p>
    <w:p w14:paraId="18124902" w14:textId="77777777" w:rsidR="0063207D" w:rsidRDefault="00D92243" w:rsidP="0063207D">
      <w:pPr>
        <w:pStyle w:val="NoSpacing"/>
        <w:keepNext/>
        <w:jc w:val="center"/>
      </w:pPr>
      <w:r>
        <w:rPr>
          <w:noProof/>
        </w:rPr>
        <w:drawing>
          <wp:inline distT="0" distB="0" distL="0" distR="0" wp14:anchorId="6FCFA4DA" wp14:editId="0BF432BD">
            <wp:extent cx="5095875" cy="2286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95875" cy="2286000"/>
                    </a:xfrm>
                    <a:prstGeom prst="rect">
                      <a:avLst/>
                    </a:prstGeom>
                  </pic:spPr>
                </pic:pic>
              </a:graphicData>
            </a:graphic>
          </wp:inline>
        </w:drawing>
      </w:r>
    </w:p>
    <w:p w14:paraId="10877E63" w14:textId="17F30527" w:rsidR="00E3495F" w:rsidRPr="005A6E5D" w:rsidRDefault="0063207D" w:rsidP="0063207D">
      <w:pPr>
        <w:pStyle w:val="Caption"/>
      </w:pPr>
      <w:bookmarkStart w:id="108" w:name="_Toc519174700"/>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7</w:t>
      </w:r>
      <w:r w:rsidR="00486FEB">
        <w:rPr>
          <w:noProof/>
        </w:rPr>
        <w:fldChar w:fldCharType="end"/>
      </w:r>
      <w:r>
        <w:rPr>
          <w:noProof/>
        </w:rPr>
        <w:t xml:space="preserve"> Biểu đồ </w:t>
      </w:r>
      <w:r w:rsidRPr="0064365B">
        <w:rPr>
          <w:noProof/>
        </w:rPr>
        <w:t>ca sử dụng hiển thị và truy cập cây thư mục</w:t>
      </w:r>
      <w:bookmarkEnd w:id="108"/>
    </w:p>
    <w:p w14:paraId="39085955" w14:textId="5BF578B2" w:rsidR="00E3495F" w:rsidRDefault="00480A55" w:rsidP="007672AF">
      <w:pPr>
        <w:pStyle w:val="Heading5"/>
        <w:numPr>
          <w:ilvl w:val="4"/>
          <w:numId w:val="15"/>
        </w:numPr>
      </w:pPr>
      <w:bookmarkStart w:id="109" w:name="_Toc519174605"/>
      <w:r>
        <w:lastRenderedPageBreak/>
        <w:t>Xác định l</w:t>
      </w:r>
      <w:r w:rsidR="00E3495F">
        <w:t>uồng cơ bản</w:t>
      </w:r>
      <w:bookmarkEnd w:id="109"/>
    </w:p>
    <w:p w14:paraId="1057E2A8" w14:textId="77777777" w:rsidR="00E3495F" w:rsidRDefault="00E3495F" w:rsidP="00E3495F">
      <w:r>
        <w:t>Ca sử dụng được xác định khi người dùng truy cập vào mục quản lý dữ liệu trên thanh điều hướng. Luồng cơ bản của ca sử dụng được mô tả như sau:</w:t>
      </w:r>
    </w:p>
    <w:p w14:paraId="169EF32B" w14:textId="77777777" w:rsidR="00E3495F" w:rsidRDefault="00E3495F" w:rsidP="001C4B91">
      <w:pPr>
        <w:pStyle w:val="ListParagraph"/>
        <w:numPr>
          <w:ilvl w:val="1"/>
          <w:numId w:val="3"/>
        </w:numPr>
      </w:pPr>
      <w:r>
        <w:t>Người dùng yêu cầu truy cập và yêu cầu được gửi lên máy chủ</w:t>
      </w:r>
    </w:p>
    <w:p w14:paraId="6AE36B92" w14:textId="77777777" w:rsidR="00E3495F" w:rsidRDefault="00E3495F" w:rsidP="001C4B91">
      <w:pPr>
        <w:pStyle w:val="ListParagraph"/>
        <w:numPr>
          <w:ilvl w:val="1"/>
          <w:numId w:val="3"/>
        </w:numPr>
      </w:pPr>
      <w:r>
        <w:t>Máy chủ đọc dữ liệu cây thư mục</w:t>
      </w:r>
    </w:p>
    <w:p w14:paraId="31A2ADA9" w14:textId="77777777" w:rsidR="00E3495F" w:rsidRDefault="00E3495F" w:rsidP="001C4B91">
      <w:pPr>
        <w:pStyle w:val="ListParagraph"/>
        <w:numPr>
          <w:ilvl w:val="1"/>
          <w:numId w:val="3"/>
        </w:numPr>
      </w:pPr>
      <w:r>
        <w:t>Hiển thị cho người dùng</w:t>
      </w:r>
    </w:p>
    <w:p w14:paraId="48ECFC58" w14:textId="77777777" w:rsidR="00E3495F" w:rsidRDefault="00E3495F" w:rsidP="001C4B91">
      <w:pPr>
        <w:pStyle w:val="ListParagraph"/>
        <w:numPr>
          <w:ilvl w:val="1"/>
          <w:numId w:val="3"/>
        </w:numPr>
      </w:pPr>
      <w:r>
        <w:t>Người dùng truy cập cây thư mục</w:t>
      </w:r>
    </w:p>
    <w:p w14:paraId="46998E8A" w14:textId="77777777" w:rsidR="00E3495F" w:rsidRDefault="00E3495F" w:rsidP="001C4B91">
      <w:pPr>
        <w:pStyle w:val="ListParagraph"/>
        <w:numPr>
          <w:ilvl w:val="1"/>
          <w:numId w:val="3"/>
        </w:numPr>
      </w:pPr>
      <w:r>
        <w:t>Máy chủ đọc dữ liệu thư mục con và tập tin theo cây thư mục</w:t>
      </w:r>
    </w:p>
    <w:p w14:paraId="0BFE246B" w14:textId="77777777" w:rsidR="00E3495F" w:rsidRDefault="00E3495F" w:rsidP="001C4B91">
      <w:pPr>
        <w:pStyle w:val="ListParagraph"/>
        <w:numPr>
          <w:ilvl w:val="1"/>
          <w:numId w:val="3"/>
        </w:numPr>
      </w:pPr>
      <w:r>
        <w:t>Hiển thị cho người dùng</w:t>
      </w:r>
    </w:p>
    <w:p w14:paraId="2FC7E002" w14:textId="1EC4B3F2" w:rsidR="00E3495F" w:rsidRDefault="00480A55" w:rsidP="007672AF">
      <w:pPr>
        <w:pStyle w:val="Heading5"/>
        <w:numPr>
          <w:ilvl w:val="4"/>
          <w:numId w:val="15"/>
        </w:numPr>
      </w:pPr>
      <w:bookmarkStart w:id="110" w:name="_Toc519174606"/>
      <w:r>
        <w:t>Xác định l</w:t>
      </w:r>
      <w:r w:rsidR="00E3495F">
        <w:t>uồng rẽ nhánh</w:t>
      </w:r>
      <w:bookmarkEnd w:id="110"/>
    </w:p>
    <w:p w14:paraId="21E97CFA" w14:textId="77777777" w:rsidR="00E3495F" w:rsidRDefault="00E3495F" w:rsidP="001C4B91">
      <w:pPr>
        <w:pStyle w:val="ListParagraph"/>
        <w:numPr>
          <w:ilvl w:val="0"/>
          <w:numId w:val="3"/>
        </w:numPr>
      </w:pPr>
      <w:r>
        <w:t>Kết nối máy chủ xử lý bộ công cụ thất bại</w:t>
      </w:r>
    </w:p>
    <w:p w14:paraId="156C4AE7" w14:textId="77777777" w:rsidR="00E3495F" w:rsidRDefault="00E3495F" w:rsidP="001C4B91">
      <w:pPr>
        <w:pStyle w:val="ListParagraph"/>
        <w:numPr>
          <w:ilvl w:val="1"/>
          <w:numId w:val="3"/>
        </w:numPr>
      </w:pPr>
      <w:r>
        <w:t>Người dùng yêu cầu truy cập và yêu cầu được gửi lên máy chủ</w:t>
      </w:r>
    </w:p>
    <w:p w14:paraId="76824FB7" w14:textId="77777777" w:rsidR="00E3495F" w:rsidRDefault="00E3495F" w:rsidP="001C4B91">
      <w:pPr>
        <w:pStyle w:val="ListParagraph"/>
        <w:numPr>
          <w:ilvl w:val="1"/>
          <w:numId w:val="3"/>
        </w:numPr>
      </w:pPr>
      <w:r>
        <w:t>Yêu cầu được gửi và thời gian chờ phản hồi kết thúc</w:t>
      </w:r>
    </w:p>
    <w:p w14:paraId="00390A7B" w14:textId="77777777" w:rsidR="00E3495F" w:rsidRDefault="00E3495F" w:rsidP="001C4B91">
      <w:pPr>
        <w:pStyle w:val="ListParagraph"/>
        <w:numPr>
          <w:ilvl w:val="1"/>
          <w:numId w:val="3"/>
        </w:numPr>
      </w:pPr>
      <w:r>
        <w:t>Tập lệnh trạng thái HTTP thông báo cho người dùng kết nối thất bại</w:t>
      </w:r>
    </w:p>
    <w:p w14:paraId="2753D2D9" w14:textId="77777777" w:rsidR="00E3495F" w:rsidRPr="00D1787B" w:rsidRDefault="00E3495F" w:rsidP="001C4B91">
      <w:pPr>
        <w:pStyle w:val="ListParagraph"/>
        <w:numPr>
          <w:ilvl w:val="0"/>
          <w:numId w:val="3"/>
        </w:numPr>
      </w:pPr>
      <w:r>
        <w:t>Mất kết nối máy chủ khi tương tác</w:t>
      </w:r>
    </w:p>
    <w:p w14:paraId="55CC9138" w14:textId="77777777" w:rsidR="00E3495F" w:rsidRDefault="00E3495F" w:rsidP="001C4B91">
      <w:pPr>
        <w:pStyle w:val="ListParagraph"/>
        <w:numPr>
          <w:ilvl w:val="1"/>
          <w:numId w:val="3"/>
        </w:numPr>
      </w:pPr>
      <w:r>
        <w:t>Người dùng yêu cầu truy cập và yêu cầu được gửi lên máy chủ</w:t>
      </w:r>
    </w:p>
    <w:p w14:paraId="23EBF706" w14:textId="77777777" w:rsidR="00E3495F" w:rsidRDefault="00E3495F" w:rsidP="001C4B91">
      <w:pPr>
        <w:pStyle w:val="ListParagraph"/>
        <w:numPr>
          <w:ilvl w:val="1"/>
          <w:numId w:val="3"/>
        </w:numPr>
      </w:pPr>
      <w:r>
        <w:t>Máy chủ đọc dữ liệu cây thư mục</w:t>
      </w:r>
    </w:p>
    <w:p w14:paraId="2E706750" w14:textId="77777777" w:rsidR="00E3495F" w:rsidRDefault="00E3495F" w:rsidP="001C4B91">
      <w:pPr>
        <w:pStyle w:val="ListParagraph"/>
        <w:numPr>
          <w:ilvl w:val="1"/>
          <w:numId w:val="3"/>
        </w:numPr>
      </w:pPr>
      <w:r>
        <w:t>Hiển thị cho người dùng</w:t>
      </w:r>
    </w:p>
    <w:p w14:paraId="29384281" w14:textId="77777777" w:rsidR="00E3495F" w:rsidRDefault="00E3495F" w:rsidP="001C4B91">
      <w:pPr>
        <w:pStyle w:val="ListParagraph"/>
        <w:numPr>
          <w:ilvl w:val="1"/>
          <w:numId w:val="3"/>
        </w:numPr>
      </w:pPr>
      <w:r>
        <w:t>Người dùng truy cập cây thư mục</w:t>
      </w:r>
    </w:p>
    <w:p w14:paraId="6E5C0B8D" w14:textId="77777777" w:rsidR="00E3495F" w:rsidRDefault="00E3495F" w:rsidP="001C4B91">
      <w:pPr>
        <w:pStyle w:val="ListParagraph"/>
        <w:numPr>
          <w:ilvl w:val="1"/>
          <w:numId w:val="3"/>
        </w:numPr>
      </w:pPr>
      <w:r>
        <w:t>Quá thời gian chờ, máy khách không nhận được thông tin từ máy chủ</w:t>
      </w:r>
    </w:p>
    <w:p w14:paraId="5C34255E" w14:textId="77777777" w:rsidR="00E3495F" w:rsidRDefault="00E3495F" w:rsidP="001C4B91">
      <w:pPr>
        <w:pStyle w:val="ListParagraph"/>
        <w:numPr>
          <w:ilvl w:val="1"/>
          <w:numId w:val="3"/>
        </w:numPr>
      </w:pPr>
      <w:r>
        <w:t>Hiển thị cho người dùng kết nối thất bại và yêu cầu tải lại</w:t>
      </w:r>
    </w:p>
    <w:p w14:paraId="578A7ECF" w14:textId="50590C7E" w:rsidR="00324885" w:rsidRDefault="00480A55" w:rsidP="007672AF">
      <w:pPr>
        <w:pStyle w:val="Heading5"/>
        <w:numPr>
          <w:ilvl w:val="4"/>
          <w:numId w:val="15"/>
        </w:numPr>
      </w:pPr>
      <w:bookmarkStart w:id="111" w:name="_Toc519174607"/>
      <w:r>
        <w:lastRenderedPageBreak/>
        <w:t>Xác định đ</w:t>
      </w:r>
      <w:r w:rsidR="00E3495F">
        <w:t>iều kiện</w:t>
      </w:r>
      <w:bookmarkEnd w:id="111"/>
    </w:p>
    <w:p w14:paraId="772FA81B" w14:textId="77777777" w:rsidR="00324885" w:rsidRDefault="00324885" w:rsidP="001C4B91">
      <w:pPr>
        <w:pStyle w:val="ListParagraph"/>
        <w:numPr>
          <w:ilvl w:val="1"/>
          <w:numId w:val="3"/>
        </w:numPr>
      </w:pPr>
      <w:r>
        <w:t>Tiền điều kiện:</w:t>
      </w:r>
    </w:p>
    <w:p w14:paraId="7A511D00" w14:textId="77777777" w:rsidR="00324885" w:rsidRDefault="00324885" w:rsidP="001C4B91">
      <w:pPr>
        <w:pStyle w:val="ListParagraph"/>
        <w:numPr>
          <w:ilvl w:val="2"/>
          <w:numId w:val="3"/>
        </w:numPr>
      </w:pPr>
      <w:r>
        <w:t>Người sử dụng đã đăng nhập hệ thống</w:t>
      </w:r>
    </w:p>
    <w:p w14:paraId="14D27952" w14:textId="77777777" w:rsidR="00324885" w:rsidRDefault="00324885" w:rsidP="001C4B91">
      <w:pPr>
        <w:pStyle w:val="ListParagraph"/>
        <w:numPr>
          <w:ilvl w:val="1"/>
          <w:numId w:val="3"/>
        </w:numPr>
      </w:pPr>
      <w:r>
        <w:t>Hậu điều kiện</w:t>
      </w:r>
    </w:p>
    <w:p w14:paraId="6984FD0D" w14:textId="77777777" w:rsidR="00324885" w:rsidRDefault="00324885" w:rsidP="001C4B91">
      <w:pPr>
        <w:pStyle w:val="ListParagraph"/>
        <w:numPr>
          <w:ilvl w:val="2"/>
          <w:numId w:val="3"/>
        </w:numPr>
      </w:pPr>
      <w:r>
        <w:t>(không)</w:t>
      </w:r>
    </w:p>
    <w:p w14:paraId="2DECD9C1" w14:textId="77777777" w:rsidR="00324885" w:rsidRDefault="00324885" w:rsidP="001C4B91">
      <w:pPr>
        <w:pStyle w:val="ListParagraph"/>
        <w:numPr>
          <w:ilvl w:val="1"/>
          <w:numId w:val="3"/>
        </w:numPr>
      </w:pPr>
      <w:r>
        <w:t>Điều kiện đặc biệt</w:t>
      </w:r>
    </w:p>
    <w:p w14:paraId="726A8884" w14:textId="77777777" w:rsidR="00324885" w:rsidRDefault="00324885" w:rsidP="001C4B91">
      <w:pPr>
        <w:pStyle w:val="ListParagraph"/>
        <w:numPr>
          <w:ilvl w:val="2"/>
          <w:numId w:val="3"/>
        </w:numPr>
      </w:pPr>
      <w:r>
        <w:t>(không)</w:t>
      </w:r>
    </w:p>
    <w:p w14:paraId="7C043420" w14:textId="77777777" w:rsidR="00324885" w:rsidRPr="00324885" w:rsidRDefault="00324885" w:rsidP="00324885"/>
    <w:p w14:paraId="48509959" w14:textId="77777777" w:rsidR="00E3495F" w:rsidRDefault="00E3495F" w:rsidP="007672AF">
      <w:pPr>
        <w:pStyle w:val="Heading4"/>
        <w:numPr>
          <w:ilvl w:val="3"/>
          <w:numId w:val="15"/>
        </w:numPr>
      </w:pPr>
      <w:bookmarkStart w:id="112" w:name="_Toc519174490"/>
      <w:bookmarkStart w:id="113" w:name="_Toc519174608"/>
      <w:r>
        <w:t>Biểu đồ lớp</w:t>
      </w:r>
      <w:bookmarkEnd w:id="112"/>
      <w:bookmarkEnd w:id="113"/>
    </w:p>
    <w:p w14:paraId="5717D08F" w14:textId="5EB571FB" w:rsidR="00E3495F" w:rsidRDefault="00773659" w:rsidP="007672AF">
      <w:pPr>
        <w:pStyle w:val="Heading5"/>
        <w:numPr>
          <w:ilvl w:val="4"/>
          <w:numId w:val="15"/>
        </w:numPr>
      </w:pPr>
      <w:bookmarkStart w:id="114" w:name="_Toc519174609"/>
      <w:r>
        <w:t>Xây dựng b</w:t>
      </w:r>
      <w:r w:rsidR="00E3495F">
        <w:t>iểu đồ</w:t>
      </w:r>
      <w:bookmarkEnd w:id="114"/>
    </w:p>
    <w:p w14:paraId="47A8E700" w14:textId="77777777" w:rsidR="000F03FB" w:rsidRDefault="0063207D" w:rsidP="000F03FB">
      <w:pPr>
        <w:keepNext/>
        <w:jc w:val="center"/>
      </w:pPr>
      <w:r>
        <w:rPr>
          <w:noProof/>
        </w:rPr>
        <w:drawing>
          <wp:inline distT="0" distB="0" distL="0" distR="0" wp14:anchorId="324B33BC" wp14:editId="0A0C7A2F">
            <wp:extent cx="4076700" cy="3352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76700" cy="3352800"/>
                    </a:xfrm>
                    <a:prstGeom prst="rect">
                      <a:avLst/>
                    </a:prstGeom>
                  </pic:spPr>
                </pic:pic>
              </a:graphicData>
            </a:graphic>
          </wp:inline>
        </w:drawing>
      </w:r>
    </w:p>
    <w:p w14:paraId="35B2B7CD" w14:textId="63CD56E0" w:rsidR="006957D9" w:rsidRPr="006957D9" w:rsidRDefault="000F03FB" w:rsidP="000F03FB">
      <w:pPr>
        <w:pStyle w:val="Caption"/>
      </w:pPr>
      <w:bookmarkStart w:id="115" w:name="_Toc519174701"/>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8</w:t>
      </w:r>
      <w:r w:rsidR="00486FEB">
        <w:rPr>
          <w:noProof/>
        </w:rPr>
        <w:fldChar w:fldCharType="end"/>
      </w:r>
      <w:r>
        <w:rPr>
          <w:noProof/>
        </w:rPr>
        <w:t xml:space="preserve"> Biểu đồ lớp </w:t>
      </w:r>
      <w:r w:rsidRPr="00DD199B">
        <w:rPr>
          <w:noProof/>
        </w:rPr>
        <w:t>ca sử dụng hiển thị và truy cập cây thư mục</w:t>
      </w:r>
      <w:bookmarkEnd w:id="115"/>
    </w:p>
    <w:p w14:paraId="24421448" w14:textId="77777777" w:rsidR="00E3495F" w:rsidRDefault="00E3495F" w:rsidP="007672AF">
      <w:pPr>
        <w:pStyle w:val="Heading5"/>
        <w:numPr>
          <w:ilvl w:val="4"/>
          <w:numId w:val="15"/>
        </w:numPr>
      </w:pPr>
      <w:bookmarkStart w:id="116" w:name="_Toc519174610"/>
      <w:r>
        <w:lastRenderedPageBreak/>
        <w:t>Xác định xác lớp</w:t>
      </w:r>
      <w:bookmarkEnd w:id="116"/>
    </w:p>
    <w:p w14:paraId="1610DBB6" w14:textId="77777777" w:rsidR="00E3495F" w:rsidRDefault="00E3495F" w:rsidP="00E3495F">
      <w:r>
        <w:t>Dựa trên mô tả ca sử dụng, ca sử dụng truy cập bộ công cụ được xác định gồm các lớp:</w:t>
      </w:r>
    </w:p>
    <w:p w14:paraId="1FC98885" w14:textId="535362D6" w:rsidR="000F03FB" w:rsidRDefault="000F03FB" w:rsidP="000F03FB">
      <w:pPr>
        <w:pStyle w:val="Caption"/>
        <w:keepNext/>
      </w:pPr>
      <w:bookmarkStart w:id="117" w:name="_Toc519174682"/>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4</w:t>
      </w:r>
      <w:r w:rsidR="00486FEB">
        <w:rPr>
          <w:noProof/>
        </w:rPr>
        <w:fldChar w:fldCharType="end"/>
      </w:r>
      <w:r>
        <w:rPr>
          <w:noProof/>
        </w:rPr>
        <w:t xml:space="preserve"> Các lớp </w:t>
      </w:r>
      <w:r w:rsidRPr="00112CD4">
        <w:rPr>
          <w:noProof/>
        </w:rPr>
        <w:t>ca sử dụng hiển thị và truy cập cây thư mục</w:t>
      </w:r>
      <w:bookmarkEnd w:id="11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63207D" w:rsidRPr="00333AC7" w14:paraId="7228C6D0" w14:textId="77777777" w:rsidTr="00D00F52">
        <w:tc>
          <w:tcPr>
            <w:tcW w:w="895" w:type="dxa"/>
          </w:tcPr>
          <w:p w14:paraId="11872106" w14:textId="77777777" w:rsidR="0063207D" w:rsidRPr="00333AC7" w:rsidRDefault="0063207D" w:rsidP="00D00F52">
            <w:pPr>
              <w:pStyle w:val="NoSpacing"/>
              <w:jc w:val="center"/>
              <w:rPr>
                <w:b/>
              </w:rPr>
            </w:pPr>
            <w:r w:rsidRPr="00333AC7">
              <w:rPr>
                <w:b/>
              </w:rPr>
              <w:t>STT</w:t>
            </w:r>
          </w:p>
        </w:tc>
        <w:tc>
          <w:tcPr>
            <w:tcW w:w="1440" w:type="dxa"/>
          </w:tcPr>
          <w:p w14:paraId="080A9A55" w14:textId="77777777" w:rsidR="0063207D" w:rsidRPr="00333AC7" w:rsidRDefault="0063207D" w:rsidP="00D00F52">
            <w:pPr>
              <w:pStyle w:val="NoSpacing"/>
              <w:jc w:val="center"/>
              <w:rPr>
                <w:b/>
              </w:rPr>
            </w:pPr>
            <w:r w:rsidRPr="00333AC7">
              <w:rPr>
                <w:b/>
              </w:rPr>
              <w:t>Lớp</w:t>
            </w:r>
          </w:p>
        </w:tc>
        <w:tc>
          <w:tcPr>
            <w:tcW w:w="3240" w:type="dxa"/>
          </w:tcPr>
          <w:p w14:paraId="19CF565E" w14:textId="77777777" w:rsidR="0063207D" w:rsidRPr="00333AC7" w:rsidRDefault="0063207D" w:rsidP="00D00F52">
            <w:pPr>
              <w:pStyle w:val="NoSpacing"/>
              <w:jc w:val="center"/>
              <w:rPr>
                <w:b/>
              </w:rPr>
            </w:pPr>
            <w:r w:rsidRPr="00333AC7">
              <w:rPr>
                <w:b/>
              </w:rPr>
              <w:t>Thuộc tính</w:t>
            </w:r>
          </w:p>
        </w:tc>
        <w:tc>
          <w:tcPr>
            <w:tcW w:w="3482" w:type="dxa"/>
          </w:tcPr>
          <w:p w14:paraId="4231236C" w14:textId="77777777" w:rsidR="0063207D" w:rsidRPr="00333AC7" w:rsidRDefault="0063207D" w:rsidP="00D00F52">
            <w:pPr>
              <w:pStyle w:val="NoSpacing"/>
              <w:jc w:val="center"/>
              <w:rPr>
                <w:b/>
              </w:rPr>
            </w:pPr>
            <w:r w:rsidRPr="00333AC7">
              <w:rPr>
                <w:b/>
              </w:rPr>
              <w:t>Mô tả</w:t>
            </w:r>
          </w:p>
        </w:tc>
      </w:tr>
      <w:tr w:rsidR="0063207D" w14:paraId="2D65CF2B" w14:textId="77777777" w:rsidTr="00D00F52">
        <w:tc>
          <w:tcPr>
            <w:tcW w:w="895" w:type="dxa"/>
          </w:tcPr>
          <w:p w14:paraId="21601EF0" w14:textId="77777777" w:rsidR="0063207D" w:rsidRDefault="0063207D" w:rsidP="00D00F52">
            <w:pPr>
              <w:pStyle w:val="NoSpacing"/>
            </w:pPr>
            <w:r>
              <w:t>1</w:t>
            </w:r>
          </w:p>
        </w:tc>
        <w:tc>
          <w:tcPr>
            <w:tcW w:w="1440" w:type="dxa"/>
          </w:tcPr>
          <w:p w14:paraId="7F8F9CF3" w14:textId="77777777" w:rsidR="0063207D" w:rsidRDefault="0063207D" w:rsidP="00D00F52">
            <w:pPr>
              <w:spacing w:line="240" w:lineRule="auto"/>
              <w:ind w:firstLine="0"/>
            </w:pPr>
            <w:r>
              <w:t>Folder</w:t>
            </w:r>
          </w:p>
          <w:p w14:paraId="43850638" w14:textId="77777777" w:rsidR="0063207D" w:rsidRDefault="0063207D" w:rsidP="00D00F52">
            <w:pPr>
              <w:pStyle w:val="NoSpacing"/>
            </w:pPr>
          </w:p>
        </w:tc>
        <w:tc>
          <w:tcPr>
            <w:tcW w:w="3240" w:type="dxa"/>
          </w:tcPr>
          <w:p w14:paraId="614C7A91" w14:textId="77777777" w:rsidR="0063207D" w:rsidRDefault="0063207D" w:rsidP="00D00F52">
            <w:pPr>
              <w:pStyle w:val="NoSpacing"/>
              <w:numPr>
                <w:ilvl w:val="0"/>
                <w:numId w:val="9"/>
              </w:numPr>
            </w:pPr>
            <w:r>
              <w:t>Id: id</w:t>
            </w:r>
          </w:p>
          <w:p w14:paraId="4E06FFEA" w14:textId="77777777" w:rsidR="0063207D" w:rsidRDefault="0063207D" w:rsidP="00D00F52">
            <w:pPr>
              <w:pStyle w:val="NoSpacing"/>
              <w:numPr>
                <w:ilvl w:val="0"/>
                <w:numId w:val="9"/>
              </w:numPr>
            </w:pPr>
            <w:r>
              <w:t>Name: string</w:t>
            </w:r>
          </w:p>
          <w:p w14:paraId="7D949BC8" w14:textId="77777777" w:rsidR="0063207D" w:rsidRDefault="0063207D" w:rsidP="00D00F52">
            <w:pPr>
              <w:pStyle w:val="NoSpacing"/>
              <w:numPr>
                <w:ilvl w:val="0"/>
                <w:numId w:val="9"/>
              </w:numPr>
            </w:pPr>
            <w:r>
              <w:t>Description: string</w:t>
            </w:r>
          </w:p>
          <w:p w14:paraId="49293773" w14:textId="77777777" w:rsidR="0063207D" w:rsidRDefault="0063207D" w:rsidP="00D00F52">
            <w:pPr>
              <w:pStyle w:val="NoSpacing"/>
              <w:numPr>
                <w:ilvl w:val="0"/>
                <w:numId w:val="9"/>
              </w:numPr>
            </w:pPr>
            <w:proofErr w:type="spellStart"/>
            <w:r>
              <w:t>userID</w:t>
            </w:r>
            <w:proofErr w:type="spellEnd"/>
            <w:r>
              <w:t>: id</w:t>
            </w:r>
          </w:p>
          <w:p w14:paraId="4D4110EA" w14:textId="77777777" w:rsidR="0063207D" w:rsidRDefault="0063207D" w:rsidP="00D00F52">
            <w:pPr>
              <w:pStyle w:val="NoSpacing"/>
              <w:numPr>
                <w:ilvl w:val="0"/>
                <w:numId w:val="9"/>
              </w:numPr>
            </w:pPr>
            <w:r>
              <w:t>path: string</w:t>
            </w:r>
          </w:p>
          <w:p w14:paraId="5432CE8D" w14:textId="77777777" w:rsidR="0063207D" w:rsidRDefault="0063207D" w:rsidP="00D00F52">
            <w:pPr>
              <w:pStyle w:val="NoSpacing"/>
              <w:numPr>
                <w:ilvl w:val="0"/>
                <w:numId w:val="9"/>
              </w:numPr>
            </w:pPr>
            <w:proofErr w:type="spellStart"/>
            <w:r>
              <w:t>initTime</w:t>
            </w:r>
            <w:proofErr w:type="spellEnd"/>
            <w:r>
              <w:t xml:space="preserve">: </w:t>
            </w:r>
            <w:proofErr w:type="spellStart"/>
            <w:r>
              <w:t>unix</w:t>
            </w:r>
            <w:proofErr w:type="spellEnd"/>
          </w:p>
          <w:p w14:paraId="3C2AE67E" w14:textId="77777777" w:rsidR="0063207D" w:rsidRDefault="0063207D" w:rsidP="00D00F52">
            <w:pPr>
              <w:pStyle w:val="NoSpacing"/>
              <w:numPr>
                <w:ilvl w:val="0"/>
                <w:numId w:val="9"/>
              </w:numPr>
            </w:pPr>
            <w:proofErr w:type="spellStart"/>
            <w:r>
              <w:t>updateTime</w:t>
            </w:r>
            <w:proofErr w:type="spellEnd"/>
            <w:r>
              <w:t xml:space="preserve">: </w:t>
            </w:r>
            <w:proofErr w:type="spellStart"/>
            <w:r>
              <w:t>unix</w:t>
            </w:r>
            <w:proofErr w:type="spellEnd"/>
          </w:p>
        </w:tc>
        <w:tc>
          <w:tcPr>
            <w:tcW w:w="3482" w:type="dxa"/>
          </w:tcPr>
          <w:p w14:paraId="54D93F7F" w14:textId="77777777" w:rsidR="0063207D" w:rsidRDefault="0063207D" w:rsidP="00D00F52">
            <w:pPr>
              <w:pStyle w:val="NoSpacing"/>
            </w:pPr>
            <w:r>
              <w:t>Lưu trữ siêu dữ liệu của thư mục</w:t>
            </w:r>
          </w:p>
        </w:tc>
      </w:tr>
      <w:tr w:rsidR="0063207D" w14:paraId="3F8822D3" w14:textId="77777777" w:rsidTr="00D00F52">
        <w:tc>
          <w:tcPr>
            <w:tcW w:w="895" w:type="dxa"/>
          </w:tcPr>
          <w:p w14:paraId="35C96AE8" w14:textId="77777777" w:rsidR="0063207D" w:rsidRDefault="0063207D" w:rsidP="00D00F52">
            <w:pPr>
              <w:pStyle w:val="NoSpacing"/>
            </w:pPr>
            <w:r>
              <w:t>2</w:t>
            </w:r>
          </w:p>
        </w:tc>
        <w:tc>
          <w:tcPr>
            <w:tcW w:w="1440" w:type="dxa"/>
          </w:tcPr>
          <w:p w14:paraId="0B17084C" w14:textId="77777777" w:rsidR="0063207D" w:rsidRDefault="0063207D" w:rsidP="00D00F52">
            <w:pPr>
              <w:spacing w:line="240" w:lineRule="auto"/>
              <w:ind w:firstLine="0"/>
            </w:pPr>
            <w:r>
              <w:t>File</w:t>
            </w:r>
          </w:p>
        </w:tc>
        <w:tc>
          <w:tcPr>
            <w:tcW w:w="3240" w:type="dxa"/>
          </w:tcPr>
          <w:p w14:paraId="0DA60010" w14:textId="77777777" w:rsidR="0063207D" w:rsidRDefault="0063207D" w:rsidP="00D00F52">
            <w:pPr>
              <w:pStyle w:val="ListParagraph"/>
              <w:numPr>
                <w:ilvl w:val="0"/>
                <w:numId w:val="11"/>
              </w:numPr>
              <w:spacing w:line="240" w:lineRule="auto"/>
              <w:ind w:left="750"/>
            </w:pPr>
            <w:r>
              <w:t>size: double</w:t>
            </w:r>
          </w:p>
          <w:p w14:paraId="345D1EFC" w14:textId="77777777" w:rsidR="0063207D" w:rsidRDefault="0063207D" w:rsidP="00D00F52">
            <w:pPr>
              <w:pStyle w:val="ListParagraph"/>
              <w:numPr>
                <w:ilvl w:val="0"/>
                <w:numId w:val="11"/>
              </w:numPr>
              <w:spacing w:line="240" w:lineRule="auto"/>
              <w:ind w:left="750"/>
            </w:pPr>
            <w:r>
              <w:t>type: string</w:t>
            </w:r>
          </w:p>
          <w:p w14:paraId="737A73B9" w14:textId="77777777" w:rsidR="0063207D" w:rsidRDefault="0063207D" w:rsidP="00D00F52">
            <w:pPr>
              <w:pStyle w:val="ListParagraph"/>
              <w:numPr>
                <w:ilvl w:val="0"/>
                <w:numId w:val="11"/>
              </w:numPr>
              <w:spacing w:line="240" w:lineRule="auto"/>
              <w:ind w:left="750"/>
            </w:pPr>
            <w:r>
              <w:t>name: string</w:t>
            </w:r>
          </w:p>
          <w:p w14:paraId="3BB679AB" w14:textId="77777777" w:rsidR="0063207D" w:rsidRDefault="0063207D" w:rsidP="00D00F52">
            <w:pPr>
              <w:pStyle w:val="ListParagraph"/>
              <w:numPr>
                <w:ilvl w:val="0"/>
                <w:numId w:val="11"/>
              </w:numPr>
              <w:spacing w:line="240" w:lineRule="auto"/>
              <w:ind w:left="750"/>
            </w:pPr>
            <w:proofErr w:type="spellStart"/>
            <w:r>
              <w:t>initTime</w:t>
            </w:r>
            <w:proofErr w:type="spellEnd"/>
            <w:r>
              <w:t xml:space="preserve">: </w:t>
            </w:r>
            <w:proofErr w:type="spellStart"/>
            <w:r>
              <w:t>unix</w:t>
            </w:r>
            <w:proofErr w:type="spellEnd"/>
          </w:p>
          <w:p w14:paraId="62665987" w14:textId="77777777" w:rsidR="0063207D" w:rsidRDefault="0063207D" w:rsidP="00D00F52">
            <w:pPr>
              <w:pStyle w:val="ListParagraph"/>
              <w:numPr>
                <w:ilvl w:val="0"/>
                <w:numId w:val="11"/>
              </w:numPr>
              <w:spacing w:line="240" w:lineRule="auto"/>
              <w:ind w:left="750"/>
            </w:pPr>
            <w:proofErr w:type="spellStart"/>
            <w:r>
              <w:t>updateTime</w:t>
            </w:r>
            <w:proofErr w:type="spellEnd"/>
            <w:r>
              <w:t xml:space="preserve">: </w:t>
            </w:r>
            <w:proofErr w:type="spellStart"/>
            <w:r>
              <w:t>unix</w:t>
            </w:r>
            <w:proofErr w:type="spellEnd"/>
          </w:p>
          <w:p w14:paraId="0B858A08" w14:textId="77777777" w:rsidR="0063207D" w:rsidRDefault="0063207D" w:rsidP="00D00F52">
            <w:pPr>
              <w:pStyle w:val="ListParagraph"/>
              <w:numPr>
                <w:ilvl w:val="0"/>
                <w:numId w:val="11"/>
              </w:numPr>
              <w:spacing w:line="240" w:lineRule="auto"/>
              <w:ind w:left="750"/>
            </w:pPr>
            <w:r>
              <w:t>meta: object</w:t>
            </w:r>
          </w:p>
          <w:p w14:paraId="1D0CFD4C" w14:textId="77777777" w:rsidR="0063207D" w:rsidRDefault="0063207D" w:rsidP="00D00F52">
            <w:pPr>
              <w:pStyle w:val="ListParagraph"/>
              <w:numPr>
                <w:ilvl w:val="0"/>
                <w:numId w:val="11"/>
              </w:numPr>
              <w:spacing w:line="240" w:lineRule="auto"/>
              <w:ind w:left="750"/>
            </w:pPr>
            <w:proofErr w:type="spellStart"/>
            <w:r>
              <w:t>extention</w:t>
            </w:r>
            <w:proofErr w:type="spellEnd"/>
            <w:r>
              <w:t>: string</w:t>
            </w:r>
          </w:p>
          <w:p w14:paraId="165DFC6B" w14:textId="77777777" w:rsidR="0063207D" w:rsidRDefault="0063207D" w:rsidP="00D00F52">
            <w:pPr>
              <w:pStyle w:val="ListParagraph"/>
              <w:numPr>
                <w:ilvl w:val="0"/>
                <w:numId w:val="11"/>
              </w:numPr>
              <w:spacing w:line="240" w:lineRule="auto"/>
              <w:ind w:left="750"/>
            </w:pPr>
            <w:proofErr w:type="spellStart"/>
            <w:r>
              <w:t>userID</w:t>
            </w:r>
            <w:proofErr w:type="spellEnd"/>
            <w:r>
              <w:t>: ID</w:t>
            </w:r>
          </w:p>
          <w:p w14:paraId="2EA94401" w14:textId="77777777" w:rsidR="0063207D" w:rsidRDefault="0063207D" w:rsidP="00D00F52">
            <w:pPr>
              <w:pStyle w:val="ListParagraph"/>
              <w:numPr>
                <w:ilvl w:val="0"/>
                <w:numId w:val="11"/>
              </w:numPr>
              <w:spacing w:line="240" w:lineRule="auto"/>
              <w:ind w:left="750"/>
            </w:pPr>
            <w:r>
              <w:t>path: string</w:t>
            </w:r>
          </w:p>
          <w:p w14:paraId="2EA29782" w14:textId="77777777" w:rsidR="0063207D" w:rsidRDefault="0063207D" w:rsidP="00D00F52">
            <w:pPr>
              <w:pStyle w:val="ListParagraph"/>
              <w:numPr>
                <w:ilvl w:val="0"/>
                <w:numId w:val="11"/>
              </w:numPr>
              <w:spacing w:line="240" w:lineRule="auto"/>
              <w:ind w:left="750"/>
            </w:pPr>
            <w:proofErr w:type="spellStart"/>
            <w:r>
              <w:t>downloadRoute</w:t>
            </w:r>
            <w:proofErr w:type="spellEnd"/>
            <w:r>
              <w:t>: string</w:t>
            </w:r>
          </w:p>
          <w:p w14:paraId="2E9B1218" w14:textId="77777777" w:rsidR="0063207D" w:rsidRDefault="0063207D" w:rsidP="00D00F52">
            <w:pPr>
              <w:pStyle w:val="ListParagraph"/>
              <w:numPr>
                <w:ilvl w:val="0"/>
                <w:numId w:val="11"/>
              </w:numPr>
              <w:spacing w:line="240" w:lineRule="auto"/>
              <w:ind w:left="750"/>
            </w:pPr>
            <w:proofErr w:type="spellStart"/>
            <w:r>
              <w:t>collectionName</w:t>
            </w:r>
            <w:proofErr w:type="spellEnd"/>
            <w:r>
              <w:t>: string</w:t>
            </w:r>
          </w:p>
          <w:p w14:paraId="0E120195" w14:textId="77777777" w:rsidR="0063207D" w:rsidRPr="00AB627F" w:rsidRDefault="0063207D" w:rsidP="00D00F52">
            <w:pPr>
              <w:pStyle w:val="ListParagraph"/>
              <w:numPr>
                <w:ilvl w:val="0"/>
                <w:numId w:val="11"/>
              </w:numPr>
              <w:spacing w:line="240" w:lineRule="auto"/>
              <w:ind w:left="750"/>
            </w:pPr>
            <w:r>
              <w:t xml:space="preserve">public: </w:t>
            </w:r>
            <w:proofErr w:type="spellStart"/>
            <w:r>
              <w:t>boolean</w:t>
            </w:r>
            <w:proofErr w:type="spellEnd"/>
          </w:p>
        </w:tc>
        <w:tc>
          <w:tcPr>
            <w:tcW w:w="3482" w:type="dxa"/>
          </w:tcPr>
          <w:p w14:paraId="63D362F4" w14:textId="77777777" w:rsidR="0063207D" w:rsidRDefault="0063207D" w:rsidP="00D00F52">
            <w:pPr>
              <w:pStyle w:val="NoSpacing"/>
            </w:pPr>
            <w:r>
              <w:t>Lưu trữ siêu dữ liệu của tệp tin</w:t>
            </w:r>
          </w:p>
        </w:tc>
      </w:tr>
    </w:tbl>
    <w:p w14:paraId="64ACDFFA" w14:textId="77777777" w:rsidR="0063207D" w:rsidRDefault="0063207D" w:rsidP="0063207D">
      <w:pPr>
        <w:pStyle w:val="NoSpacing"/>
      </w:pPr>
    </w:p>
    <w:p w14:paraId="5719662A" w14:textId="77777777" w:rsidR="00E3495F" w:rsidRDefault="00E3495F" w:rsidP="007672AF">
      <w:pPr>
        <w:pStyle w:val="Heading4"/>
        <w:numPr>
          <w:ilvl w:val="3"/>
          <w:numId w:val="15"/>
        </w:numPr>
      </w:pPr>
      <w:bookmarkStart w:id="118" w:name="_Toc519174491"/>
      <w:bookmarkStart w:id="119" w:name="_Toc519174611"/>
      <w:r>
        <w:lastRenderedPageBreak/>
        <w:t>Biểu đồ tuần tự</w:t>
      </w:r>
      <w:bookmarkEnd w:id="118"/>
      <w:bookmarkEnd w:id="119"/>
    </w:p>
    <w:p w14:paraId="04714C20" w14:textId="77777777" w:rsidR="000F03FB" w:rsidRDefault="00934264" w:rsidP="000F03FB">
      <w:pPr>
        <w:pStyle w:val="NoSpacing"/>
        <w:keepNext/>
      </w:pPr>
      <w:r>
        <w:rPr>
          <w:noProof/>
        </w:rPr>
        <w:drawing>
          <wp:inline distT="0" distB="0" distL="0" distR="0" wp14:anchorId="1BB80A1C" wp14:editId="7E688E03">
            <wp:extent cx="5757545" cy="2792095"/>
            <wp:effectExtent l="0" t="0" r="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7545" cy="2792095"/>
                    </a:xfrm>
                    <a:prstGeom prst="rect">
                      <a:avLst/>
                    </a:prstGeom>
                  </pic:spPr>
                </pic:pic>
              </a:graphicData>
            </a:graphic>
          </wp:inline>
        </w:drawing>
      </w:r>
    </w:p>
    <w:p w14:paraId="09822C90" w14:textId="7D5DCDBC" w:rsidR="00E05928" w:rsidRDefault="000F03FB" w:rsidP="000F03FB">
      <w:pPr>
        <w:pStyle w:val="Caption"/>
      </w:pPr>
      <w:bookmarkStart w:id="120" w:name="_Toc519174702"/>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9</w:t>
      </w:r>
      <w:r w:rsidR="00486FEB">
        <w:rPr>
          <w:noProof/>
        </w:rPr>
        <w:fldChar w:fldCharType="end"/>
      </w:r>
      <w:r>
        <w:rPr>
          <w:noProof/>
        </w:rPr>
        <w:t xml:space="preserve"> Biểu đồ tuần tự </w:t>
      </w:r>
      <w:r w:rsidRPr="00D13262">
        <w:rPr>
          <w:noProof/>
        </w:rPr>
        <w:t>ca sử dụng hiển thị và truy cập cây thư mục</w:t>
      </w:r>
      <w:bookmarkEnd w:id="120"/>
    </w:p>
    <w:p w14:paraId="61F447FC" w14:textId="77777777" w:rsidR="00E05928" w:rsidRDefault="00E05928" w:rsidP="007672AF">
      <w:pPr>
        <w:pStyle w:val="Heading3"/>
        <w:numPr>
          <w:ilvl w:val="2"/>
          <w:numId w:val="15"/>
        </w:numPr>
      </w:pPr>
      <w:bookmarkStart w:id="121" w:name="_Toc519174492"/>
      <w:bookmarkStart w:id="122" w:name="_Toc519174612"/>
      <w:r>
        <w:t xml:space="preserve">Mô tả ca sử dụng </w:t>
      </w:r>
      <w:r w:rsidR="00324885">
        <w:t>tạo thư mục/tệp</w:t>
      </w:r>
      <w:bookmarkEnd w:id="121"/>
      <w:bookmarkEnd w:id="122"/>
    </w:p>
    <w:p w14:paraId="737A66CF" w14:textId="77777777" w:rsidR="00E05928" w:rsidRDefault="00E05928" w:rsidP="007672AF">
      <w:pPr>
        <w:pStyle w:val="Heading4"/>
        <w:numPr>
          <w:ilvl w:val="3"/>
          <w:numId w:val="15"/>
        </w:numPr>
      </w:pPr>
      <w:bookmarkStart w:id="123" w:name="_Toc519174493"/>
      <w:bookmarkStart w:id="124" w:name="_Toc519174613"/>
      <w:r>
        <w:t>Biểu đồ ca sử dụng</w:t>
      </w:r>
      <w:bookmarkEnd w:id="123"/>
      <w:bookmarkEnd w:id="124"/>
    </w:p>
    <w:p w14:paraId="39C7125A" w14:textId="638CFD44" w:rsidR="00E05928" w:rsidRDefault="00773659" w:rsidP="007672AF">
      <w:pPr>
        <w:pStyle w:val="Heading5"/>
        <w:numPr>
          <w:ilvl w:val="4"/>
          <w:numId w:val="15"/>
        </w:numPr>
      </w:pPr>
      <w:bookmarkStart w:id="125" w:name="_Toc519174614"/>
      <w:r>
        <w:t>Xây dựng b</w:t>
      </w:r>
      <w:r w:rsidR="00E05928">
        <w:t>iểu đồ</w:t>
      </w:r>
      <w:bookmarkEnd w:id="125"/>
    </w:p>
    <w:p w14:paraId="2517E9FA" w14:textId="77777777" w:rsidR="0063207D" w:rsidRDefault="00D92243" w:rsidP="0063207D">
      <w:pPr>
        <w:pStyle w:val="NoSpacing"/>
        <w:keepNext/>
        <w:jc w:val="center"/>
      </w:pPr>
      <w:r>
        <w:rPr>
          <w:noProof/>
        </w:rPr>
        <w:drawing>
          <wp:inline distT="0" distB="0" distL="0" distR="0" wp14:anchorId="0C1D11FD" wp14:editId="5247C4FE">
            <wp:extent cx="5757545" cy="2137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7545" cy="2137410"/>
                    </a:xfrm>
                    <a:prstGeom prst="rect">
                      <a:avLst/>
                    </a:prstGeom>
                  </pic:spPr>
                </pic:pic>
              </a:graphicData>
            </a:graphic>
          </wp:inline>
        </w:drawing>
      </w:r>
    </w:p>
    <w:p w14:paraId="2177E926" w14:textId="5C5F4D93" w:rsidR="00E05928" w:rsidRPr="005A6E5D" w:rsidRDefault="0063207D" w:rsidP="0063207D">
      <w:pPr>
        <w:pStyle w:val="Caption"/>
      </w:pPr>
      <w:bookmarkStart w:id="126" w:name="_Toc519174703"/>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0</w:t>
      </w:r>
      <w:r w:rsidR="00486FEB">
        <w:rPr>
          <w:noProof/>
        </w:rPr>
        <w:fldChar w:fldCharType="end"/>
      </w:r>
      <w:r>
        <w:rPr>
          <w:noProof/>
        </w:rPr>
        <w:t xml:space="preserve"> Biểu đồ </w:t>
      </w:r>
      <w:r w:rsidRPr="00AA208E">
        <w:rPr>
          <w:noProof/>
        </w:rPr>
        <w:t xml:space="preserve">ca sử dụng </w:t>
      </w:r>
      <w:r w:rsidR="00324885">
        <w:rPr>
          <w:noProof/>
        </w:rPr>
        <w:t>tạo thư mục/tệp</w:t>
      </w:r>
      <w:bookmarkEnd w:id="126"/>
    </w:p>
    <w:p w14:paraId="10381BAB" w14:textId="1C263135" w:rsidR="00E05928" w:rsidRDefault="00480A55" w:rsidP="007672AF">
      <w:pPr>
        <w:pStyle w:val="Heading5"/>
        <w:numPr>
          <w:ilvl w:val="4"/>
          <w:numId w:val="15"/>
        </w:numPr>
      </w:pPr>
      <w:bookmarkStart w:id="127" w:name="_Toc519174615"/>
      <w:r>
        <w:lastRenderedPageBreak/>
        <w:t>Xác định l</w:t>
      </w:r>
      <w:r w:rsidR="00E05928">
        <w:t>uồng cơ bản</w:t>
      </w:r>
      <w:bookmarkEnd w:id="127"/>
    </w:p>
    <w:p w14:paraId="538A1FD3" w14:textId="77777777" w:rsidR="00E05928" w:rsidRDefault="00E05928" w:rsidP="00E05928">
      <w:r>
        <w:t>Ca sử dụng được xác định khi người dùng truy cập vào cây thư mục và mong muốn chỉnh sửa cây thư mục. Luồng cơ bản của ca sử dụng được mô tả như sau:</w:t>
      </w:r>
    </w:p>
    <w:p w14:paraId="74F3BE09" w14:textId="77777777" w:rsidR="00E05928" w:rsidRDefault="00E05928" w:rsidP="001C4B91">
      <w:pPr>
        <w:pStyle w:val="ListParagraph"/>
        <w:numPr>
          <w:ilvl w:val="1"/>
          <w:numId w:val="3"/>
        </w:numPr>
      </w:pPr>
      <w:r>
        <w:t>Người dùng yêu cầu truy cập vào địa chỉ mong muốn trên cây thư mục</w:t>
      </w:r>
    </w:p>
    <w:p w14:paraId="45CE5E0C" w14:textId="77777777" w:rsidR="00E05928" w:rsidRDefault="00E05928" w:rsidP="001C4B91">
      <w:pPr>
        <w:pStyle w:val="ListParagraph"/>
        <w:numPr>
          <w:ilvl w:val="1"/>
          <w:numId w:val="3"/>
        </w:numPr>
      </w:pPr>
      <w:r>
        <w:t xml:space="preserve">Người dùng gửi yêu cầu </w:t>
      </w:r>
      <w:r w:rsidR="00324885">
        <w:t>tạo thư mục/tệp</w:t>
      </w:r>
    </w:p>
    <w:p w14:paraId="18FAD917" w14:textId="77777777" w:rsidR="00E05928" w:rsidRDefault="00E05928" w:rsidP="001C4B91">
      <w:pPr>
        <w:pStyle w:val="ListParagraph"/>
        <w:numPr>
          <w:ilvl w:val="1"/>
          <w:numId w:val="3"/>
        </w:numPr>
      </w:pPr>
      <w:r>
        <w:t>Máy chủ nhận yêu cầu</w:t>
      </w:r>
    </w:p>
    <w:p w14:paraId="6A66FBF4" w14:textId="77777777" w:rsidR="00E05928" w:rsidRDefault="00E05928" w:rsidP="001C4B91">
      <w:pPr>
        <w:pStyle w:val="ListParagraph"/>
        <w:numPr>
          <w:ilvl w:val="1"/>
          <w:numId w:val="3"/>
        </w:numPr>
      </w:pPr>
      <w:r>
        <w:t xml:space="preserve">Hiển thị giao diện </w:t>
      </w:r>
      <w:r w:rsidR="00324885">
        <w:t>tạo thư mục/tệp</w:t>
      </w:r>
    </w:p>
    <w:p w14:paraId="0BDCAD1D" w14:textId="77777777" w:rsidR="00E05928" w:rsidRDefault="00E05928" w:rsidP="001C4B91">
      <w:pPr>
        <w:pStyle w:val="ListParagraph"/>
        <w:numPr>
          <w:ilvl w:val="1"/>
          <w:numId w:val="3"/>
        </w:numPr>
      </w:pPr>
      <w:r>
        <w:t>Người dùng điền thông tin và gửi lên máy chủ</w:t>
      </w:r>
    </w:p>
    <w:p w14:paraId="2BE9F379" w14:textId="77777777" w:rsidR="00E05928" w:rsidRDefault="00E05928" w:rsidP="001C4B91">
      <w:pPr>
        <w:pStyle w:val="ListParagraph"/>
        <w:numPr>
          <w:ilvl w:val="1"/>
          <w:numId w:val="3"/>
        </w:numPr>
      </w:pPr>
      <w:r>
        <w:t>Máy chủ kiểm tra thông tin thư mục</w:t>
      </w:r>
    </w:p>
    <w:p w14:paraId="492E3CCD" w14:textId="77777777" w:rsidR="00E05928" w:rsidRDefault="00E05928" w:rsidP="001C4B91">
      <w:pPr>
        <w:pStyle w:val="ListParagraph"/>
        <w:numPr>
          <w:ilvl w:val="1"/>
          <w:numId w:val="3"/>
        </w:numPr>
      </w:pPr>
      <w:r>
        <w:t>Máy chủ thông báo thông tin hợp lệ</w:t>
      </w:r>
    </w:p>
    <w:p w14:paraId="0DDF6821" w14:textId="77777777" w:rsidR="00E05928" w:rsidRDefault="00E05928" w:rsidP="001C4B91">
      <w:pPr>
        <w:pStyle w:val="ListParagraph"/>
        <w:numPr>
          <w:ilvl w:val="1"/>
          <w:numId w:val="3"/>
        </w:numPr>
      </w:pPr>
      <w:r>
        <w:t>Máy chủ thay đổi cây thư mục</w:t>
      </w:r>
    </w:p>
    <w:p w14:paraId="4EAA83CB" w14:textId="77777777" w:rsidR="00E05928" w:rsidRDefault="00E05928" w:rsidP="001C4B91">
      <w:pPr>
        <w:pStyle w:val="ListParagraph"/>
        <w:numPr>
          <w:ilvl w:val="1"/>
          <w:numId w:val="3"/>
        </w:numPr>
      </w:pPr>
      <w:r>
        <w:t>Hiển thị thay đổi cho người dùng</w:t>
      </w:r>
    </w:p>
    <w:p w14:paraId="7E8ED95C" w14:textId="18FDDD2A" w:rsidR="00E05928" w:rsidRDefault="00480A55" w:rsidP="007672AF">
      <w:pPr>
        <w:pStyle w:val="Heading5"/>
        <w:numPr>
          <w:ilvl w:val="4"/>
          <w:numId w:val="15"/>
        </w:numPr>
      </w:pPr>
      <w:bookmarkStart w:id="128" w:name="_Toc519174616"/>
      <w:r>
        <w:t>Xác định l</w:t>
      </w:r>
      <w:r w:rsidR="00E05928">
        <w:t>uồng rẽ nhánh</w:t>
      </w:r>
      <w:bookmarkEnd w:id="128"/>
    </w:p>
    <w:p w14:paraId="49359DBA" w14:textId="77777777" w:rsidR="00E05928" w:rsidRDefault="00E05928" w:rsidP="001C4B91">
      <w:pPr>
        <w:pStyle w:val="ListParagraph"/>
        <w:numPr>
          <w:ilvl w:val="0"/>
          <w:numId w:val="3"/>
        </w:numPr>
      </w:pPr>
      <w:r>
        <w:t>Kết nối máy chủ xử lý bộ công cụ thất bại</w:t>
      </w:r>
    </w:p>
    <w:p w14:paraId="28F0B36D" w14:textId="77777777" w:rsidR="00E05928" w:rsidRDefault="00E05928" w:rsidP="001C4B91">
      <w:pPr>
        <w:pStyle w:val="ListParagraph"/>
        <w:numPr>
          <w:ilvl w:val="1"/>
          <w:numId w:val="3"/>
        </w:numPr>
      </w:pPr>
      <w:r>
        <w:t>Người dùng yêu cầu truy cập và yêu cầu được gửi lên máy chủ</w:t>
      </w:r>
    </w:p>
    <w:p w14:paraId="352021AF" w14:textId="77777777" w:rsidR="00E05928" w:rsidRDefault="00E05928" w:rsidP="001C4B91">
      <w:pPr>
        <w:pStyle w:val="ListParagraph"/>
        <w:numPr>
          <w:ilvl w:val="1"/>
          <w:numId w:val="3"/>
        </w:numPr>
      </w:pPr>
      <w:r>
        <w:t>Yêu cầu được gửi và thời gian chờ phản hồi kết thúc</w:t>
      </w:r>
    </w:p>
    <w:p w14:paraId="2CB8FC2F" w14:textId="77777777" w:rsidR="00E05928" w:rsidRDefault="00E05928" w:rsidP="001C4B91">
      <w:pPr>
        <w:pStyle w:val="ListParagraph"/>
        <w:numPr>
          <w:ilvl w:val="1"/>
          <w:numId w:val="3"/>
        </w:numPr>
      </w:pPr>
      <w:r>
        <w:t>Tập lệnh trạng thái HTTP thông báo cho người dùng kết nối thất bại</w:t>
      </w:r>
    </w:p>
    <w:p w14:paraId="4FAF6719" w14:textId="77777777" w:rsidR="00E05928" w:rsidRDefault="00E05928" w:rsidP="001C4B91">
      <w:pPr>
        <w:pStyle w:val="ListParagraph"/>
        <w:numPr>
          <w:ilvl w:val="0"/>
          <w:numId w:val="3"/>
        </w:numPr>
      </w:pPr>
      <w:r>
        <w:t xml:space="preserve">Thông tin </w:t>
      </w:r>
      <w:r w:rsidR="00324885">
        <w:t>tạo thư mục/tệp</w:t>
      </w:r>
      <w:r>
        <w:t xml:space="preserve"> không hợp lệ</w:t>
      </w:r>
    </w:p>
    <w:p w14:paraId="171303A0" w14:textId="77777777" w:rsidR="00E05928" w:rsidRDefault="00E05928" w:rsidP="001C4B91">
      <w:pPr>
        <w:pStyle w:val="ListParagraph"/>
        <w:numPr>
          <w:ilvl w:val="1"/>
          <w:numId w:val="3"/>
        </w:numPr>
      </w:pPr>
      <w:r>
        <w:t>Người dùng yêu cầu truy cập vào địa chỉ mong muốn trên cây thư mục</w:t>
      </w:r>
    </w:p>
    <w:p w14:paraId="4F7EC6EC" w14:textId="77777777" w:rsidR="00E05928" w:rsidRDefault="00E05928" w:rsidP="001C4B91">
      <w:pPr>
        <w:pStyle w:val="ListParagraph"/>
        <w:numPr>
          <w:ilvl w:val="1"/>
          <w:numId w:val="3"/>
        </w:numPr>
      </w:pPr>
      <w:r>
        <w:t xml:space="preserve">Người dùng gửi yêu cầu </w:t>
      </w:r>
      <w:r w:rsidR="00324885">
        <w:t>tạo thư mục/tệp</w:t>
      </w:r>
    </w:p>
    <w:p w14:paraId="4DA2359C" w14:textId="77777777" w:rsidR="00E05928" w:rsidRDefault="00E05928" w:rsidP="001C4B91">
      <w:pPr>
        <w:pStyle w:val="ListParagraph"/>
        <w:numPr>
          <w:ilvl w:val="1"/>
          <w:numId w:val="3"/>
        </w:numPr>
      </w:pPr>
      <w:r>
        <w:t>Máy chủ nhận yêu cầu</w:t>
      </w:r>
    </w:p>
    <w:p w14:paraId="62EF6E66" w14:textId="77777777" w:rsidR="00E05928" w:rsidRDefault="00E05928" w:rsidP="001C4B91">
      <w:pPr>
        <w:pStyle w:val="ListParagraph"/>
        <w:numPr>
          <w:ilvl w:val="1"/>
          <w:numId w:val="3"/>
        </w:numPr>
      </w:pPr>
      <w:r>
        <w:t xml:space="preserve">Hiển thị giao diện </w:t>
      </w:r>
      <w:r w:rsidR="00324885">
        <w:t>tạo thư mục/tệp</w:t>
      </w:r>
    </w:p>
    <w:p w14:paraId="166B18E6" w14:textId="77777777" w:rsidR="00E05928" w:rsidRDefault="00E05928" w:rsidP="001C4B91">
      <w:pPr>
        <w:pStyle w:val="ListParagraph"/>
        <w:numPr>
          <w:ilvl w:val="1"/>
          <w:numId w:val="3"/>
        </w:numPr>
      </w:pPr>
      <w:r>
        <w:lastRenderedPageBreak/>
        <w:t>Người dùng điền thông tin và gửi lên máy chủ</w:t>
      </w:r>
    </w:p>
    <w:p w14:paraId="25A6DADD" w14:textId="77777777" w:rsidR="00E05928" w:rsidRDefault="00E05928" w:rsidP="001C4B91">
      <w:pPr>
        <w:pStyle w:val="ListParagraph"/>
        <w:numPr>
          <w:ilvl w:val="1"/>
          <w:numId w:val="3"/>
        </w:numPr>
      </w:pPr>
      <w:r>
        <w:t>Máy chủ kiểm tra thông tin thư mục</w:t>
      </w:r>
    </w:p>
    <w:p w14:paraId="0D2729AE" w14:textId="77777777" w:rsidR="00E05928" w:rsidRDefault="00E05928" w:rsidP="001C4B91">
      <w:pPr>
        <w:pStyle w:val="ListParagraph"/>
        <w:numPr>
          <w:ilvl w:val="1"/>
          <w:numId w:val="3"/>
        </w:numPr>
      </w:pPr>
      <w:r>
        <w:t>Máy chủ thông báo thông tin không hợp lệ</w:t>
      </w:r>
    </w:p>
    <w:p w14:paraId="3276A013" w14:textId="77777777" w:rsidR="00E05928" w:rsidRDefault="00E05928" w:rsidP="001C4B91">
      <w:pPr>
        <w:pStyle w:val="ListParagraph"/>
        <w:numPr>
          <w:ilvl w:val="1"/>
          <w:numId w:val="3"/>
        </w:numPr>
      </w:pPr>
      <w:r>
        <w:t xml:space="preserve">Hiển thị thông báo thất bại </w:t>
      </w:r>
    </w:p>
    <w:p w14:paraId="0BE7C4A9" w14:textId="41D07D0A" w:rsidR="00E05928" w:rsidRDefault="00480A55" w:rsidP="007672AF">
      <w:pPr>
        <w:pStyle w:val="Heading5"/>
        <w:numPr>
          <w:ilvl w:val="4"/>
          <w:numId w:val="15"/>
        </w:numPr>
      </w:pPr>
      <w:bookmarkStart w:id="129" w:name="_Toc519174617"/>
      <w:r>
        <w:t>Xác định đ</w:t>
      </w:r>
      <w:r w:rsidR="00E05928">
        <w:t>iều kiện</w:t>
      </w:r>
      <w:bookmarkEnd w:id="129"/>
    </w:p>
    <w:p w14:paraId="55702D02" w14:textId="77777777" w:rsidR="00324885" w:rsidRDefault="00324885" w:rsidP="001C4B91">
      <w:pPr>
        <w:pStyle w:val="ListParagraph"/>
        <w:numPr>
          <w:ilvl w:val="1"/>
          <w:numId w:val="3"/>
        </w:numPr>
      </w:pPr>
      <w:r>
        <w:t>Tiền điều kiện:</w:t>
      </w:r>
    </w:p>
    <w:p w14:paraId="4B7B869C" w14:textId="77777777" w:rsidR="00324885" w:rsidRDefault="00324885" w:rsidP="001C4B91">
      <w:pPr>
        <w:pStyle w:val="ListParagraph"/>
        <w:numPr>
          <w:ilvl w:val="2"/>
          <w:numId w:val="3"/>
        </w:numPr>
      </w:pPr>
      <w:r>
        <w:t>Người sử dụng đã đăng nhập hệ thống</w:t>
      </w:r>
    </w:p>
    <w:p w14:paraId="5CE7E331" w14:textId="77777777" w:rsidR="00324885" w:rsidRDefault="00324885" w:rsidP="001C4B91">
      <w:pPr>
        <w:pStyle w:val="ListParagraph"/>
        <w:numPr>
          <w:ilvl w:val="2"/>
          <w:numId w:val="3"/>
        </w:numPr>
      </w:pPr>
      <w:r>
        <w:t>Người dùng truy cập và hiển thị cây dữ liệu</w:t>
      </w:r>
    </w:p>
    <w:p w14:paraId="4703A472" w14:textId="77777777" w:rsidR="00324885" w:rsidRDefault="00324885" w:rsidP="001C4B91">
      <w:pPr>
        <w:pStyle w:val="ListParagraph"/>
        <w:numPr>
          <w:ilvl w:val="1"/>
          <w:numId w:val="3"/>
        </w:numPr>
      </w:pPr>
      <w:r>
        <w:t>Hậu điều kiện</w:t>
      </w:r>
    </w:p>
    <w:p w14:paraId="71C8747D" w14:textId="77777777" w:rsidR="00324885" w:rsidRDefault="00324885" w:rsidP="001C4B91">
      <w:pPr>
        <w:pStyle w:val="ListParagraph"/>
        <w:numPr>
          <w:ilvl w:val="2"/>
          <w:numId w:val="3"/>
        </w:numPr>
      </w:pPr>
      <w:r>
        <w:t>(không)</w:t>
      </w:r>
    </w:p>
    <w:p w14:paraId="3229DFC3" w14:textId="77777777" w:rsidR="00324885" w:rsidRDefault="00324885" w:rsidP="001C4B91">
      <w:pPr>
        <w:pStyle w:val="ListParagraph"/>
        <w:numPr>
          <w:ilvl w:val="1"/>
          <w:numId w:val="3"/>
        </w:numPr>
      </w:pPr>
      <w:r>
        <w:t>Điều kiện đặc biệt</w:t>
      </w:r>
    </w:p>
    <w:p w14:paraId="0B7A1B87" w14:textId="77777777" w:rsidR="00324885" w:rsidRDefault="00324885" w:rsidP="001C4B91">
      <w:pPr>
        <w:pStyle w:val="ListParagraph"/>
        <w:numPr>
          <w:ilvl w:val="2"/>
          <w:numId w:val="3"/>
        </w:numPr>
      </w:pPr>
      <w:r>
        <w:t>(không)</w:t>
      </w:r>
    </w:p>
    <w:p w14:paraId="667EBBCB" w14:textId="77777777" w:rsidR="00E05928" w:rsidRDefault="00E05928" w:rsidP="007672AF">
      <w:pPr>
        <w:pStyle w:val="Heading4"/>
        <w:numPr>
          <w:ilvl w:val="3"/>
          <w:numId w:val="15"/>
        </w:numPr>
      </w:pPr>
      <w:bookmarkStart w:id="130" w:name="_Toc519174494"/>
      <w:bookmarkStart w:id="131" w:name="_Toc519174618"/>
      <w:r>
        <w:lastRenderedPageBreak/>
        <w:t>Biểu đồ lớp</w:t>
      </w:r>
      <w:bookmarkEnd w:id="130"/>
      <w:bookmarkEnd w:id="131"/>
    </w:p>
    <w:p w14:paraId="26F74BF7" w14:textId="153646DA" w:rsidR="00E05928" w:rsidRDefault="00773659" w:rsidP="007672AF">
      <w:pPr>
        <w:pStyle w:val="Heading5"/>
        <w:numPr>
          <w:ilvl w:val="4"/>
          <w:numId w:val="15"/>
        </w:numPr>
      </w:pPr>
      <w:bookmarkStart w:id="132" w:name="_Toc519174619"/>
      <w:r>
        <w:t>Xây dựng b</w:t>
      </w:r>
      <w:r w:rsidR="00E05928">
        <w:t>iểu đồ</w:t>
      </w:r>
      <w:bookmarkEnd w:id="132"/>
    </w:p>
    <w:p w14:paraId="782A07D0" w14:textId="77777777" w:rsidR="0063207D" w:rsidRDefault="00AB627F" w:rsidP="0063207D">
      <w:pPr>
        <w:pStyle w:val="NoSpacing"/>
        <w:keepNext/>
      </w:pPr>
      <w:r>
        <w:rPr>
          <w:noProof/>
        </w:rPr>
        <w:drawing>
          <wp:inline distT="0" distB="0" distL="0" distR="0" wp14:anchorId="265D12F3" wp14:editId="5BACC37A">
            <wp:extent cx="5715000" cy="3705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15000" cy="3705225"/>
                    </a:xfrm>
                    <a:prstGeom prst="rect">
                      <a:avLst/>
                    </a:prstGeom>
                  </pic:spPr>
                </pic:pic>
              </a:graphicData>
            </a:graphic>
          </wp:inline>
        </w:drawing>
      </w:r>
    </w:p>
    <w:p w14:paraId="7F7AA288" w14:textId="2A5CB6F5" w:rsidR="006957D9" w:rsidRPr="006957D9" w:rsidRDefault="0063207D" w:rsidP="0063207D">
      <w:pPr>
        <w:pStyle w:val="Caption"/>
      </w:pPr>
      <w:bookmarkStart w:id="133" w:name="_Toc519174704"/>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1</w:t>
      </w:r>
      <w:r w:rsidR="00486FEB">
        <w:rPr>
          <w:noProof/>
        </w:rPr>
        <w:fldChar w:fldCharType="end"/>
      </w:r>
      <w:r>
        <w:rPr>
          <w:noProof/>
        </w:rPr>
        <w:t xml:space="preserve"> Biểu đồ lớp </w:t>
      </w:r>
      <w:r w:rsidRPr="00112B87">
        <w:rPr>
          <w:noProof/>
        </w:rPr>
        <w:t xml:space="preserve">ca sử dụng </w:t>
      </w:r>
      <w:r w:rsidR="00324885">
        <w:rPr>
          <w:noProof/>
        </w:rPr>
        <w:t>tạo thư mục/tệp</w:t>
      </w:r>
      <w:bookmarkEnd w:id="133"/>
    </w:p>
    <w:p w14:paraId="1EBA31DF" w14:textId="77777777" w:rsidR="00E05928" w:rsidRDefault="00E05928" w:rsidP="007672AF">
      <w:pPr>
        <w:pStyle w:val="Heading5"/>
        <w:numPr>
          <w:ilvl w:val="4"/>
          <w:numId w:val="15"/>
        </w:numPr>
      </w:pPr>
      <w:bookmarkStart w:id="134" w:name="_Toc519174620"/>
      <w:r>
        <w:t>Xác định xác lớp</w:t>
      </w:r>
      <w:bookmarkEnd w:id="134"/>
    </w:p>
    <w:p w14:paraId="6817F23B" w14:textId="77777777" w:rsidR="00E05928" w:rsidRDefault="00E05928" w:rsidP="00E05928">
      <w:r>
        <w:t>Dựa trên mô tả ca sử dụng, ca sử dụng truy cập bộ công cụ được xác định gồm các lớp:</w:t>
      </w:r>
    </w:p>
    <w:p w14:paraId="79B4A071" w14:textId="729D4EB6" w:rsidR="000F03FB" w:rsidRDefault="000F03FB" w:rsidP="000F03FB">
      <w:pPr>
        <w:pStyle w:val="Caption"/>
        <w:keepNext/>
      </w:pPr>
      <w:bookmarkStart w:id="135" w:name="_Toc519174683"/>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5</w:t>
      </w:r>
      <w:r w:rsidR="00486FEB">
        <w:rPr>
          <w:noProof/>
        </w:rPr>
        <w:fldChar w:fldCharType="end"/>
      </w:r>
      <w:r>
        <w:rPr>
          <w:noProof/>
        </w:rPr>
        <w:t xml:space="preserve"> Các lớp trong </w:t>
      </w:r>
      <w:r w:rsidRPr="00AA208E">
        <w:rPr>
          <w:noProof/>
        </w:rPr>
        <w:t xml:space="preserve">ca sử dụng </w:t>
      </w:r>
      <w:r>
        <w:rPr>
          <w:noProof/>
        </w:rPr>
        <w:t>tạo thư mục/tệp</w:t>
      </w:r>
      <w:bookmarkEnd w:id="13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63207D" w:rsidRPr="00333AC7" w14:paraId="020775A3" w14:textId="77777777" w:rsidTr="00D00F52">
        <w:tc>
          <w:tcPr>
            <w:tcW w:w="895" w:type="dxa"/>
          </w:tcPr>
          <w:p w14:paraId="217BF52E" w14:textId="77777777" w:rsidR="0063207D" w:rsidRPr="00333AC7" w:rsidRDefault="0063207D" w:rsidP="00D00F52">
            <w:pPr>
              <w:pStyle w:val="NoSpacing"/>
              <w:jc w:val="center"/>
              <w:rPr>
                <w:b/>
              </w:rPr>
            </w:pPr>
            <w:r w:rsidRPr="00333AC7">
              <w:rPr>
                <w:b/>
              </w:rPr>
              <w:t>STT</w:t>
            </w:r>
          </w:p>
        </w:tc>
        <w:tc>
          <w:tcPr>
            <w:tcW w:w="1440" w:type="dxa"/>
          </w:tcPr>
          <w:p w14:paraId="2B79AF5E" w14:textId="77777777" w:rsidR="0063207D" w:rsidRPr="00333AC7" w:rsidRDefault="0063207D" w:rsidP="00D00F52">
            <w:pPr>
              <w:pStyle w:val="NoSpacing"/>
              <w:jc w:val="center"/>
              <w:rPr>
                <w:b/>
              </w:rPr>
            </w:pPr>
            <w:r w:rsidRPr="00333AC7">
              <w:rPr>
                <w:b/>
              </w:rPr>
              <w:t>Lớp</w:t>
            </w:r>
          </w:p>
        </w:tc>
        <w:tc>
          <w:tcPr>
            <w:tcW w:w="3240" w:type="dxa"/>
          </w:tcPr>
          <w:p w14:paraId="764971D3" w14:textId="77777777" w:rsidR="0063207D" w:rsidRPr="00333AC7" w:rsidRDefault="0063207D" w:rsidP="00D00F52">
            <w:pPr>
              <w:pStyle w:val="NoSpacing"/>
              <w:jc w:val="center"/>
              <w:rPr>
                <w:b/>
              </w:rPr>
            </w:pPr>
            <w:r w:rsidRPr="00333AC7">
              <w:rPr>
                <w:b/>
              </w:rPr>
              <w:t>Thuộc tính</w:t>
            </w:r>
          </w:p>
        </w:tc>
        <w:tc>
          <w:tcPr>
            <w:tcW w:w="3482" w:type="dxa"/>
          </w:tcPr>
          <w:p w14:paraId="7AA0B332" w14:textId="77777777" w:rsidR="0063207D" w:rsidRPr="00333AC7" w:rsidRDefault="0063207D" w:rsidP="00D00F52">
            <w:pPr>
              <w:pStyle w:val="NoSpacing"/>
              <w:jc w:val="center"/>
              <w:rPr>
                <w:b/>
              </w:rPr>
            </w:pPr>
            <w:r w:rsidRPr="00333AC7">
              <w:rPr>
                <w:b/>
              </w:rPr>
              <w:t>Mô tả</w:t>
            </w:r>
          </w:p>
        </w:tc>
      </w:tr>
      <w:tr w:rsidR="0063207D" w14:paraId="75722411" w14:textId="77777777" w:rsidTr="00D00F52">
        <w:tc>
          <w:tcPr>
            <w:tcW w:w="895" w:type="dxa"/>
          </w:tcPr>
          <w:p w14:paraId="7338940D" w14:textId="77777777" w:rsidR="0063207D" w:rsidRDefault="0063207D" w:rsidP="00D00F52">
            <w:pPr>
              <w:pStyle w:val="NoSpacing"/>
            </w:pPr>
            <w:r>
              <w:t>1</w:t>
            </w:r>
          </w:p>
        </w:tc>
        <w:tc>
          <w:tcPr>
            <w:tcW w:w="1440" w:type="dxa"/>
          </w:tcPr>
          <w:p w14:paraId="5C94AC83" w14:textId="77777777" w:rsidR="0063207D" w:rsidRDefault="0063207D" w:rsidP="00D00F52">
            <w:pPr>
              <w:pStyle w:val="NoSpacing"/>
            </w:pPr>
            <w:r>
              <w:t>User</w:t>
            </w:r>
          </w:p>
        </w:tc>
        <w:tc>
          <w:tcPr>
            <w:tcW w:w="3240" w:type="dxa"/>
          </w:tcPr>
          <w:p w14:paraId="4EAAFCD3" w14:textId="77777777" w:rsidR="0063207D" w:rsidRDefault="0063207D" w:rsidP="00D00F52">
            <w:pPr>
              <w:pStyle w:val="ListParagraph"/>
              <w:numPr>
                <w:ilvl w:val="0"/>
                <w:numId w:val="10"/>
              </w:numPr>
              <w:spacing w:line="240" w:lineRule="auto"/>
            </w:pPr>
            <w:r>
              <w:t>Id: id</w:t>
            </w:r>
          </w:p>
          <w:p w14:paraId="10B1FF53" w14:textId="77777777" w:rsidR="0063207D" w:rsidRDefault="0063207D" w:rsidP="00D00F52">
            <w:pPr>
              <w:pStyle w:val="ListParagraph"/>
              <w:numPr>
                <w:ilvl w:val="0"/>
                <w:numId w:val="10"/>
              </w:numPr>
              <w:spacing w:line="240" w:lineRule="auto"/>
            </w:pPr>
            <w:r>
              <w:t>Name: string</w:t>
            </w:r>
          </w:p>
          <w:p w14:paraId="179CD05F" w14:textId="77777777" w:rsidR="0063207D" w:rsidRDefault="0063207D" w:rsidP="00D00F52">
            <w:pPr>
              <w:pStyle w:val="ListParagraph"/>
              <w:numPr>
                <w:ilvl w:val="0"/>
                <w:numId w:val="10"/>
              </w:numPr>
              <w:spacing w:line="240" w:lineRule="auto"/>
            </w:pPr>
            <w:r>
              <w:t>Enable: Boolean</w:t>
            </w:r>
          </w:p>
        </w:tc>
        <w:tc>
          <w:tcPr>
            <w:tcW w:w="3482" w:type="dxa"/>
          </w:tcPr>
          <w:p w14:paraId="75F28F58" w14:textId="77777777" w:rsidR="0063207D" w:rsidRDefault="0063207D" w:rsidP="00D00F52">
            <w:pPr>
              <w:pStyle w:val="NoSpacing"/>
            </w:pPr>
            <w:r>
              <w:t>Lưu trữ thông tin tài khoản</w:t>
            </w:r>
          </w:p>
        </w:tc>
      </w:tr>
      <w:tr w:rsidR="0063207D" w14:paraId="149785F4" w14:textId="77777777" w:rsidTr="00D00F52">
        <w:tc>
          <w:tcPr>
            <w:tcW w:w="895" w:type="dxa"/>
          </w:tcPr>
          <w:p w14:paraId="36DE9F2E" w14:textId="77777777" w:rsidR="0063207D" w:rsidRDefault="0063207D" w:rsidP="00D00F52">
            <w:pPr>
              <w:pStyle w:val="NoSpacing"/>
            </w:pPr>
            <w:r>
              <w:t>2</w:t>
            </w:r>
          </w:p>
        </w:tc>
        <w:tc>
          <w:tcPr>
            <w:tcW w:w="1440" w:type="dxa"/>
          </w:tcPr>
          <w:p w14:paraId="158D7D0F" w14:textId="77777777" w:rsidR="0063207D" w:rsidRDefault="0063207D" w:rsidP="00D00F52">
            <w:pPr>
              <w:spacing w:line="240" w:lineRule="auto"/>
              <w:ind w:firstLine="0"/>
            </w:pPr>
            <w:r>
              <w:t>Folder</w:t>
            </w:r>
          </w:p>
          <w:p w14:paraId="700357A7" w14:textId="77777777" w:rsidR="0063207D" w:rsidRDefault="0063207D" w:rsidP="00D00F52">
            <w:pPr>
              <w:pStyle w:val="NoSpacing"/>
            </w:pPr>
          </w:p>
        </w:tc>
        <w:tc>
          <w:tcPr>
            <w:tcW w:w="3240" w:type="dxa"/>
          </w:tcPr>
          <w:p w14:paraId="4B468C24" w14:textId="77777777" w:rsidR="0063207D" w:rsidRDefault="0063207D" w:rsidP="00D00F52">
            <w:pPr>
              <w:pStyle w:val="NoSpacing"/>
              <w:numPr>
                <w:ilvl w:val="0"/>
                <w:numId w:val="9"/>
              </w:numPr>
            </w:pPr>
            <w:r>
              <w:t>Id: id</w:t>
            </w:r>
          </w:p>
          <w:p w14:paraId="6C7B1F43" w14:textId="77777777" w:rsidR="0063207D" w:rsidRDefault="0063207D" w:rsidP="00D00F52">
            <w:pPr>
              <w:pStyle w:val="NoSpacing"/>
              <w:numPr>
                <w:ilvl w:val="0"/>
                <w:numId w:val="9"/>
              </w:numPr>
            </w:pPr>
            <w:r>
              <w:t>Name: string</w:t>
            </w:r>
          </w:p>
          <w:p w14:paraId="4A6B338B" w14:textId="77777777" w:rsidR="0063207D" w:rsidRDefault="0063207D" w:rsidP="00D00F52">
            <w:pPr>
              <w:pStyle w:val="NoSpacing"/>
              <w:numPr>
                <w:ilvl w:val="0"/>
                <w:numId w:val="9"/>
              </w:numPr>
            </w:pPr>
            <w:r>
              <w:t>Description: string</w:t>
            </w:r>
          </w:p>
        </w:tc>
        <w:tc>
          <w:tcPr>
            <w:tcW w:w="3482" w:type="dxa"/>
          </w:tcPr>
          <w:p w14:paraId="0DA52C0C" w14:textId="77777777" w:rsidR="0063207D" w:rsidRDefault="0063207D" w:rsidP="00D00F52">
            <w:pPr>
              <w:pStyle w:val="NoSpacing"/>
            </w:pPr>
            <w:r>
              <w:t>Lưu trữ siêu dữ liệu của thư mục</w:t>
            </w:r>
          </w:p>
        </w:tc>
      </w:tr>
      <w:tr w:rsidR="0063207D" w14:paraId="6BA763F8" w14:textId="77777777" w:rsidTr="00D00F52">
        <w:tc>
          <w:tcPr>
            <w:tcW w:w="895" w:type="dxa"/>
          </w:tcPr>
          <w:p w14:paraId="13FAA0F5" w14:textId="77777777" w:rsidR="0063207D" w:rsidRDefault="0063207D" w:rsidP="00D00F52">
            <w:pPr>
              <w:pStyle w:val="NoSpacing"/>
            </w:pPr>
            <w:r>
              <w:lastRenderedPageBreak/>
              <w:t>3</w:t>
            </w:r>
          </w:p>
        </w:tc>
        <w:tc>
          <w:tcPr>
            <w:tcW w:w="1440" w:type="dxa"/>
          </w:tcPr>
          <w:p w14:paraId="10FD9D24" w14:textId="77777777" w:rsidR="0063207D" w:rsidRDefault="0063207D" w:rsidP="00D00F52">
            <w:pPr>
              <w:spacing w:line="240" w:lineRule="auto"/>
              <w:ind w:firstLine="0"/>
            </w:pPr>
            <w:r>
              <w:t>File</w:t>
            </w:r>
          </w:p>
        </w:tc>
        <w:tc>
          <w:tcPr>
            <w:tcW w:w="3240" w:type="dxa"/>
          </w:tcPr>
          <w:p w14:paraId="6C822227" w14:textId="77777777" w:rsidR="0063207D" w:rsidRDefault="0063207D" w:rsidP="00D00F52">
            <w:pPr>
              <w:pStyle w:val="ListParagraph"/>
              <w:numPr>
                <w:ilvl w:val="0"/>
                <w:numId w:val="11"/>
              </w:numPr>
              <w:spacing w:line="240" w:lineRule="auto"/>
              <w:ind w:left="750"/>
            </w:pPr>
            <w:r>
              <w:t>size: double</w:t>
            </w:r>
          </w:p>
          <w:p w14:paraId="57651539" w14:textId="77777777" w:rsidR="0063207D" w:rsidRDefault="0063207D" w:rsidP="00D00F52">
            <w:pPr>
              <w:pStyle w:val="ListParagraph"/>
              <w:numPr>
                <w:ilvl w:val="0"/>
                <w:numId w:val="11"/>
              </w:numPr>
              <w:spacing w:line="240" w:lineRule="auto"/>
              <w:ind w:left="750"/>
            </w:pPr>
            <w:r>
              <w:t>type: string</w:t>
            </w:r>
          </w:p>
          <w:p w14:paraId="5BEC0AA4" w14:textId="77777777" w:rsidR="0063207D" w:rsidRDefault="0063207D" w:rsidP="00D00F52">
            <w:pPr>
              <w:pStyle w:val="ListParagraph"/>
              <w:numPr>
                <w:ilvl w:val="0"/>
                <w:numId w:val="11"/>
              </w:numPr>
              <w:spacing w:line="240" w:lineRule="auto"/>
              <w:ind w:left="750"/>
            </w:pPr>
            <w:r>
              <w:t>name: string</w:t>
            </w:r>
          </w:p>
          <w:p w14:paraId="096114BE" w14:textId="77777777" w:rsidR="0063207D" w:rsidRDefault="0063207D" w:rsidP="00D00F52">
            <w:pPr>
              <w:pStyle w:val="ListParagraph"/>
              <w:numPr>
                <w:ilvl w:val="0"/>
                <w:numId w:val="11"/>
              </w:numPr>
              <w:spacing w:line="240" w:lineRule="auto"/>
              <w:ind w:left="750"/>
            </w:pPr>
            <w:proofErr w:type="spellStart"/>
            <w:r>
              <w:t>initTime</w:t>
            </w:r>
            <w:proofErr w:type="spellEnd"/>
            <w:r>
              <w:t xml:space="preserve">: </w:t>
            </w:r>
            <w:proofErr w:type="spellStart"/>
            <w:r>
              <w:t>unix</w:t>
            </w:r>
            <w:proofErr w:type="spellEnd"/>
          </w:p>
          <w:p w14:paraId="6C65645C" w14:textId="77777777" w:rsidR="0063207D" w:rsidRDefault="0063207D" w:rsidP="00D00F52">
            <w:pPr>
              <w:pStyle w:val="ListParagraph"/>
              <w:numPr>
                <w:ilvl w:val="0"/>
                <w:numId w:val="11"/>
              </w:numPr>
              <w:spacing w:line="240" w:lineRule="auto"/>
              <w:ind w:left="750"/>
            </w:pPr>
            <w:proofErr w:type="spellStart"/>
            <w:r>
              <w:t>updateTime</w:t>
            </w:r>
            <w:proofErr w:type="spellEnd"/>
            <w:r>
              <w:t xml:space="preserve">: </w:t>
            </w:r>
            <w:proofErr w:type="spellStart"/>
            <w:r>
              <w:t>unix</w:t>
            </w:r>
            <w:proofErr w:type="spellEnd"/>
          </w:p>
          <w:p w14:paraId="08C80520" w14:textId="77777777" w:rsidR="0063207D" w:rsidRDefault="0063207D" w:rsidP="00D00F52">
            <w:pPr>
              <w:pStyle w:val="ListParagraph"/>
              <w:numPr>
                <w:ilvl w:val="0"/>
                <w:numId w:val="11"/>
              </w:numPr>
              <w:spacing w:line="240" w:lineRule="auto"/>
              <w:ind w:left="750"/>
            </w:pPr>
            <w:r>
              <w:t>meta: object</w:t>
            </w:r>
          </w:p>
          <w:p w14:paraId="7C795F15" w14:textId="77777777" w:rsidR="0063207D" w:rsidRDefault="0063207D" w:rsidP="00D00F52">
            <w:pPr>
              <w:pStyle w:val="ListParagraph"/>
              <w:numPr>
                <w:ilvl w:val="0"/>
                <w:numId w:val="11"/>
              </w:numPr>
              <w:spacing w:line="240" w:lineRule="auto"/>
              <w:ind w:left="750"/>
            </w:pPr>
            <w:proofErr w:type="spellStart"/>
            <w:r>
              <w:t>extention</w:t>
            </w:r>
            <w:proofErr w:type="spellEnd"/>
            <w:r>
              <w:t>: string</w:t>
            </w:r>
          </w:p>
          <w:p w14:paraId="5741AD40" w14:textId="77777777" w:rsidR="0063207D" w:rsidRDefault="0063207D" w:rsidP="00D00F52">
            <w:pPr>
              <w:pStyle w:val="ListParagraph"/>
              <w:numPr>
                <w:ilvl w:val="0"/>
                <w:numId w:val="11"/>
              </w:numPr>
              <w:spacing w:line="240" w:lineRule="auto"/>
              <w:ind w:left="750"/>
            </w:pPr>
            <w:proofErr w:type="spellStart"/>
            <w:r>
              <w:t>userID</w:t>
            </w:r>
            <w:proofErr w:type="spellEnd"/>
            <w:r>
              <w:t>: ID</w:t>
            </w:r>
          </w:p>
          <w:p w14:paraId="0DA05D93" w14:textId="77777777" w:rsidR="0063207D" w:rsidRDefault="0063207D" w:rsidP="00D00F52">
            <w:pPr>
              <w:pStyle w:val="ListParagraph"/>
              <w:numPr>
                <w:ilvl w:val="0"/>
                <w:numId w:val="11"/>
              </w:numPr>
              <w:spacing w:line="240" w:lineRule="auto"/>
              <w:ind w:left="750"/>
            </w:pPr>
            <w:r>
              <w:t>path: string</w:t>
            </w:r>
          </w:p>
          <w:p w14:paraId="5C328467" w14:textId="77777777" w:rsidR="0063207D" w:rsidRDefault="0063207D" w:rsidP="00D00F52">
            <w:pPr>
              <w:pStyle w:val="ListParagraph"/>
              <w:numPr>
                <w:ilvl w:val="0"/>
                <w:numId w:val="11"/>
              </w:numPr>
              <w:spacing w:line="240" w:lineRule="auto"/>
              <w:ind w:left="750"/>
            </w:pPr>
            <w:proofErr w:type="spellStart"/>
            <w:r>
              <w:t>downloadRoute</w:t>
            </w:r>
            <w:proofErr w:type="spellEnd"/>
            <w:r>
              <w:t>: string</w:t>
            </w:r>
          </w:p>
          <w:p w14:paraId="190E3F82" w14:textId="77777777" w:rsidR="0063207D" w:rsidRDefault="0063207D" w:rsidP="00D00F52">
            <w:pPr>
              <w:pStyle w:val="ListParagraph"/>
              <w:numPr>
                <w:ilvl w:val="0"/>
                <w:numId w:val="11"/>
              </w:numPr>
              <w:spacing w:line="240" w:lineRule="auto"/>
              <w:ind w:left="750"/>
            </w:pPr>
            <w:proofErr w:type="spellStart"/>
            <w:r>
              <w:t>collectionName</w:t>
            </w:r>
            <w:proofErr w:type="spellEnd"/>
            <w:r>
              <w:t>: string</w:t>
            </w:r>
          </w:p>
          <w:p w14:paraId="52A71AC5" w14:textId="77777777" w:rsidR="0063207D" w:rsidRPr="00AB627F" w:rsidRDefault="0063207D" w:rsidP="00D00F52">
            <w:pPr>
              <w:pStyle w:val="ListParagraph"/>
              <w:numPr>
                <w:ilvl w:val="0"/>
                <w:numId w:val="11"/>
              </w:numPr>
              <w:spacing w:line="240" w:lineRule="auto"/>
              <w:ind w:left="750"/>
            </w:pPr>
            <w:r>
              <w:t xml:space="preserve">public: </w:t>
            </w:r>
            <w:proofErr w:type="spellStart"/>
            <w:r>
              <w:t>boolean</w:t>
            </w:r>
            <w:proofErr w:type="spellEnd"/>
          </w:p>
        </w:tc>
        <w:tc>
          <w:tcPr>
            <w:tcW w:w="3482" w:type="dxa"/>
          </w:tcPr>
          <w:p w14:paraId="6FBAC869" w14:textId="77777777" w:rsidR="0063207D" w:rsidRDefault="0063207D" w:rsidP="00D00F52">
            <w:pPr>
              <w:pStyle w:val="NoSpacing"/>
            </w:pPr>
            <w:r>
              <w:t>Lưu trữ siêu dữ liệu của tệp tin</w:t>
            </w:r>
          </w:p>
        </w:tc>
      </w:tr>
    </w:tbl>
    <w:p w14:paraId="0FB31CCE" w14:textId="77777777" w:rsidR="0063207D" w:rsidRDefault="0063207D" w:rsidP="0063207D">
      <w:pPr>
        <w:pStyle w:val="NoSpacing"/>
      </w:pPr>
    </w:p>
    <w:p w14:paraId="6564BA1D" w14:textId="77777777" w:rsidR="00E05928" w:rsidRDefault="00E05928" w:rsidP="007672AF">
      <w:pPr>
        <w:pStyle w:val="Heading4"/>
        <w:numPr>
          <w:ilvl w:val="3"/>
          <w:numId w:val="15"/>
        </w:numPr>
      </w:pPr>
      <w:bookmarkStart w:id="136" w:name="_Toc519174495"/>
      <w:bookmarkStart w:id="137" w:name="_Toc519174621"/>
      <w:r>
        <w:lastRenderedPageBreak/>
        <w:t>Biểu đồ tuần tự</w:t>
      </w:r>
      <w:bookmarkEnd w:id="136"/>
      <w:bookmarkEnd w:id="137"/>
    </w:p>
    <w:p w14:paraId="6444DBFA" w14:textId="77777777" w:rsidR="000F03FB" w:rsidRDefault="00934264" w:rsidP="000F03FB">
      <w:pPr>
        <w:pStyle w:val="NoSpacing"/>
        <w:keepNext/>
      </w:pPr>
      <w:r>
        <w:rPr>
          <w:noProof/>
        </w:rPr>
        <w:drawing>
          <wp:inline distT="0" distB="0" distL="0" distR="0" wp14:anchorId="0DD3F8F0" wp14:editId="1801CBF5">
            <wp:extent cx="5757545" cy="3229610"/>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7545" cy="3229610"/>
                    </a:xfrm>
                    <a:prstGeom prst="rect">
                      <a:avLst/>
                    </a:prstGeom>
                  </pic:spPr>
                </pic:pic>
              </a:graphicData>
            </a:graphic>
          </wp:inline>
        </w:drawing>
      </w:r>
    </w:p>
    <w:p w14:paraId="40B7DFCF" w14:textId="0B3315CD" w:rsidR="00E05928" w:rsidRPr="00E05928" w:rsidRDefault="000F03FB" w:rsidP="000F03FB">
      <w:pPr>
        <w:pStyle w:val="Caption"/>
      </w:pPr>
      <w:bookmarkStart w:id="138" w:name="_Toc519174705"/>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2</w:t>
      </w:r>
      <w:r w:rsidR="00486FEB">
        <w:rPr>
          <w:noProof/>
        </w:rPr>
        <w:fldChar w:fldCharType="end"/>
      </w:r>
      <w:r>
        <w:rPr>
          <w:noProof/>
        </w:rPr>
        <w:t xml:space="preserve"> Biểu đồ tuần tự </w:t>
      </w:r>
      <w:r w:rsidRPr="00AA208E">
        <w:rPr>
          <w:noProof/>
        </w:rPr>
        <w:t xml:space="preserve">ca sử dụng </w:t>
      </w:r>
      <w:r>
        <w:rPr>
          <w:noProof/>
        </w:rPr>
        <w:t>tạo thư mục/tệp</w:t>
      </w:r>
      <w:bookmarkEnd w:id="138"/>
    </w:p>
    <w:p w14:paraId="6911E7CE" w14:textId="77777777" w:rsidR="00E05928" w:rsidRDefault="00E05928" w:rsidP="007672AF">
      <w:pPr>
        <w:pStyle w:val="Heading3"/>
        <w:numPr>
          <w:ilvl w:val="2"/>
          <w:numId w:val="15"/>
        </w:numPr>
      </w:pPr>
      <w:bookmarkStart w:id="139" w:name="_Toc519174496"/>
      <w:bookmarkStart w:id="140" w:name="_Toc519174622"/>
      <w:r>
        <w:t xml:space="preserve">Mô tả ca sử dụng </w:t>
      </w:r>
      <w:r w:rsidR="00324885">
        <w:t>xóa thư mục/tệp</w:t>
      </w:r>
      <w:bookmarkEnd w:id="139"/>
      <w:bookmarkEnd w:id="140"/>
    </w:p>
    <w:p w14:paraId="6EF6C158" w14:textId="77777777" w:rsidR="00E05928" w:rsidRDefault="00E05928" w:rsidP="007672AF">
      <w:pPr>
        <w:pStyle w:val="Heading4"/>
        <w:numPr>
          <w:ilvl w:val="3"/>
          <w:numId w:val="15"/>
        </w:numPr>
      </w:pPr>
      <w:bookmarkStart w:id="141" w:name="_Toc519174497"/>
      <w:bookmarkStart w:id="142" w:name="_Toc519174623"/>
      <w:r>
        <w:t>Biểu đồ ca sử dụng</w:t>
      </w:r>
      <w:bookmarkEnd w:id="141"/>
      <w:bookmarkEnd w:id="142"/>
    </w:p>
    <w:p w14:paraId="0B64424F" w14:textId="2415FD07" w:rsidR="00E05928" w:rsidRDefault="00773659" w:rsidP="007672AF">
      <w:pPr>
        <w:pStyle w:val="Heading5"/>
        <w:numPr>
          <w:ilvl w:val="4"/>
          <w:numId w:val="15"/>
        </w:numPr>
      </w:pPr>
      <w:bookmarkStart w:id="143" w:name="_Toc519174624"/>
      <w:r>
        <w:t>Xây dựng b</w:t>
      </w:r>
      <w:r w:rsidR="00E05928">
        <w:t>iểu đồ</w:t>
      </w:r>
      <w:bookmarkEnd w:id="143"/>
    </w:p>
    <w:p w14:paraId="20509590" w14:textId="77777777" w:rsidR="000F03FB" w:rsidRDefault="00D92243" w:rsidP="000F03FB">
      <w:pPr>
        <w:keepNext/>
        <w:ind w:firstLine="0"/>
      </w:pPr>
      <w:r>
        <w:rPr>
          <w:noProof/>
        </w:rPr>
        <w:drawing>
          <wp:inline distT="0" distB="0" distL="0" distR="0" wp14:anchorId="17FA3565" wp14:editId="74DF30CA">
            <wp:extent cx="5757545" cy="20796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7545" cy="2079625"/>
                    </a:xfrm>
                    <a:prstGeom prst="rect">
                      <a:avLst/>
                    </a:prstGeom>
                  </pic:spPr>
                </pic:pic>
              </a:graphicData>
            </a:graphic>
          </wp:inline>
        </w:drawing>
      </w:r>
    </w:p>
    <w:p w14:paraId="4E866604" w14:textId="29F08D1F" w:rsidR="00E05928" w:rsidRPr="005A6E5D" w:rsidRDefault="000F03FB" w:rsidP="000F03FB">
      <w:pPr>
        <w:pStyle w:val="Caption"/>
      </w:pPr>
      <w:bookmarkStart w:id="144" w:name="_Toc519174706"/>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3</w:t>
      </w:r>
      <w:r w:rsidR="00486FEB">
        <w:rPr>
          <w:noProof/>
        </w:rPr>
        <w:fldChar w:fldCharType="end"/>
      </w:r>
      <w:r>
        <w:rPr>
          <w:noProof/>
        </w:rPr>
        <w:t xml:space="preserve"> Biểu đồ </w:t>
      </w:r>
      <w:r w:rsidRPr="002C61A5">
        <w:rPr>
          <w:noProof/>
        </w:rPr>
        <w:t>ca sử dụng xóa thư mục/tệp</w:t>
      </w:r>
      <w:bookmarkEnd w:id="144"/>
    </w:p>
    <w:p w14:paraId="150483D8" w14:textId="4C2834B7" w:rsidR="00E05928" w:rsidRDefault="00480A55" w:rsidP="007672AF">
      <w:pPr>
        <w:pStyle w:val="Heading5"/>
        <w:numPr>
          <w:ilvl w:val="4"/>
          <w:numId w:val="15"/>
        </w:numPr>
      </w:pPr>
      <w:bookmarkStart w:id="145" w:name="_Toc519174625"/>
      <w:r>
        <w:lastRenderedPageBreak/>
        <w:t>Xác định l</w:t>
      </w:r>
      <w:r w:rsidR="00E05928">
        <w:t>uồng cơ bản</w:t>
      </w:r>
      <w:bookmarkEnd w:id="145"/>
    </w:p>
    <w:p w14:paraId="6942A785" w14:textId="77777777" w:rsidR="00E05928" w:rsidRDefault="00E05928" w:rsidP="00E05928">
      <w:r>
        <w:t>Ca sử dụng được xác định khi người dùng truy cập vào cây thư mục và mong muốn chỉnh sửa cây thư mục. Luồng cơ bản của ca sử dụng được mô tả như sau:</w:t>
      </w:r>
    </w:p>
    <w:p w14:paraId="3D21800B" w14:textId="77777777" w:rsidR="00E05928" w:rsidRDefault="00E05928" w:rsidP="001C4B91">
      <w:pPr>
        <w:pStyle w:val="ListParagraph"/>
        <w:numPr>
          <w:ilvl w:val="1"/>
          <w:numId w:val="3"/>
        </w:numPr>
      </w:pPr>
      <w:r>
        <w:t>Người dùng yêu cầu truy cập vào địa chỉ mong muốn trên cây thư mục</w:t>
      </w:r>
    </w:p>
    <w:p w14:paraId="493A00F5" w14:textId="77777777" w:rsidR="00E05928" w:rsidRDefault="00E05928" w:rsidP="001C4B91">
      <w:pPr>
        <w:pStyle w:val="ListParagraph"/>
        <w:numPr>
          <w:ilvl w:val="1"/>
          <w:numId w:val="3"/>
        </w:numPr>
      </w:pPr>
      <w:r>
        <w:t xml:space="preserve">Người dùng gửi yêu cầu </w:t>
      </w:r>
      <w:r w:rsidR="00324885">
        <w:t>xóa thư mục/tệp</w:t>
      </w:r>
    </w:p>
    <w:p w14:paraId="5143A479" w14:textId="77777777" w:rsidR="00E05928" w:rsidRDefault="00E05928" w:rsidP="001C4B91">
      <w:pPr>
        <w:pStyle w:val="ListParagraph"/>
        <w:numPr>
          <w:ilvl w:val="1"/>
          <w:numId w:val="3"/>
        </w:numPr>
      </w:pPr>
      <w:r>
        <w:t>Máy chủ nhận yêu cầu</w:t>
      </w:r>
    </w:p>
    <w:p w14:paraId="2B099E42" w14:textId="77777777" w:rsidR="00BD4D50" w:rsidRDefault="00BD4D50" w:rsidP="001C4B91">
      <w:pPr>
        <w:pStyle w:val="ListParagraph"/>
        <w:numPr>
          <w:ilvl w:val="1"/>
          <w:numId w:val="3"/>
        </w:numPr>
      </w:pPr>
      <w:r>
        <w:t>Hiển thị thông báo xác nhận cho người dùng</w:t>
      </w:r>
    </w:p>
    <w:p w14:paraId="2B091DD3" w14:textId="77777777" w:rsidR="00BD4D50" w:rsidRDefault="00BD4D50" w:rsidP="001C4B91">
      <w:pPr>
        <w:pStyle w:val="ListParagraph"/>
        <w:numPr>
          <w:ilvl w:val="1"/>
          <w:numId w:val="3"/>
        </w:numPr>
      </w:pPr>
      <w:r>
        <w:t>Người dùng xác nhận xóa</w:t>
      </w:r>
    </w:p>
    <w:p w14:paraId="17C9E4F2" w14:textId="77777777" w:rsidR="00BD4D50" w:rsidRDefault="00324885" w:rsidP="001C4B91">
      <w:pPr>
        <w:pStyle w:val="ListParagraph"/>
        <w:numPr>
          <w:ilvl w:val="1"/>
          <w:numId w:val="3"/>
        </w:numPr>
      </w:pPr>
      <w:r>
        <w:t>Xóa thư mục/tệp</w:t>
      </w:r>
    </w:p>
    <w:p w14:paraId="3760E1B8" w14:textId="77777777" w:rsidR="00BD4D50" w:rsidRDefault="00BD4D50" w:rsidP="001C4B91">
      <w:pPr>
        <w:pStyle w:val="ListParagraph"/>
        <w:numPr>
          <w:ilvl w:val="1"/>
          <w:numId w:val="3"/>
        </w:numPr>
      </w:pPr>
      <w:r>
        <w:t>Hiển thị cây thư mục đã cập nhật</w:t>
      </w:r>
    </w:p>
    <w:p w14:paraId="1AC02677" w14:textId="352D8A4D" w:rsidR="00E05928" w:rsidRDefault="00480A55" w:rsidP="007672AF">
      <w:pPr>
        <w:pStyle w:val="Heading5"/>
        <w:numPr>
          <w:ilvl w:val="4"/>
          <w:numId w:val="15"/>
        </w:numPr>
      </w:pPr>
      <w:bookmarkStart w:id="146" w:name="_Toc519174626"/>
      <w:r>
        <w:t>Xác định l</w:t>
      </w:r>
      <w:r w:rsidR="00E05928">
        <w:t>uồng rẽ nhánh</w:t>
      </w:r>
      <w:bookmarkEnd w:id="146"/>
    </w:p>
    <w:p w14:paraId="589055CE" w14:textId="77777777" w:rsidR="00E05928" w:rsidRDefault="00E05928" w:rsidP="001C4B91">
      <w:pPr>
        <w:pStyle w:val="ListParagraph"/>
        <w:numPr>
          <w:ilvl w:val="0"/>
          <w:numId w:val="3"/>
        </w:numPr>
      </w:pPr>
      <w:r>
        <w:t>Kết nối máy chủ xử lý bộ công cụ thất bại</w:t>
      </w:r>
    </w:p>
    <w:p w14:paraId="3438B0FB" w14:textId="77777777" w:rsidR="00E05928" w:rsidRDefault="00E05928" w:rsidP="001C4B91">
      <w:pPr>
        <w:pStyle w:val="ListParagraph"/>
        <w:numPr>
          <w:ilvl w:val="1"/>
          <w:numId w:val="3"/>
        </w:numPr>
      </w:pPr>
      <w:r>
        <w:t>Người dùng yêu cầu truy cập và yêu cầu được gửi lên máy chủ</w:t>
      </w:r>
    </w:p>
    <w:p w14:paraId="7DEA4B4C" w14:textId="77777777" w:rsidR="00E05928" w:rsidRDefault="00E05928" w:rsidP="001C4B91">
      <w:pPr>
        <w:pStyle w:val="ListParagraph"/>
        <w:numPr>
          <w:ilvl w:val="1"/>
          <w:numId w:val="3"/>
        </w:numPr>
      </w:pPr>
      <w:r>
        <w:t>Yêu cầu được gửi và thời gian chờ phản hồi kết thúc</w:t>
      </w:r>
    </w:p>
    <w:p w14:paraId="205792B4" w14:textId="77777777" w:rsidR="00E05928" w:rsidRDefault="00E05928" w:rsidP="001C4B91">
      <w:pPr>
        <w:pStyle w:val="ListParagraph"/>
        <w:numPr>
          <w:ilvl w:val="1"/>
          <w:numId w:val="3"/>
        </w:numPr>
      </w:pPr>
      <w:r>
        <w:t>Tập lệnh trạng thái HTTP thông báo cho người dùng kết nối thất bại</w:t>
      </w:r>
    </w:p>
    <w:p w14:paraId="5AA3D30A" w14:textId="77777777" w:rsidR="00E05928" w:rsidRDefault="00E05928" w:rsidP="001C4B91">
      <w:pPr>
        <w:pStyle w:val="ListParagraph"/>
        <w:numPr>
          <w:ilvl w:val="0"/>
          <w:numId w:val="3"/>
        </w:numPr>
      </w:pPr>
      <w:r>
        <w:t xml:space="preserve">Thông tin </w:t>
      </w:r>
      <w:r w:rsidR="00324885">
        <w:t>tạo thư mục/tệp</w:t>
      </w:r>
      <w:r>
        <w:t xml:space="preserve"> không hợp lệ</w:t>
      </w:r>
    </w:p>
    <w:p w14:paraId="59E403B1" w14:textId="77777777" w:rsidR="00E05928" w:rsidRDefault="00E05928" w:rsidP="001C4B91">
      <w:pPr>
        <w:pStyle w:val="ListParagraph"/>
        <w:numPr>
          <w:ilvl w:val="1"/>
          <w:numId w:val="3"/>
        </w:numPr>
      </w:pPr>
      <w:r>
        <w:t>Người dùng yêu cầu truy cập vào địa chỉ mong muốn trên cây thư mục</w:t>
      </w:r>
    </w:p>
    <w:p w14:paraId="1B6E8E12" w14:textId="77777777" w:rsidR="00E05928" w:rsidRDefault="00E05928" w:rsidP="001C4B91">
      <w:pPr>
        <w:pStyle w:val="ListParagraph"/>
        <w:numPr>
          <w:ilvl w:val="1"/>
          <w:numId w:val="3"/>
        </w:numPr>
      </w:pPr>
      <w:r>
        <w:t xml:space="preserve">Người dùng gửi yêu cầu </w:t>
      </w:r>
      <w:r w:rsidR="00324885">
        <w:t>tạo thư mục/tệp</w:t>
      </w:r>
    </w:p>
    <w:p w14:paraId="7B4D0A2C" w14:textId="77777777" w:rsidR="00E05928" w:rsidRDefault="00E05928" w:rsidP="001C4B91">
      <w:pPr>
        <w:pStyle w:val="ListParagraph"/>
        <w:numPr>
          <w:ilvl w:val="1"/>
          <w:numId w:val="3"/>
        </w:numPr>
      </w:pPr>
      <w:r>
        <w:t>Máy chủ nhận yêu cầu</w:t>
      </w:r>
    </w:p>
    <w:p w14:paraId="558C3EAE" w14:textId="77777777" w:rsidR="00E05928" w:rsidRDefault="00E05928" w:rsidP="001C4B91">
      <w:pPr>
        <w:pStyle w:val="ListParagraph"/>
        <w:numPr>
          <w:ilvl w:val="1"/>
          <w:numId w:val="3"/>
        </w:numPr>
      </w:pPr>
      <w:r>
        <w:t xml:space="preserve">Hiển thị giao diện </w:t>
      </w:r>
      <w:r w:rsidR="00324885">
        <w:t>tạo thư mục/tệp</w:t>
      </w:r>
    </w:p>
    <w:p w14:paraId="004D8D6E" w14:textId="77777777" w:rsidR="00E05928" w:rsidRDefault="00E05928" w:rsidP="001C4B91">
      <w:pPr>
        <w:pStyle w:val="ListParagraph"/>
        <w:numPr>
          <w:ilvl w:val="1"/>
          <w:numId w:val="3"/>
        </w:numPr>
      </w:pPr>
      <w:r>
        <w:t>Người dùng điền thông tin và gửi lên máy chủ</w:t>
      </w:r>
    </w:p>
    <w:p w14:paraId="3A375DDF" w14:textId="77777777" w:rsidR="00E05928" w:rsidRDefault="00E05928" w:rsidP="001C4B91">
      <w:pPr>
        <w:pStyle w:val="ListParagraph"/>
        <w:numPr>
          <w:ilvl w:val="1"/>
          <w:numId w:val="3"/>
        </w:numPr>
      </w:pPr>
      <w:r>
        <w:t>Máy chủ kiểm tra thông tin thư mục</w:t>
      </w:r>
    </w:p>
    <w:p w14:paraId="79191498" w14:textId="77777777" w:rsidR="00E05928" w:rsidRDefault="00E05928" w:rsidP="001C4B91">
      <w:pPr>
        <w:pStyle w:val="ListParagraph"/>
        <w:numPr>
          <w:ilvl w:val="1"/>
          <w:numId w:val="3"/>
        </w:numPr>
      </w:pPr>
      <w:r>
        <w:lastRenderedPageBreak/>
        <w:t>Máy chủ thông báo thông tin không hợp lệ</w:t>
      </w:r>
    </w:p>
    <w:p w14:paraId="5237F89D" w14:textId="77777777" w:rsidR="00E05928" w:rsidRDefault="00E05928" w:rsidP="001C4B91">
      <w:pPr>
        <w:pStyle w:val="ListParagraph"/>
        <w:numPr>
          <w:ilvl w:val="1"/>
          <w:numId w:val="3"/>
        </w:numPr>
      </w:pPr>
      <w:r>
        <w:t xml:space="preserve">Hiển thị thông báo thất bại </w:t>
      </w:r>
    </w:p>
    <w:p w14:paraId="4849805E" w14:textId="55FF08D6" w:rsidR="00E05928" w:rsidRDefault="00480A55" w:rsidP="007672AF">
      <w:pPr>
        <w:pStyle w:val="Heading5"/>
        <w:numPr>
          <w:ilvl w:val="4"/>
          <w:numId w:val="15"/>
        </w:numPr>
      </w:pPr>
      <w:bookmarkStart w:id="147" w:name="_Toc519174627"/>
      <w:r>
        <w:t xml:space="preserve">Xác định </w:t>
      </w:r>
      <w:r w:rsidR="00E05928">
        <w:t>điều kiện</w:t>
      </w:r>
      <w:bookmarkEnd w:id="147"/>
    </w:p>
    <w:p w14:paraId="46CE6E1D" w14:textId="77777777" w:rsidR="00324885" w:rsidRDefault="00324885" w:rsidP="001C4B91">
      <w:pPr>
        <w:pStyle w:val="ListParagraph"/>
        <w:numPr>
          <w:ilvl w:val="1"/>
          <w:numId w:val="3"/>
        </w:numPr>
      </w:pPr>
      <w:r>
        <w:t>Tiền điều kiện:</w:t>
      </w:r>
    </w:p>
    <w:p w14:paraId="786331D0" w14:textId="77777777" w:rsidR="00324885" w:rsidRDefault="00324885" w:rsidP="001C4B91">
      <w:pPr>
        <w:pStyle w:val="ListParagraph"/>
        <w:numPr>
          <w:ilvl w:val="2"/>
          <w:numId w:val="3"/>
        </w:numPr>
      </w:pPr>
      <w:r>
        <w:t>Người sử dụng đã đăng nhập hệ thống</w:t>
      </w:r>
    </w:p>
    <w:p w14:paraId="107AEC41" w14:textId="77777777" w:rsidR="00324885" w:rsidRDefault="00324885" w:rsidP="001C4B91">
      <w:pPr>
        <w:pStyle w:val="ListParagraph"/>
        <w:numPr>
          <w:ilvl w:val="2"/>
          <w:numId w:val="3"/>
        </w:numPr>
      </w:pPr>
      <w:r>
        <w:t>Người dùng truy cập và hiển thị cây dữ liệu</w:t>
      </w:r>
    </w:p>
    <w:p w14:paraId="56C63E79" w14:textId="77777777" w:rsidR="00324885" w:rsidRDefault="00324885" w:rsidP="001C4B91">
      <w:pPr>
        <w:pStyle w:val="ListParagraph"/>
        <w:numPr>
          <w:ilvl w:val="1"/>
          <w:numId w:val="3"/>
        </w:numPr>
      </w:pPr>
      <w:r>
        <w:t>Hậu điều kiện</w:t>
      </w:r>
    </w:p>
    <w:p w14:paraId="0E577F07" w14:textId="77777777" w:rsidR="00324885" w:rsidRDefault="00324885" w:rsidP="001C4B91">
      <w:pPr>
        <w:pStyle w:val="ListParagraph"/>
        <w:numPr>
          <w:ilvl w:val="2"/>
          <w:numId w:val="3"/>
        </w:numPr>
      </w:pPr>
      <w:r>
        <w:t>(không)</w:t>
      </w:r>
    </w:p>
    <w:p w14:paraId="4DB0E591" w14:textId="77777777" w:rsidR="00324885" w:rsidRDefault="00324885" w:rsidP="001C4B91">
      <w:pPr>
        <w:pStyle w:val="ListParagraph"/>
        <w:numPr>
          <w:ilvl w:val="1"/>
          <w:numId w:val="3"/>
        </w:numPr>
      </w:pPr>
      <w:r>
        <w:t>Điều kiện đặc biệt</w:t>
      </w:r>
    </w:p>
    <w:p w14:paraId="1663C418" w14:textId="77777777" w:rsidR="00324885" w:rsidRDefault="00324885" w:rsidP="001C4B91">
      <w:pPr>
        <w:pStyle w:val="ListParagraph"/>
        <w:numPr>
          <w:ilvl w:val="2"/>
          <w:numId w:val="3"/>
        </w:numPr>
      </w:pPr>
      <w:r>
        <w:t>(không)</w:t>
      </w:r>
    </w:p>
    <w:p w14:paraId="0C668D16" w14:textId="77777777" w:rsidR="00E05928" w:rsidRDefault="00E05928" w:rsidP="007672AF">
      <w:pPr>
        <w:pStyle w:val="Heading4"/>
        <w:numPr>
          <w:ilvl w:val="3"/>
          <w:numId w:val="15"/>
        </w:numPr>
      </w:pPr>
      <w:bookmarkStart w:id="148" w:name="_Toc519174498"/>
      <w:bookmarkStart w:id="149" w:name="_Toc519174628"/>
      <w:r>
        <w:lastRenderedPageBreak/>
        <w:t>Biểu đồ lớp</w:t>
      </w:r>
      <w:bookmarkEnd w:id="148"/>
      <w:bookmarkEnd w:id="149"/>
    </w:p>
    <w:p w14:paraId="553F3997" w14:textId="783C0B4C" w:rsidR="00E05928" w:rsidRDefault="00773659" w:rsidP="007672AF">
      <w:pPr>
        <w:pStyle w:val="Heading5"/>
        <w:numPr>
          <w:ilvl w:val="4"/>
          <w:numId w:val="15"/>
        </w:numPr>
      </w:pPr>
      <w:bookmarkStart w:id="150" w:name="_Toc519174629"/>
      <w:r>
        <w:t>Xây dựng b</w:t>
      </w:r>
      <w:r w:rsidR="00E05928">
        <w:t>iểu đồ</w:t>
      </w:r>
      <w:bookmarkEnd w:id="150"/>
    </w:p>
    <w:p w14:paraId="75914353" w14:textId="77777777" w:rsidR="000F03FB" w:rsidRDefault="00AB627F" w:rsidP="000F03FB">
      <w:pPr>
        <w:pStyle w:val="NoSpacing"/>
        <w:keepNext/>
        <w:jc w:val="center"/>
      </w:pPr>
      <w:r>
        <w:rPr>
          <w:noProof/>
        </w:rPr>
        <w:drawing>
          <wp:inline distT="0" distB="0" distL="0" distR="0" wp14:anchorId="315FB211" wp14:editId="3F3EF33E">
            <wp:extent cx="5715000" cy="37052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15000" cy="3705225"/>
                    </a:xfrm>
                    <a:prstGeom prst="rect">
                      <a:avLst/>
                    </a:prstGeom>
                  </pic:spPr>
                </pic:pic>
              </a:graphicData>
            </a:graphic>
          </wp:inline>
        </w:drawing>
      </w:r>
    </w:p>
    <w:p w14:paraId="60D0AF73" w14:textId="6DB31598" w:rsidR="006957D9" w:rsidRPr="006957D9" w:rsidRDefault="000F03FB" w:rsidP="000F03FB">
      <w:pPr>
        <w:pStyle w:val="Caption"/>
      </w:pPr>
      <w:bookmarkStart w:id="151" w:name="_Toc519174707"/>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4</w:t>
      </w:r>
      <w:r w:rsidR="00486FEB">
        <w:rPr>
          <w:noProof/>
        </w:rPr>
        <w:fldChar w:fldCharType="end"/>
      </w:r>
      <w:r>
        <w:rPr>
          <w:noProof/>
        </w:rPr>
        <w:t xml:space="preserve"> Bieru đồ lớp </w:t>
      </w:r>
      <w:r w:rsidRPr="007B3199">
        <w:rPr>
          <w:noProof/>
        </w:rPr>
        <w:t>ca sử dụng xóa thư mục/tệp</w:t>
      </w:r>
      <w:bookmarkEnd w:id="151"/>
    </w:p>
    <w:p w14:paraId="40E7C8FC" w14:textId="77777777" w:rsidR="00E05928" w:rsidRDefault="00E05928" w:rsidP="007672AF">
      <w:pPr>
        <w:pStyle w:val="Heading5"/>
        <w:numPr>
          <w:ilvl w:val="4"/>
          <w:numId w:val="15"/>
        </w:numPr>
      </w:pPr>
      <w:bookmarkStart w:id="152" w:name="_Toc519174630"/>
      <w:r>
        <w:t>Xác định xác lớp</w:t>
      </w:r>
      <w:bookmarkEnd w:id="152"/>
    </w:p>
    <w:p w14:paraId="17164F34" w14:textId="77777777" w:rsidR="00E05928" w:rsidRDefault="00E05928" w:rsidP="00E05928">
      <w:r>
        <w:t>Dựa trên mô tả ca sử dụng, ca sử dụng truy cập bộ công cụ được xác định gồm các lớp:</w:t>
      </w:r>
    </w:p>
    <w:p w14:paraId="4DE947B2" w14:textId="7AB1D73F" w:rsidR="000F03FB" w:rsidRDefault="000F03FB" w:rsidP="000F03FB">
      <w:pPr>
        <w:pStyle w:val="Caption"/>
        <w:keepNext/>
      </w:pPr>
      <w:bookmarkStart w:id="153" w:name="_Toc519174684"/>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6</w:t>
      </w:r>
      <w:r w:rsidR="00486FEB">
        <w:rPr>
          <w:noProof/>
        </w:rPr>
        <w:fldChar w:fldCharType="end"/>
      </w:r>
      <w:r>
        <w:rPr>
          <w:noProof/>
        </w:rPr>
        <w:t xml:space="preserve"> Các lớp trong </w:t>
      </w:r>
      <w:r w:rsidRPr="00345B37">
        <w:rPr>
          <w:noProof/>
        </w:rPr>
        <w:t>ca sử dụng xóa thư mục/tệp</w:t>
      </w:r>
      <w:bookmarkEnd w:id="15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324885" w:rsidRPr="00333AC7" w14:paraId="716D9338" w14:textId="77777777" w:rsidTr="00D00F52">
        <w:tc>
          <w:tcPr>
            <w:tcW w:w="895" w:type="dxa"/>
          </w:tcPr>
          <w:p w14:paraId="09704E49" w14:textId="77777777" w:rsidR="00324885" w:rsidRPr="00333AC7" w:rsidRDefault="00324885" w:rsidP="008F031C">
            <w:pPr>
              <w:pStyle w:val="NoSpacing"/>
              <w:jc w:val="center"/>
              <w:rPr>
                <w:b/>
              </w:rPr>
            </w:pPr>
            <w:r w:rsidRPr="00333AC7">
              <w:rPr>
                <w:b/>
              </w:rPr>
              <w:t>STT</w:t>
            </w:r>
          </w:p>
        </w:tc>
        <w:tc>
          <w:tcPr>
            <w:tcW w:w="1440" w:type="dxa"/>
          </w:tcPr>
          <w:p w14:paraId="3477F919" w14:textId="77777777" w:rsidR="00324885" w:rsidRPr="00333AC7" w:rsidRDefault="00324885" w:rsidP="008F031C">
            <w:pPr>
              <w:pStyle w:val="NoSpacing"/>
              <w:jc w:val="center"/>
              <w:rPr>
                <w:b/>
              </w:rPr>
            </w:pPr>
            <w:r w:rsidRPr="00333AC7">
              <w:rPr>
                <w:b/>
              </w:rPr>
              <w:t>Lớp</w:t>
            </w:r>
          </w:p>
        </w:tc>
        <w:tc>
          <w:tcPr>
            <w:tcW w:w="3240" w:type="dxa"/>
          </w:tcPr>
          <w:p w14:paraId="799BFEDB" w14:textId="77777777" w:rsidR="00324885" w:rsidRPr="00333AC7" w:rsidRDefault="00324885" w:rsidP="008F031C">
            <w:pPr>
              <w:pStyle w:val="NoSpacing"/>
              <w:jc w:val="center"/>
              <w:rPr>
                <w:b/>
              </w:rPr>
            </w:pPr>
            <w:r w:rsidRPr="00333AC7">
              <w:rPr>
                <w:b/>
              </w:rPr>
              <w:t>Thuộc tính</w:t>
            </w:r>
          </w:p>
        </w:tc>
        <w:tc>
          <w:tcPr>
            <w:tcW w:w="3482" w:type="dxa"/>
          </w:tcPr>
          <w:p w14:paraId="708D2266" w14:textId="77777777" w:rsidR="00324885" w:rsidRPr="00333AC7" w:rsidRDefault="00324885" w:rsidP="008F031C">
            <w:pPr>
              <w:pStyle w:val="NoSpacing"/>
              <w:jc w:val="center"/>
              <w:rPr>
                <w:b/>
              </w:rPr>
            </w:pPr>
            <w:r w:rsidRPr="00333AC7">
              <w:rPr>
                <w:b/>
              </w:rPr>
              <w:t>Mô tả</w:t>
            </w:r>
          </w:p>
        </w:tc>
      </w:tr>
      <w:tr w:rsidR="00324885" w14:paraId="4AB9490E" w14:textId="77777777" w:rsidTr="00D00F52">
        <w:tc>
          <w:tcPr>
            <w:tcW w:w="895" w:type="dxa"/>
          </w:tcPr>
          <w:p w14:paraId="13B5C867" w14:textId="77777777" w:rsidR="00324885" w:rsidRDefault="00324885" w:rsidP="008F031C">
            <w:pPr>
              <w:pStyle w:val="NoSpacing"/>
            </w:pPr>
            <w:r>
              <w:t>1</w:t>
            </w:r>
          </w:p>
        </w:tc>
        <w:tc>
          <w:tcPr>
            <w:tcW w:w="1440" w:type="dxa"/>
          </w:tcPr>
          <w:p w14:paraId="3FD5D10A" w14:textId="77777777" w:rsidR="00324885" w:rsidRDefault="00324885" w:rsidP="008F031C">
            <w:pPr>
              <w:ind w:firstLine="0"/>
            </w:pPr>
            <w:r>
              <w:t>Folder</w:t>
            </w:r>
          </w:p>
          <w:p w14:paraId="08C13A43" w14:textId="77777777" w:rsidR="00324885" w:rsidRDefault="00324885" w:rsidP="008F031C">
            <w:pPr>
              <w:pStyle w:val="NoSpacing"/>
            </w:pPr>
          </w:p>
        </w:tc>
        <w:tc>
          <w:tcPr>
            <w:tcW w:w="3240" w:type="dxa"/>
          </w:tcPr>
          <w:p w14:paraId="77E4D6B5" w14:textId="77777777" w:rsidR="00324885" w:rsidRDefault="00324885" w:rsidP="001C4B91">
            <w:pPr>
              <w:pStyle w:val="NoSpacing"/>
              <w:numPr>
                <w:ilvl w:val="0"/>
                <w:numId w:val="9"/>
              </w:numPr>
            </w:pPr>
            <w:r>
              <w:t>Id: id</w:t>
            </w:r>
          </w:p>
          <w:p w14:paraId="210DCAB4" w14:textId="77777777" w:rsidR="00324885" w:rsidRDefault="00324885" w:rsidP="001C4B91">
            <w:pPr>
              <w:pStyle w:val="NoSpacing"/>
              <w:numPr>
                <w:ilvl w:val="0"/>
                <w:numId w:val="9"/>
              </w:numPr>
            </w:pPr>
            <w:r>
              <w:t>Name: string</w:t>
            </w:r>
          </w:p>
          <w:p w14:paraId="29261310" w14:textId="77777777" w:rsidR="00324885" w:rsidRDefault="00324885" w:rsidP="001C4B91">
            <w:pPr>
              <w:pStyle w:val="NoSpacing"/>
              <w:numPr>
                <w:ilvl w:val="0"/>
                <w:numId w:val="9"/>
              </w:numPr>
            </w:pPr>
            <w:r>
              <w:t>Description: string</w:t>
            </w:r>
          </w:p>
        </w:tc>
        <w:tc>
          <w:tcPr>
            <w:tcW w:w="3482" w:type="dxa"/>
          </w:tcPr>
          <w:p w14:paraId="34B62514" w14:textId="77777777" w:rsidR="00324885" w:rsidRDefault="00324885" w:rsidP="008F031C">
            <w:pPr>
              <w:pStyle w:val="NoSpacing"/>
            </w:pPr>
            <w:r>
              <w:t>Lưu trữ siêu dữ liệu của thư mục</w:t>
            </w:r>
          </w:p>
        </w:tc>
      </w:tr>
      <w:tr w:rsidR="00324885" w14:paraId="6C356A11" w14:textId="77777777" w:rsidTr="00D00F52">
        <w:tc>
          <w:tcPr>
            <w:tcW w:w="895" w:type="dxa"/>
          </w:tcPr>
          <w:p w14:paraId="4134814B" w14:textId="77777777" w:rsidR="00324885" w:rsidRDefault="00324885" w:rsidP="008F031C">
            <w:pPr>
              <w:pStyle w:val="NoSpacing"/>
            </w:pPr>
            <w:r>
              <w:t>2</w:t>
            </w:r>
          </w:p>
        </w:tc>
        <w:tc>
          <w:tcPr>
            <w:tcW w:w="1440" w:type="dxa"/>
          </w:tcPr>
          <w:p w14:paraId="1650E09B" w14:textId="77777777" w:rsidR="00324885" w:rsidRDefault="00324885" w:rsidP="008F031C">
            <w:pPr>
              <w:ind w:firstLine="0"/>
            </w:pPr>
            <w:r>
              <w:t>File</w:t>
            </w:r>
          </w:p>
        </w:tc>
        <w:tc>
          <w:tcPr>
            <w:tcW w:w="3240" w:type="dxa"/>
          </w:tcPr>
          <w:p w14:paraId="37C5634A" w14:textId="77777777" w:rsidR="00324885" w:rsidRDefault="00324885" w:rsidP="001C4B91">
            <w:pPr>
              <w:pStyle w:val="ListParagraph"/>
              <w:numPr>
                <w:ilvl w:val="0"/>
                <w:numId w:val="11"/>
              </w:numPr>
              <w:ind w:left="750"/>
            </w:pPr>
            <w:r>
              <w:t>size: double</w:t>
            </w:r>
          </w:p>
          <w:p w14:paraId="2A7EE494" w14:textId="77777777" w:rsidR="00324885" w:rsidRDefault="00324885" w:rsidP="001C4B91">
            <w:pPr>
              <w:pStyle w:val="ListParagraph"/>
              <w:numPr>
                <w:ilvl w:val="0"/>
                <w:numId w:val="11"/>
              </w:numPr>
              <w:ind w:left="750"/>
            </w:pPr>
            <w:r>
              <w:t>type: string</w:t>
            </w:r>
          </w:p>
          <w:p w14:paraId="6113BB4F" w14:textId="77777777" w:rsidR="00324885" w:rsidRDefault="00324885" w:rsidP="001C4B91">
            <w:pPr>
              <w:pStyle w:val="ListParagraph"/>
              <w:numPr>
                <w:ilvl w:val="0"/>
                <w:numId w:val="11"/>
              </w:numPr>
              <w:ind w:left="750"/>
            </w:pPr>
            <w:r>
              <w:lastRenderedPageBreak/>
              <w:t>name: string</w:t>
            </w:r>
          </w:p>
          <w:p w14:paraId="4D05B2B8" w14:textId="77777777" w:rsidR="00324885" w:rsidRDefault="00324885" w:rsidP="001C4B91">
            <w:pPr>
              <w:pStyle w:val="ListParagraph"/>
              <w:numPr>
                <w:ilvl w:val="0"/>
                <w:numId w:val="11"/>
              </w:numPr>
              <w:ind w:left="750"/>
            </w:pPr>
            <w:proofErr w:type="spellStart"/>
            <w:r>
              <w:t>initTime</w:t>
            </w:r>
            <w:proofErr w:type="spellEnd"/>
            <w:r>
              <w:t xml:space="preserve">: </w:t>
            </w:r>
            <w:proofErr w:type="spellStart"/>
            <w:r>
              <w:t>unix</w:t>
            </w:r>
            <w:proofErr w:type="spellEnd"/>
          </w:p>
          <w:p w14:paraId="6EA621B2" w14:textId="77777777" w:rsidR="00324885" w:rsidRDefault="00324885" w:rsidP="001C4B91">
            <w:pPr>
              <w:pStyle w:val="ListParagraph"/>
              <w:numPr>
                <w:ilvl w:val="0"/>
                <w:numId w:val="11"/>
              </w:numPr>
              <w:ind w:left="750"/>
            </w:pPr>
            <w:proofErr w:type="spellStart"/>
            <w:r>
              <w:t>updateTime</w:t>
            </w:r>
            <w:proofErr w:type="spellEnd"/>
            <w:r>
              <w:t xml:space="preserve">: </w:t>
            </w:r>
            <w:proofErr w:type="spellStart"/>
            <w:r>
              <w:t>unix</w:t>
            </w:r>
            <w:proofErr w:type="spellEnd"/>
          </w:p>
          <w:p w14:paraId="7667963B" w14:textId="77777777" w:rsidR="00324885" w:rsidRDefault="00324885" w:rsidP="001C4B91">
            <w:pPr>
              <w:pStyle w:val="ListParagraph"/>
              <w:numPr>
                <w:ilvl w:val="0"/>
                <w:numId w:val="11"/>
              </w:numPr>
              <w:ind w:left="750"/>
            </w:pPr>
            <w:r>
              <w:t>meta: object</w:t>
            </w:r>
          </w:p>
          <w:p w14:paraId="7EFB5D46" w14:textId="77777777" w:rsidR="00324885" w:rsidRDefault="00324885" w:rsidP="001C4B91">
            <w:pPr>
              <w:pStyle w:val="ListParagraph"/>
              <w:numPr>
                <w:ilvl w:val="0"/>
                <w:numId w:val="11"/>
              </w:numPr>
              <w:ind w:left="750"/>
            </w:pPr>
            <w:proofErr w:type="spellStart"/>
            <w:r>
              <w:t>extention</w:t>
            </w:r>
            <w:proofErr w:type="spellEnd"/>
            <w:r>
              <w:t>: string</w:t>
            </w:r>
          </w:p>
          <w:p w14:paraId="0C3652C6" w14:textId="77777777" w:rsidR="00324885" w:rsidRDefault="00324885" w:rsidP="001C4B91">
            <w:pPr>
              <w:pStyle w:val="ListParagraph"/>
              <w:numPr>
                <w:ilvl w:val="0"/>
                <w:numId w:val="11"/>
              </w:numPr>
              <w:ind w:left="750"/>
            </w:pPr>
            <w:proofErr w:type="spellStart"/>
            <w:r>
              <w:t>userID</w:t>
            </w:r>
            <w:proofErr w:type="spellEnd"/>
            <w:r>
              <w:t>: ID</w:t>
            </w:r>
          </w:p>
          <w:p w14:paraId="1B1231A6" w14:textId="77777777" w:rsidR="00324885" w:rsidRDefault="00324885" w:rsidP="001C4B91">
            <w:pPr>
              <w:pStyle w:val="ListParagraph"/>
              <w:numPr>
                <w:ilvl w:val="0"/>
                <w:numId w:val="11"/>
              </w:numPr>
              <w:ind w:left="750"/>
            </w:pPr>
            <w:r>
              <w:t>path: string</w:t>
            </w:r>
          </w:p>
          <w:p w14:paraId="24077E3B" w14:textId="77777777" w:rsidR="00324885" w:rsidRDefault="00324885" w:rsidP="001C4B91">
            <w:pPr>
              <w:pStyle w:val="ListParagraph"/>
              <w:numPr>
                <w:ilvl w:val="0"/>
                <w:numId w:val="11"/>
              </w:numPr>
              <w:ind w:left="750"/>
            </w:pPr>
            <w:proofErr w:type="spellStart"/>
            <w:r>
              <w:t>downloadRoute</w:t>
            </w:r>
            <w:proofErr w:type="spellEnd"/>
            <w:r>
              <w:t>: string</w:t>
            </w:r>
          </w:p>
          <w:p w14:paraId="4E825781" w14:textId="77777777" w:rsidR="00324885" w:rsidRDefault="00324885" w:rsidP="001C4B91">
            <w:pPr>
              <w:pStyle w:val="ListParagraph"/>
              <w:numPr>
                <w:ilvl w:val="0"/>
                <w:numId w:val="11"/>
              </w:numPr>
              <w:ind w:left="750"/>
            </w:pPr>
            <w:proofErr w:type="spellStart"/>
            <w:r>
              <w:t>collectionName</w:t>
            </w:r>
            <w:proofErr w:type="spellEnd"/>
            <w:r>
              <w:t>: string</w:t>
            </w:r>
          </w:p>
          <w:p w14:paraId="7963C0EF" w14:textId="77777777" w:rsidR="00324885" w:rsidRPr="00AB627F" w:rsidRDefault="00324885" w:rsidP="001C4B91">
            <w:pPr>
              <w:pStyle w:val="ListParagraph"/>
              <w:numPr>
                <w:ilvl w:val="0"/>
                <w:numId w:val="11"/>
              </w:numPr>
              <w:ind w:left="750"/>
            </w:pPr>
            <w:r>
              <w:t xml:space="preserve">public: </w:t>
            </w:r>
            <w:proofErr w:type="spellStart"/>
            <w:r>
              <w:t>boolean</w:t>
            </w:r>
            <w:proofErr w:type="spellEnd"/>
          </w:p>
        </w:tc>
        <w:tc>
          <w:tcPr>
            <w:tcW w:w="3482" w:type="dxa"/>
          </w:tcPr>
          <w:p w14:paraId="02ED7F33" w14:textId="77777777" w:rsidR="00324885" w:rsidRDefault="00324885" w:rsidP="008F031C">
            <w:pPr>
              <w:pStyle w:val="NoSpacing"/>
            </w:pPr>
            <w:r>
              <w:lastRenderedPageBreak/>
              <w:t>Lưu trữ siêu dữ liệu của tệp tin</w:t>
            </w:r>
          </w:p>
        </w:tc>
      </w:tr>
    </w:tbl>
    <w:p w14:paraId="58330444" w14:textId="77777777" w:rsidR="00E05928" w:rsidRDefault="00E05928" w:rsidP="007672AF">
      <w:pPr>
        <w:pStyle w:val="Heading4"/>
        <w:numPr>
          <w:ilvl w:val="3"/>
          <w:numId w:val="15"/>
        </w:numPr>
      </w:pPr>
      <w:bookmarkStart w:id="154" w:name="_Toc519174499"/>
      <w:bookmarkStart w:id="155" w:name="_Toc519174631"/>
      <w:r>
        <w:t>Biểu đồ tuần tự</w:t>
      </w:r>
      <w:bookmarkEnd w:id="154"/>
      <w:bookmarkEnd w:id="155"/>
    </w:p>
    <w:p w14:paraId="38377973" w14:textId="77777777" w:rsidR="000F03FB" w:rsidRDefault="00324885" w:rsidP="00D00F52">
      <w:pPr>
        <w:pStyle w:val="NoSpacing"/>
        <w:keepNext/>
        <w:jc w:val="center"/>
      </w:pPr>
      <w:r>
        <w:rPr>
          <w:noProof/>
        </w:rPr>
        <w:drawing>
          <wp:inline distT="0" distB="0" distL="0" distR="0" wp14:anchorId="6D066CC9" wp14:editId="38E31133">
            <wp:extent cx="4933212" cy="2941320"/>
            <wp:effectExtent l="0" t="0" r="127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872" cy="2947080"/>
                    </a:xfrm>
                    <a:prstGeom prst="rect">
                      <a:avLst/>
                    </a:prstGeom>
                  </pic:spPr>
                </pic:pic>
              </a:graphicData>
            </a:graphic>
          </wp:inline>
        </w:drawing>
      </w:r>
    </w:p>
    <w:p w14:paraId="433AF4F6" w14:textId="23937C8D" w:rsidR="00324885" w:rsidRPr="00324885" w:rsidRDefault="000F03FB" w:rsidP="000F03FB">
      <w:pPr>
        <w:pStyle w:val="Caption"/>
      </w:pPr>
      <w:bookmarkStart w:id="156" w:name="_Toc519174708"/>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5</w:t>
      </w:r>
      <w:r w:rsidR="00486FEB">
        <w:rPr>
          <w:noProof/>
        </w:rPr>
        <w:fldChar w:fldCharType="end"/>
      </w:r>
      <w:r>
        <w:rPr>
          <w:noProof/>
        </w:rPr>
        <w:t xml:space="preserve"> Biểu đồ tuần tự </w:t>
      </w:r>
      <w:r w:rsidRPr="00607658">
        <w:rPr>
          <w:noProof/>
        </w:rPr>
        <w:t>ca sử dụng xóa thư mục/tệp</w:t>
      </w:r>
      <w:bookmarkEnd w:id="156"/>
    </w:p>
    <w:p w14:paraId="47D46672" w14:textId="77777777" w:rsidR="00E05928" w:rsidRPr="00E05928" w:rsidRDefault="00E05928" w:rsidP="00324885">
      <w:pPr>
        <w:pStyle w:val="NoSpacing"/>
      </w:pPr>
    </w:p>
    <w:p w14:paraId="3A6AFE87" w14:textId="77777777" w:rsidR="0009572B" w:rsidRDefault="0009572B" w:rsidP="007672AF">
      <w:pPr>
        <w:pStyle w:val="Heading3"/>
        <w:numPr>
          <w:ilvl w:val="2"/>
          <w:numId w:val="15"/>
        </w:numPr>
      </w:pPr>
      <w:bookmarkStart w:id="157" w:name="_Toc519174500"/>
      <w:bookmarkStart w:id="158" w:name="_Toc519174632"/>
      <w:r>
        <w:t>Mô tả ca sử dụng hiển thị danh sách mô đun</w:t>
      </w:r>
      <w:bookmarkEnd w:id="157"/>
      <w:bookmarkEnd w:id="158"/>
    </w:p>
    <w:p w14:paraId="35B35616" w14:textId="77777777" w:rsidR="0009572B" w:rsidRDefault="0009572B" w:rsidP="007672AF">
      <w:pPr>
        <w:pStyle w:val="Heading4"/>
        <w:numPr>
          <w:ilvl w:val="3"/>
          <w:numId w:val="15"/>
        </w:numPr>
      </w:pPr>
      <w:bookmarkStart w:id="159" w:name="_Toc519174501"/>
      <w:bookmarkStart w:id="160" w:name="_Toc519174633"/>
      <w:r>
        <w:t>Biểu đồ ca sử dụng</w:t>
      </w:r>
      <w:bookmarkEnd w:id="159"/>
      <w:bookmarkEnd w:id="160"/>
    </w:p>
    <w:p w14:paraId="3BFA6A0D" w14:textId="0EE1BF11" w:rsidR="0009572B" w:rsidRDefault="00773659" w:rsidP="007672AF">
      <w:pPr>
        <w:pStyle w:val="Heading5"/>
        <w:numPr>
          <w:ilvl w:val="4"/>
          <w:numId w:val="15"/>
        </w:numPr>
      </w:pPr>
      <w:bookmarkStart w:id="161" w:name="_Toc519174634"/>
      <w:r>
        <w:t>Xây dựng b</w:t>
      </w:r>
      <w:r w:rsidR="0009572B">
        <w:t>iểu đồ</w:t>
      </w:r>
      <w:bookmarkEnd w:id="161"/>
    </w:p>
    <w:p w14:paraId="10C34952" w14:textId="77777777" w:rsidR="000F03FB" w:rsidRDefault="00D92243" w:rsidP="000F03FB">
      <w:pPr>
        <w:pStyle w:val="NoSpacing"/>
        <w:keepNext/>
        <w:jc w:val="center"/>
      </w:pPr>
      <w:r>
        <w:rPr>
          <w:noProof/>
        </w:rPr>
        <w:drawing>
          <wp:inline distT="0" distB="0" distL="0" distR="0" wp14:anchorId="47BF5DE4" wp14:editId="1381D025">
            <wp:extent cx="5153025" cy="25527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53025" cy="2552700"/>
                    </a:xfrm>
                    <a:prstGeom prst="rect">
                      <a:avLst/>
                    </a:prstGeom>
                  </pic:spPr>
                </pic:pic>
              </a:graphicData>
            </a:graphic>
          </wp:inline>
        </w:drawing>
      </w:r>
    </w:p>
    <w:p w14:paraId="2EE0850A" w14:textId="2DFE24C3" w:rsidR="0009572B" w:rsidRPr="005A6E5D" w:rsidRDefault="000F03FB" w:rsidP="000F03FB">
      <w:pPr>
        <w:pStyle w:val="Caption"/>
      </w:pPr>
      <w:bookmarkStart w:id="162" w:name="_Toc519174709"/>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6</w:t>
      </w:r>
      <w:r w:rsidR="00486FEB">
        <w:rPr>
          <w:noProof/>
        </w:rPr>
        <w:fldChar w:fldCharType="end"/>
      </w:r>
      <w:r>
        <w:rPr>
          <w:noProof/>
        </w:rPr>
        <w:t xml:space="preserve"> Biểu đồ </w:t>
      </w:r>
      <w:r>
        <w:t>ca sử dụng hiển thị danh sách mô đun</w:t>
      </w:r>
      <w:bookmarkEnd w:id="162"/>
    </w:p>
    <w:p w14:paraId="765C9796" w14:textId="40D9F55E" w:rsidR="0009572B" w:rsidRDefault="00480A55" w:rsidP="007672AF">
      <w:pPr>
        <w:pStyle w:val="Heading5"/>
        <w:numPr>
          <w:ilvl w:val="4"/>
          <w:numId w:val="15"/>
        </w:numPr>
      </w:pPr>
      <w:bookmarkStart w:id="163" w:name="_Toc519174635"/>
      <w:r>
        <w:t>Xác định l</w:t>
      </w:r>
      <w:r w:rsidR="0009572B">
        <w:t>uồng cơ bản</w:t>
      </w:r>
      <w:bookmarkEnd w:id="163"/>
    </w:p>
    <w:p w14:paraId="59305638" w14:textId="77777777" w:rsidR="0009572B" w:rsidRDefault="0009572B" w:rsidP="0009572B">
      <w:r>
        <w:t>Ca sử dụng được xác định khi người dùng truy cập vào bộ công cụ và muốn sử dụng các mô đun. Luồng cơ bản của ca sử dụng được mô tả như sau:</w:t>
      </w:r>
    </w:p>
    <w:p w14:paraId="2E687E95" w14:textId="77777777" w:rsidR="0009572B" w:rsidRDefault="0009572B" w:rsidP="001C4B91">
      <w:pPr>
        <w:pStyle w:val="ListParagraph"/>
        <w:numPr>
          <w:ilvl w:val="1"/>
          <w:numId w:val="3"/>
        </w:numPr>
      </w:pPr>
      <w:r>
        <w:t>Người sử dụng truy cập bộ công cụ</w:t>
      </w:r>
    </w:p>
    <w:p w14:paraId="79CCE49B" w14:textId="77777777" w:rsidR="0009572B" w:rsidRDefault="0009572B" w:rsidP="001C4B91">
      <w:pPr>
        <w:pStyle w:val="ListParagraph"/>
        <w:numPr>
          <w:ilvl w:val="1"/>
          <w:numId w:val="3"/>
        </w:numPr>
      </w:pPr>
      <w:r>
        <w:t>Máy chủ trả về danh sách mô đun và cơ chế hiển thị</w:t>
      </w:r>
    </w:p>
    <w:p w14:paraId="446AFD47" w14:textId="77777777" w:rsidR="0009572B" w:rsidRDefault="0009572B" w:rsidP="001C4B91">
      <w:pPr>
        <w:pStyle w:val="ListParagraph"/>
        <w:numPr>
          <w:ilvl w:val="1"/>
          <w:numId w:val="3"/>
        </w:numPr>
      </w:pPr>
      <w:r>
        <w:t>Hiển thị danh sách mô đun trên thanh điều hướng</w:t>
      </w:r>
    </w:p>
    <w:p w14:paraId="57836715" w14:textId="0C10E86B" w:rsidR="0009572B" w:rsidRDefault="00480A55" w:rsidP="007672AF">
      <w:pPr>
        <w:pStyle w:val="Heading5"/>
        <w:numPr>
          <w:ilvl w:val="4"/>
          <w:numId w:val="15"/>
        </w:numPr>
      </w:pPr>
      <w:bookmarkStart w:id="164" w:name="_Toc519174636"/>
      <w:r>
        <w:t>Xác định l</w:t>
      </w:r>
      <w:r w:rsidR="0009572B">
        <w:t>uồng rẽ nhánh</w:t>
      </w:r>
      <w:bookmarkEnd w:id="164"/>
    </w:p>
    <w:p w14:paraId="671665BF" w14:textId="77777777" w:rsidR="0009572B" w:rsidRDefault="0009572B" w:rsidP="001C4B91">
      <w:pPr>
        <w:pStyle w:val="ListParagraph"/>
        <w:numPr>
          <w:ilvl w:val="0"/>
          <w:numId w:val="3"/>
        </w:numPr>
      </w:pPr>
      <w:r>
        <w:t>Kết nối máy chủ xử lý bộ công cụ thất bại</w:t>
      </w:r>
    </w:p>
    <w:p w14:paraId="614A3769" w14:textId="77777777" w:rsidR="0009572B" w:rsidRDefault="0009572B" w:rsidP="001C4B91">
      <w:pPr>
        <w:pStyle w:val="ListParagraph"/>
        <w:numPr>
          <w:ilvl w:val="1"/>
          <w:numId w:val="3"/>
        </w:numPr>
      </w:pPr>
      <w:r>
        <w:t>Người dùng yêu cầu truy cập và yêu cầu được gửi lên máy chủ</w:t>
      </w:r>
    </w:p>
    <w:p w14:paraId="773CADFA" w14:textId="77777777" w:rsidR="0009572B" w:rsidRDefault="0009572B" w:rsidP="001C4B91">
      <w:pPr>
        <w:pStyle w:val="ListParagraph"/>
        <w:numPr>
          <w:ilvl w:val="1"/>
          <w:numId w:val="3"/>
        </w:numPr>
      </w:pPr>
      <w:r>
        <w:t>Yêu cầu được gửi và thời gian chờ phản hồi kết thúc</w:t>
      </w:r>
    </w:p>
    <w:p w14:paraId="6DEB532B" w14:textId="7A179795" w:rsidR="0009572B" w:rsidRDefault="0009572B" w:rsidP="001C4B91">
      <w:pPr>
        <w:pStyle w:val="ListParagraph"/>
        <w:numPr>
          <w:ilvl w:val="1"/>
          <w:numId w:val="3"/>
        </w:numPr>
      </w:pPr>
      <w:r>
        <w:lastRenderedPageBreak/>
        <w:t>Tập lệnh trạng thái HTTP thông báo cho người dùng kết nối thất bại</w:t>
      </w:r>
    </w:p>
    <w:p w14:paraId="761F28F6" w14:textId="77777777" w:rsidR="00D00F52" w:rsidRDefault="00D00F52" w:rsidP="00D00F52">
      <w:pPr>
        <w:pStyle w:val="ListParagraph"/>
        <w:ind w:left="1080" w:firstLine="0"/>
      </w:pPr>
    </w:p>
    <w:p w14:paraId="77E2827E" w14:textId="763B6C1F" w:rsidR="0009572B" w:rsidRDefault="00480A55" w:rsidP="007672AF">
      <w:pPr>
        <w:pStyle w:val="Heading5"/>
        <w:numPr>
          <w:ilvl w:val="4"/>
          <w:numId w:val="15"/>
        </w:numPr>
      </w:pPr>
      <w:bookmarkStart w:id="165" w:name="_Toc519174637"/>
      <w:r>
        <w:t xml:space="preserve">Xác định </w:t>
      </w:r>
      <w:r w:rsidR="0009572B">
        <w:t>điều kiện</w:t>
      </w:r>
      <w:bookmarkEnd w:id="165"/>
    </w:p>
    <w:p w14:paraId="47B50EF0" w14:textId="77777777" w:rsidR="00324885" w:rsidRDefault="00324885" w:rsidP="001C4B91">
      <w:pPr>
        <w:pStyle w:val="ListParagraph"/>
        <w:numPr>
          <w:ilvl w:val="1"/>
          <w:numId w:val="3"/>
        </w:numPr>
      </w:pPr>
      <w:r>
        <w:t>Tiền điều kiện:</w:t>
      </w:r>
    </w:p>
    <w:p w14:paraId="080AEE13" w14:textId="77777777" w:rsidR="00324885" w:rsidRDefault="00324885" w:rsidP="001C4B91">
      <w:pPr>
        <w:pStyle w:val="ListParagraph"/>
        <w:numPr>
          <w:ilvl w:val="2"/>
          <w:numId w:val="3"/>
        </w:numPr>
      </w:pPr>
      <w:r>
        <w:t>Người sử dụng đã đăng nhập hệ thống</w:t>
      </w:r>
    </w:p>
    <w:p w14:paraId="265BFD0F" w14:textId="77777777" w:rsidR="00324885" w:rsidRDefault="00324885" w:rsidP="001C4B91">
      <w:pPr>
        <w:pStyle w:val="ListParagraph"/>
        <w:numPr>
          <w:ilvl w:val="2"/>
          <w:numId w:val="3"/>
        </w:numPr>
      </w:pPr>
      <w:r>
        <w:t>Người dùng truy cập và hiển thị cây dữ liệu</w:t>
      </w:r>
    </w:p>
    <w:p w14:paraId="3207FE18" w14:textId="77777777" w:rsidR="00324885" w:rsidRDefault="00324885" w:rsidP="001C4B91">
      <w:pPr>
        <w:pStyle w:val="ListParagraph"/>
        <w:numPr>
          <w:ilvl w:val="1"/>
          <w:numId w:val="3"/>
        </w:numPr>
      </w:pPr>
      <w:r>
        <w:t>Hậu điều kiện</w:t>
      </w:r>
    </w:p>
    <w:p w14:paraId="77ABA9CB" w14:textId="77777777" w:rsidR="00324885" w:rsidRDefault="00324885" w:rsidP="001C4B91">
      <w:pPr>
        <w:pStyle w:val="ListParagraph"/>
        <w:numPr>
          <w:ilvl w:val="2"/>
          <w:numId w:val="3"/>
        </w:numPr>
      </w:pPr>
      <w:r>
        <w:t>(không)</w:t>
      </w:r>
    </w:p>
    <w:p w14:paraId="0F9DD11A" w14:textId="77777777" w:rsidR="00324885" w:rsidRDefault="00324885" w:rsidP="001C4B91">
      <w:pPr>
        <w:pStyle w:val="ListParagraph"/>
        <w:numPr>
          <w:ilvl w:val="1"/>
          <w:numId w:val="3"/>
        </w:numPr>
      </w:pPr>
      <w:r>
        <w:t>Điều kiện đặc biệt</w:t>
      </w:r>
    </w:p>
    <w:p w14:paraId="346B8BC4" w14:textId="77777777" w:rsidR="00324885" w:rsidRDefault="00324885" w:rsidP="001C4B91">
      <w:pPr>
        <w:pStyle w:val="ListParagraph"/>
        <w:numPr>
          <w:ilvl w:val="2"/>
          <w:numId w:val="3"/>
        </w:numPr>
      </w:pPr>
      <w:r>
        <w:t>(không)</w:t>
      </w:r>
    </w:p>
    <w:p w14:paraId="1CDDB652" w14:textId="77777777" w:rsidR="0009572B" w:rsidRDefault="0009572B" w:rsidP="007672AF">
      <w:pPr>
        <w:pStyle w:val="Heading4"/>
        <w:numPr>
          <w:ilvl w:val="3"/>
          <w:numId w:val="15"/>
        </w:numPr>
      </w:pPr>
      <w:bookmarkStart w:id="166" w:name="_Toc519174502"/>
      <w:bookmarkStart w:id="167" w:name="_Toc519174638"/>
      <w:r>
        <w:t>Biểu đồ lớp</w:t>
      </w:r>
      <w:bookmarkEnd w:id="166"/>
      <w:bookmarkEnd w:id="167"/>
    </w:p>
    <w:p w14:paraId="00A832A6" w14:textId="77777777" w:rsidR="0009572B" w:rsidRPr="0009572B" w:rsidRDefault="0009572B" w:rsidP="0009572B">
      <w:r>
        <w:t>(không)</w:t>
      </w:r>
    </w:p>
    <w:p w14:paraId="4FABA906" w14:textId="77777777" w:rsidR="0009572B" w:rsidRDefault="0009572B" w:rsidP="007672AF">
      <w:pPr>
        <w:pStyle w:val="Heading4"/>
        <w:numPr>
          <w:ilvl w:val="3"/>
          <w:numId w:val="15"/>
        </w:numPr>
      </w:pPr>
      <w:bookmarkStart w:id="168" w:name="_Toc519174503"/>
      <w:bookmarkStart w:id="169" w:name="_Toc519174639"/>
      <w:r>
        <w:t>Biểu đồ tuần tự</w:t>
      </w:r>
      <w:bookmarkEnd w:id="168"/>
      <w:bookmarkEnd w:id="169"/>
    </w:p>
    <w:p w14:paraId="07803728" w14:textId="77777777" w:rsidR="00E3495F" w:rsidRDefault="0009572B" w:rsidP="00E3495F">
      <w:r>
        <w:t>(không)</w:t>
      </w:r>
    </w:p>
    <w:p w14:paraId="5CD0AEA7" w14:textId="77777777" w:rsidR="0009572B" w:rsidRDefault="0009572B" w:rsidP="007672AF">
      <w:pPr>
        <w:pStyle w:val="Heading3"/>
        <w:numPr>
          <w:ilvl w:val="2"/>
          <w:numId w:val="15"/>
        </w:numPr>
      </w:pPr>
      <w:bookmarkStart w:id="170" w:name="_Toc519174504"/>
      <w:bookmarkStart w:id="171" w:name="_Toc519174640"/>
      <w:bookmarkStart w:id="172" w:name="_Hlk534808742"/>
      <w:r>
        <w:lastRenderedPageBreak/>
        <w:t>Mô tả ca sử dụng xử lý dữ liệu</w:t>
      </w:r>
      <w:bookmarkEnd w:id="170"/>
      <w:bookmarkEnd w:id="171"/>
    </w:p>
    <w:p w14:paraId="4CC9348E" w14:textId="77777777" w:rsidR="0009572B" w:rsidRDefault="0009572B" w:rsidP="007672AF">
      <w:pPr>
        <w:pStyle w:val="Heading4"/>
        <w:numPr>
          <w:ilvl w:val="3"/>
          <w:numId w:val="15"/>
        </w:numPr>
      </w:pPr>
      <w:bookmarkStart w:id="173" w:name="_Toc519174505"/>
      <w:bookmarkStart w:id="174" w:name="_Toc519174641"/>
      <w:r>
        <w:t>Biểu đồ ca sử dụng</w:t>
      </w:r>
      <w:bookmarkEnd w:id="173"/>
      <w:bookmarkEnd w:id="174"/>
    </w:p>
    <w:p w14:paraId="5DF1F70A" w14:textId="6689A431" w:rsidR="0009572B" w:rsidRDefault="00773659" w:rsidP="007672AF">
      <w:pPr>
        <w:pStyle w:val="Heading5"/>
        <w:numPr>
          <w:ilvl w:val="4"/>
          <w:numId w:val="15"/>
        </w:numPr>
      </w:pPr>
      <w:bookmarkStart w:id="175" w:name="_Toc519174642"/>
      <w:r>
        <w:t>Xây dựng b</w:t>
      </w:r>
      <w:r w:rsidR="0009572B">
        <w:t>iểu đồ</w:t>
      </w:r>
      <w:bookmarkEnd w:id="175"/>
    </w:p>
    <w:p w14:paraId="269F111A" w14:textId="77777777" w:rsidR="0063207D" w:rsidRDefault="00694FAA" w:rsidP="0063207D">
      <w:pPr>
        <w:pStyle w:val="NoSpacing"/>
        <w:keepNext/>
        <w:jc w:val="center"/>
      </w:pPr>
      <w:r>
        <w:rPr>
          <w:noProof/>
        </w:rPr>
        <w:drawing>
          <wp:inline distT="0" distB="0" distL="0" distR="0" wp14:anchorId="761AC686" wp14:editId="7C3EED86">
            <wp:extent cx="5757545" cy="4573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57545" cy="4573905"/>
                    </a:xfrm>
                    <a:prstGeom prst="rect">
                      <a:avLst/>
                    </a:prstGeom>
                  </pic:spPr>
                </pic:pic>
              </a:graphicData>
            </a:graphic>
          </wp:inline>
        </w:drawing>
      </w:r>
    </w:p>
    <w:p w14:paraId="3F5FDD73" w14:textId="15EDC8D4" w:rsidR="0009572B" w:rsidRPr="005A6E5D" w:rsidRDefault="0063207D" w:rsidP="0063207D">
      <w:pPr>
        <w:pStyle w:val="Caption"/>
      </w:pPr>
      <w:bookmarkStart w:id="176" w:name="_Toc519174710"/>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7</w:t>
      </w:r>
      <w:r w:rsidR="00486FEB">
        <w:rPr>
          <w:noProof/>
        </w:rPr>
        <w:fldChar w:fldCharType="end"/>
      </w:r>
      <w:r>
        <w:t xml:space="preserve"> </w:t>
      </w:r>
      <w:r>
        <w:rPr>
          <w:noProof/>
        </w:rPr>
        <w:t xml:space="preserve">Biểu đồ </w:t>
      </w:r>
      <w:r w:rsidRPr="0067580A">
        <w:rPr>
          <w:noProof/>
        </w:rPr>
        <w:t>ca sử dụng xử lý dữ liệu</w:t>
      </w:r>
      <w:bookmarkEnd w:id="176"/>
    </w:p>
    <w:p w14:paraId="5BBF57CC" w14:textId="49609228" w:rsidR="0009572B" w:rsidRDefault="00480A55" w:rsidP="007672AF">
      <w:pPr>
        <w:pStyle w:val="Heading5"/>
        <w:numPr>
          <w:ilvl w:val="4"/>
          <w:numId w:val="15"/>
        </w:numPr>
      </w:pPr>
      <w:bookmarkStart w:id="177" w:name="_Toc519174643"/>
      <w:r>
        <w:t>Xác định l</w:t>
      </w:r>
      <w:r w:rsidR="0009572B">
        <w:t>uồng cơ bản</w:t>
      </w:r>
      <w:bookmarkEnd w:id="177"/>
    </w:p>
    <w:p w14:paraId="569810D6" w14:textId="77777777" w:rsidR="0009572B" w:rsidRDefault="0009572B" w:rsidP="0009572B">
      <w:r>
        <w:t xml:space="preserve">Ca sử dụng được xác định người dùng khi </w:t>
      </w:r>
      <w:r w:rsidR="00002627">
        <w:t>sử dụng một trong các mô đun xử lý dữ liệu. Đây là một mô tả chung cho nhóm các ca sử dụng tương tác với người dùng và các mô đun xử lý</w:t>
      </w:r>
      <w:r>
        <w:t>. Luồng cơ bản của ca sử dụng được mô tả như sau:</w:t>
      </w:r>
    </w:p>
    <w:p w14:paraId="22CAD8E1" w14:textId="77777777" w:rsidR="0009572B" w:rsidRDefault="00002627" w:rsidP="001C4B91">
      <w:pPr>
        <w:pStyle w:val="ListParagraph"/>
        <w:numPr>
          <w:ilvl w:val="1"/>
          <w:numId w:val="3"/>
        </w:numPr>
      </w:pPr>
      <w:r>
        <w:t>Người dùng truy cập mô đun xử lý dữ liệu từ thanh điều hướng</w:t>
      </w:r>
    </w:p>
    <w:p w14:paraId="5AEF023C" w14:textId="77777777" w:rsidR="00002627" w:rsidRDefault="00002627" w:rsidP="001C4B91">
      <w:pPr>
        <w:pStyle w:val="ListParagraph"/>
        <w:numPr>
          <w:ilvl w:val="1"/>
          <w:numId w:val="3"/>
        </w:numPr>
      </w:pPr>
      <w:r>
        <w:lastRenderedPageBreak/>
        <w:t>Máy chủ xác nhận quyền xử dụng mô đun</w:t>
      </w:r>
    </w:p>
    <w:p w14:paraId="1E35911D" w14:textId="77777777" w:rsidR="00002627" w:rsidRDefault="00002627" w:rsidP="001C4B91">
      <w:pPr>
        <w:pStyle w:val="ListParagraph"/>
        <w:numPr>
          <w:ilvl w:val="1"/>
          <w:numId w:val="3"/>
        </w:numPr>
      </w:pPr>
      <w:r>
        <w:t>Xác nhận quyền thành công</w:t>
      </w:r>
    </w:p>
    <w:p w14:paraId="080CCCCC" w14:textId="77777777" w:rsidR="00002627" w:rsidRDefault="00002627" w:rsidP="001C4B91">
      <w:pPr>
        <w:pStyle w:val="ListParagraph"/>
        <w:numPr>
          <w:ilvl w:val="1"/>
          <w:numId w:val="3"/>
        </w:numPr>
      </w:pPr>
      <w:r>
        <w:t>Hiển thị giao diện mô đun</w:t>
      </w:r>
    </w:p>
    <w:p w14:paraId="6E19579E" w14:textId="77777777" w:rsidR="00002627" w:rsidRDefault="00002627" w:rsidP="001C4B91">
      <w:pPr>
        <w:pStyle w:val="ListParagraph"/>
        <w:numPr>
          <w:ilvl w:val="1"/>
          <w:numId w:val="3"/>
        </w:numPr>
      </w:pPr>
      <w:r>
        <w:t>Chọn dữ liệu đầu vào từ bộ lưu trữ</w:t>
      </w:r>
    </w:p>
    <w:p w14:paraId="5D433A5D" w14:textId="77777777" w:rsidR="00002627" w:rsidRDefault="00002627" w:rsidP="001C4B91">
      <w:pPr>
        <w:pStyle w:val="ListParagraph"/>
        <w:numPr>
          <w:ilvl w:val="1"/>
          <w:numId w:val="3"/>
        </w:numPr>
      </w:pPr>
      <w:r>
        <w:t>Máy chủ gọi chức năng hiển thị và truy nhập cây thư mục</w:t>
      </w:r>
    </w:p>
    <w:p w14:paraId="7722E643" w14:textId="77777777" w:rsidR="00002627" w:rsidRDefault="00002627" w:rsidP="001C4B91">
      <w:pPr>
        <w:pStyle w:val="ListParagraph"/>
        <w:numPr>
          <w:ilvl w:val="1"/>
          <w:numId w:val="3"/>
        </w:numPr>
      </w:pPr>
      <w:r>
        <w:t>Người dùng tìm và chọn tệp tin dữ liệu đầu vào</w:t>
      </w:r>
    </w:p>
    <w:p w14:paraId="10E88870" w14:textId="77777777" w:rsidR="00002627" w:rsidRDefault="00002627" w:rsidP="001C4B91">
      <w:pPr>
        <w:pStyle w:val="ListParagraph"/>
        <w:numPr>
          <w:ilvl w:val="1"/>
          <w:numId w:val="3"/>
        </w:numPr>
      </w:pPr>
      <w:r>
        <w:t>Máy chủ nhận thông tin tệp dữ liệu</w:t>
      </w:r>
    </w:p>
    <w:p w14:paraId="43C6D9F9" w14:textId="77777777" w:rsidR="00002627" w:rsidRDefault="00002627" w:rsidP="001C4B91">
      <w:pPr>
        <w:pStyle w:val="ListParagraph"/>
        <w:numPr>
          <w:ilvl w:val="1"/>
          <w:numId w:val="3"/>
        </w:numPr>
      </w:pPr>
      <w:r>
        <w:t>Kiểm tra tệp dữ liệu và yêu cầu đầu vào của thuật toán</w:t>
      </w:r>
    </w:p>
    <w:p w14:paraId="3EA50285" w14:textId="77777777" w:rsidR="00002627" w:rsidRDefault="00002627" w:rsidP="001C4B91">
      <w:pPr>
        <w:pStyle w:val="ListParagraph"/>
        <w:numPr>
          <w:ilvl w:val="1"/>
          <w:numId w:val="3"/>
        </w:numPr>
      </w:pPr>
      <w:r>
        <w:t>Xác nhận đầu vào hợp lệ</w:t>
      </w:r>
    </w:p>
    <w:p w14:paraId="5B5E72B8" w14:textId="77777777" w:rsidR="00002627" w:rsidRDefault="00002627" w:rsidP="001C4B91">
      <w:pPr>
        <w:pStyle w:val="ListParagraph"/>
        <w:numPr>
          <w:ilvl w:val="1"/>
          <w:numId w:val="3"/>
        </w:numPr>
      </w:pPr>
      <w:r>
        <w:t>Người dùng chọn thuật toán được cài đặt trong module</w:t>
      </w:r>
    </w:p>
    <w:p w14:paraId="5163E4D8" w14:textId="77777777" w:rsidR="00002627" w:rsidRDefault="00002627" w:rsidP="001C4B91">
      <w:pPr>
        <w:pStyle w:val="ListParagraph"/>
        <w:numPr>
          <w:ilvl w:val="1"/>
          <w:numId w:val="3"/>
        </w:numPr>
      </w:pPr>
      <w:r>
        <w:t>Máy chủ kiểm tra các tham số của thuật toán</w:t>
      </w:r>
    </w:p>
    <w:p w14:paraId="004F10CF" w14:textId="77777777" w:rsidR="00002627" w:rsidRDefault="00002627" w:rsidP="001C4B91">
      <w:pPr>
        <w:pStyle w:val="ListParagraph"/>
        <w:numPr>
          <w:ilvl w:val="1"/>
          <w:numId w:val="3"/>
        </w:numPr>
      </w:pPr>
      <w:r>
        <w:t>Hiển thị giao diện nhập tham số</w:t>
      </w:r>
    </w:p>
    <w:p w14:paraId="74447C9C" w14:textId="77777777" w:rsidR="00002627" w:rsidRDefault="00002627" w:rsidP="001C4B91">
      <w:pPr>
        <w:pStyle w:val="ListParagraph"/>
        <w:numPr>
          <w:ilvl w:val="1"/>
          <w:numId w:val="3"/>
        </w:numPr>
      </w:pPr>
      <w:r>
        <w:t>Người dùng tùy chỉnh tham số của hệ thống</w:t>
      </w:r>
    </w:p>
    <w:p w14:paraId="026D5B59" w14:textId="77777777" w:rsidR="00002627" w:rsidRDefault="00002627" w:rsidP="001C4B91">
      <w:pPr>
        <w:pStyle w:val="ListParagraph"/>
        <w:numPr>
          <w:ilvl w:val="1"/>
          <w:numId w:val="3"/>
        </w:numPr>
      </w:pPr>
      <w:r>
        <w:t>Máy chủ kiểm tra sự phù hợp của tham số</w:t>
      </w:r>
    </w:p>
    <w:p w14:paraId="38560BC5" w14:textId="77777777" w:rsidR="00002627" w:rsidRDefault="00002627" w:rsidP="001C4B91">
      <w:pPr>
        <w:pStyle w:val="ListParagraph"/>
        <w:numPr>
          <w:ilvl w:val="1"/>
          <w:numId w:val="3"/>
        </w:numPr>
      </w:pPr>
      <w:r>
        <w:t>Tham số được chấp nhận</w:t>
      </w:r>
    </w:p>
    <w:p w14:paraId="580E6560" w14:textId="77777777" w:rsidR="00002627" w:rsidRDefault="00002627" w:rsidP="001C4B91">
      <w:pPr>
        <w:pStyle w:val="ListParagraph"/>
        <w:numPr>
          <w:ilvl w:val="1"/>
          <w:numId w:val="3"/>
        </w:numPr>
      </w:pPr>
      <w:r>
        <w:t>Người dùng bắt đầu chạy xử lý</w:t>
      </w:r>
    </w:p>
    <w:p w14:paraId="3B53F86E" w14:textId="77777777" w:rsidR="00002627" w:rsidRDefault="00002627" w:rsidP="001C4B91">
      <w:pPr>
        <w:pStyle w:val="ListParagraph"/>
        <w:numPr>
          <w:ilvl w:val="1"/>
          <w:numId w:val="3"/>
        </w:numPr>
      </w:pPr>
      <w:r>
        <w:t>Máy chủ kiểm tra tài nguyên</w:t>
      </w:r>
    </w:p>
    <w:p w14:paraId="1F6E64A9" w14:textId="77777777" w:rsidR="00002627" w:rsidRDefault="00002627" w:rsidP="001C4B91">
      <w:pPr>
        <w:pStyle w:val="ListParagraph"/>
        <w:numPr>
          <w:ilvl w:val="1"/>
          <w:numId w:val="3"/>
        </w:numPr>
      </w:pPr>
      <w:r>
        <w:t>Thông báo tài nguyên sẵn sang</w:t>
      </w:r>
    </w:p>
    <w:p w14:paraId="691872EC" w14:textId="77777777" w:rsidR="00002627" w:rsidRDefault="00002627" w:rsidP="001C4B91">
      <w:pPr>
        <w:pStyle w:val="ListParagraph"/>
        <w:numPr>
          <w:ilvl w:val="1"/>
          <w:numId w:val="3"/>
        </w:numPr>
      </w:pPr>
      <w:r>
        <w:t>Máy chủ khởi tạo tiến trình xử lý trên máy chủ</w:t>
      </w:r>
    </w:p>
    <w:p w14:paraId="69FDA52B" w14:textId="77777777" w:rsidR="00002627" w:rsidRDefault="00002627" w:rsidP="001C4B91">
      <w:pPr>
        <w:pStyle w:val="ListParagraph"/>
        <w:numPr>
          <w:ilvl w:val="1"/>
          <w:numId w:val="3"/>
        </w:numPr>
      </w:pPr>
      <w:r>
        <w:t xml:space="preserve">Máy chủ cập nhật tiến độ xử lý và cập nhật </w:t>
      </w:r>
      <w:proofErr w:type="spellStart"/>
      <w:r>
        <w:t>nhật</w:t>
      </w:r>
      <w:proofErr w:type="spellEnd"/>
      <w:r>
        <w:t xml:space="preserve"> ký xử lý</w:t>
      </w:r>
    </w:p>
    <w:p w14:paraId="42B64FDE" w14:textId="77777777" w:rsidR="00002627" w:rsidRDefault="00002627" w:rsidP="001C4B91">
      <w:pPr>
        <w:pStyle w:val="ListParagraph"/>
        <w:numPr>
          <w:ilvl w:val="1"/>
          <w:numId w:val="3"/>
        </w:numPr>
      </w:pPr>
      <w:r>
        <w:t>Hiển thị tiến độ xử lý cho người dùng</w:t>
      </w:r>
    </w:p>
    <w:p w14:paraId="6722CB0B" w14:textId="77777777" w:rsidR="00002627" w:rsidRDefault="00002627" w:rsidP="001C4B91">
      <w:pPr>
        <w:pStyle w:val="ListParagraph"/>
        <w:numPr>
          <w:ilvl w:val="1"/>
          <w:numId w:val="3"/>
        </w:numPr>
      </w:pPr>
      <w:r>
        <w:t>Tiến trình xử lý hoàn tất</w:t>
      </w:r>
    </w:p>
    <w:p w14:paraId="3CD44534" w14:textId="77777777" w:rsidR="00002627" w:rsidRDefault="00002627" w:rsidP="001C4B91">
      <w:pPr>
        <w:pStyle w:val="ListParagraph"/>
        <w:numPr>
          <w:ilvl w:val="1"/>
          <w:numId w:val="3"/>
        </w:numPr>
      </w:pPr>
      <w:r>
        <w:lastRenderedPageBreak/>
        <w:t>Máy chủ kiểm tra kết quả xử lý</w:t>
      </w:r>
    </w:p>
    <w:p w14:paraId="366FBE6C" w14:textId="77777777" w:rsidR="00002627" w:rsidRDefault="00002627" w:rsidP="001C4B91">
      <w:pPr>
        <w:pStyle w:val="ListParagraph"/>
        <w:numPr>
          <w:ilvl w:val="1"/>
          <w:numId w:val="3"/>
        </w:numPr>
      </w:pPr>
      <w:r>
        <w:t>Xử lý thành công</w:t>
      </w:r>
    </w:p>
    <w:p w14:paraId="77E9099A" w14:textId="77777777" w:rsidR="00002627" w:rsidRDefault="00002627" w:rsidP="001C4B91">
      <w:pPr>
        <w:pStyle w:val="ListParagraph"/>
        <w:numPr>
          <w:ilvl w:val="1"/>
          <w:numId w:val="3"/>
        </w:numPr>
      </w:pPr>
      <w:r>
        <w:t>Lưu trữ thông tin kết quả</w:t>
      </w:r>
    </w:p>
    <w:p w14:paraId="42224704" w14:textId="77777777" w:rsidR="00002627" w:rsidRDefault="00002627" w:rsidP="001C4B91">
      <w:pPr>
        <w:pStyle w:val="ListParagraph"/>
        <w:numPr>
          <w:ilvl w:val="1"/>
          <w:numId w:val="3"/>
        </w:numPr>
      </w:pPr>
      <w:r>
        <w:t xml:space="preserve">Thông báo cho người dùng và hiển thị </w:t>
      </w:r>
      <w:r w:rsidR="008969CC">
        <w:t>điều hướng đến trình quản lý dữ liệu</w:t>
      </w:r>
    </w:p>
    <w:p w14:paraId="380B37D9" w14:textId="68229775" w:rsidR="0009572B" w:rsidRDefault="00480A55" w:rsidP="007672AF">
      <w:pPr>
        <w:pStyle w:val="Heading5"/>
        <w:numPr>
          <w:ilvl w:val="4"/>
          <w:numId w:val="15"/>
        </w:numPr>
      </w:pPr>
      <w:bookmarkStart w:id="178" w:name="_Toc519174644"/>
      <w:r>
        <w:t>Xác định l</w:t>
      </w:r>
      <w:r w:rsidR="0009572B">
        <w:t>uồng rẽ nhánh</w:t>
      </w:r>
      <w:bookmarkEnd w:id="178"/>
    </w:p>
    <w:p w14:paraId="216A600B" w14:textId="77777777" w:rsidR="0009572B" w:rsidRDefault="0009572B" w:rsidP="001C4B91">
      <w:pPr>
        <w:pStyle w:val="ListParagraph"/>
        <w:numPr>
          <w:ilvl w:val="0"/>
          <w:numId w:val="3"/>
        </w:numPr>
      </w:pPr>
      <w:r>
        <w:t>Kết nối máy chủ xử lý bộ công cụ thất bại</w:t>
      </w:r>
    </w:p>
    <w:p w14:paraId="08F3422B" w14:textId="77777777" w:rsidR="0009572B" w:rsidRDefault="0009572B" w:rsidP="001C4B91">
      <w:pPr>
        <w:pStyle w:val="ListParagraph"/>
        <w:numPr>
          <w:ilvl w:val="1"/>
          <w:numId w:val="3"/>
        </w:numPr>
      </w:pPr>
      <w:r>
        <w:t>Người dùng yêu cầu truy cập và yêu cầu được gửi lên máy chủ</w:t>
      </w:r>
    </w:p>
    <w:p w14:paraId="773E19A0" w14:textId="77777777" w:rsidR="0009572B" w:rsidRDefault="0009572B" w:rsidP="001C4B91">
      <w:pPr>
        <w:pStyle w:val="ListParagraph"/>
        <w:numPr>
          <w:ilvl w:val="1"/>
          <w:numId w:val="3"/>
        </w:numPr>
      </w:pPr>
      <w:r>
        <w:t>Yêu cầu được gửi và thời gian chờ phản hồi kết thúc</w:t>
      </w:r>
    </w:p>
    <w:p w14:paraId="2469FD32" w14:textId="77777777" w:rsidR="0009572B" w:rsidRDefault="0009572B" w:rsidP="001C4B91">
      <w:pPr>
        <w:pStyle w:val="ListParagraph"/>
        <w:numPr>
          <w:ilvl w:val="1"/>
          <w:numId w:val="3"/>
        </w:numPr>
      </w:pPr>
      <w:r>
        <w:t>Tập lệnh trạng thái HTTP thông báo cho người dùng kết nối thất bại</w:t>
      </w:r>
    </w:p>
    <w:p w14:paraId="11233A90" w14:textId="77777777" w:rsidR="0009572B" w:rsidRDefault="008969CC" w:rsidP="001C4B91">
      <w:pPr>
        <w:pStyle w:val="ListParagraph"/>
        <w:numPr>
          <w:ilvl w:val="0"/>
          <w:numId w:val="3"/>
        </w:numPr>
      </w:pPr>
      <w:r>
        <w:t>Không tìm thấy dữ liệu đầu vào</w:t>
      </w:r>
    </w:p>
    <w:p w14:paraId="0F8A6029" w14:textId="77777777" w:rsidR="008969CC" w:rsidRDefault="008969CC" w:rsidP="001C4B91">
      <w:pPr>
        <w:pStyle w:val="ListParagraph"/>
        <w:numPr>
          <w:ilvl w:val="1"/>
          <w:numId w:val="3"/>
        </w:numPr>
      </w:pPr>
      <w:r>
        <w:t>Người dùng truy cập mô đun xử lý dữ liệu từ thanh điều hướng</w:t>
      </w:r>
    </w:p>
    <w:p w14:paraId="4A97C110" w14:textId="77777777" w:rsidR="008969CC" w:rsidRDefault="008969CC" w:rsidP="001C4B91">
      <w:pPr>
        <w:pStyle w:val="ListParagraph"/>
        <w:numPr>
          <w:ilvl w:val="1"/>
          <w:numId w:val="3"/>
        </w:numPr>
      </w:pPr>
      <w:r>
        <w:t>Máy chủ xác nhận quyền xử dụng mô đun</w:t>
      </w:r>
    </w:p>
    <w:p w14:paraId="3AD6572F" w14:textId="77777777" w:rsidR="008969CC" w:rsidRDefault="008969CC" w:rsidP="001C4B91">
      <w:pPr>
        <w:pStyle w:val="ListParagraph"/>
        <w:numPr>
          <w:ilvl w:val="1"/>
          <w:numId w:val="3"/>
        </w:numPr>
      </w:pPr>
      <w:r>
        <w:t>Xác nhận quyền thành công</w:t>
      </w:r>
    </w:p>
    <w:p w14:paraId="4BDB6DC8" w14:textId="77777777" w:rsidR="008969CC" w:rsidRDefault="008969CC" w:rsidP="001C4B91">
      <w:pPr>
        <w:pStyle w:val="ListParagraph"/>
        <w:numPr>
          <w:ilvl w:val="1"/>
          <w:numId w:val="3"/>
        </w:numPr>
      </w:pPr>
      <w:r>
        <w:t>Hiển thị giao diện mô đun</w:t>
      </w:r>
    </w:p>
    <w:p w14:paraId="3C0F64FA" w14:textId="77777777" w:rsidR="008969CC" w:rsidRDefault="008969CC" w:rsidP="001C4B91">
      <w:pPr>
        <w:pStyle w:val="ListParagraph"/>
        <w:numPr>
          <w:ilvl w:val="1"/>
          <w:numId w:val="3"/>
        </w:numPr>
      </w:pPr>
      <w:r>
        <w:t>Chọn dữ liệu đầu vào từ bộ lưu trữ</w:t>
      </w:r>
    </w:p>
    <w:p w14:paraId="35A1A410" w14:textId="77777777" w:rsidR="008969CC" w:rsidRDefault="008969CC" w:rsidP="001C4B91">
      <w:pPr>
        <w:pStyle w:val="ListParagraph"/>
        <w:numPr>
          <w:ilvl w:val="1"/>
          <w:numId w:val="3"/>
        </w:numPr>
      </w:pPr>
      <w:r>
        <w:t>Máy chủ gọi chức năng hiển thị và truy nhập cây thư mục</w:t>
      </w:r>
    </w:p>
    <w:p w14:paraId="151FBA1B" w14:textId="77777777" w:rsidR="008969CC" w:rsidRDefault="008969CC" w:rsidP="001C4B91">
      <w:pPr>
        <w:pStyle w:val="ListParagraph"/>
        <w:numPr>
          <w:ilvl w:val="1"/>
          <w:numId w:val="3"/>
        </w:numPr>
      </w:pPr>
      <w:r>
        <w:t>Người dùng tìm và chọn tệp tin dữ liệu đầu vào</w:t>
      </w:r>
    </w:p>
    <w:p w14:paraId="7D334B70" w14:textId="77777777" w:rsidR="008969CC" w:rsidRDefault="008969CC" w:rsidP="001C4B91">
      <w:pPr>
        <w:pStyle w:val="ListParagraph"/>
        <w:numPr>
          <w:ilvl w:val="1"/>
          <w:numId w:val="3"/>
        </w:numPr>
      </w:pPr>
      <w:r>
        <w:t>Máy chủ nhận thông tin tệp dữ liệu</w:t>
      </w:r>
    </w:p>
    <w:p w14:paraId="33E1F948" w14:textId="77777777" w:rsidR="008969CC" w:rsidRDefault="008969CC" w:rsidP="001C4B91">
      <w:pPr>
        <w:pStyle w:val="ListParagraph"/>
        <w:numPr>
          <w:ilvl w:val="1"/>
          <w:numId w:val="3"/>
        </w:numPr>
      </w:pPr>
      <w:r>
        <w:t>Không tìm thấy dữ liệu được lưu trữ</w:t>
      </w:r>
    </w:p>
    <w:p w14:paraId="7F2500B7" w14:textId="77777777" w:rsidR="008969CC" w:rsidRDefault="008969CC" w:rsidP="001C4B91">
      <w:pPr>
        <w:pStyle w:val="ListParagraph"/>
        <w:numPr>
          <w:ilvl w:val="1"/>
          <w:numId w:val="3"/>
        </w:numPr>
      </w:pPr>
      <w:r>
        <w:t>Thông báo lỗi và điều hướng tới chức năng đăng dữ liệu</w:t>
      </w:r>
    </w:p>
    <w:p w14:paraId="49996A36" w14:textId="77777777" w:rsidR="008969CC" w:rsidRDefault="008969CC" w:rsidP="001C4B91">
      <w:pPr>
        <w:pStyle w:val="ListParagraph"/>
        <w:numPr>
          <w:ilvl w:val="0"/>
          <w:numId w:val="3"/>
        </w:numPr>
      </w:pPr>
      <w:r>
        <w:t>Xác nhận dữ liệu đầu vào thất bại</w:t>
      </w:r>
    </w:p>
    <w:p w14:paraId="1D8C6BAB" w14:textId="77777777" w:rsidR="008969CC" w:rsidRDefault="008969CC" w:rsidP="001C4B91">
      <w:pPr>
        <w:pStyle w:val="ListParagraph"/>
        <w:numPr>
          <w:ilvl w:val="1"/>
          <w:numId w:val="3"/>
        </w:numPr>
      </w:pPr>
      <w:r>
        <w:lastRenderedPageBreak/>
        <w:t>Người dùng truy cập mô đun xử lý dữ liệu từ thanh điều hướng</w:t>
      </w:r>
    </w:p>
    <w:p w14:paraId="2F0B2EA1" w14:textId="77777777" w:rsidR="008969CC" w:rsidRDefault="008969CC" w:rsidP="001C4B91">
      <w:pPr>
        <w:pStyle w:val="ListParagraph"/>
        <w:numPr>
          <w:ilvl w:val="1"/>
          <w:numId w:val="3"/>
        </w:numPr>
      </w:pPr>
      <w:r>
        <w:t>Máy chủ xác nhận quyền xử dụng mô đun</w:t>
      </w:r>
    </w:p>
    <w:p w14:paraId="5B08901B" w14:textId="77777777" w:rsidR="008969CC" w:rsidRDefault="008969CC" w:rsidP="001C4B91">
      <w:pPr>
        <w:pStyle w:val="ListParagraph"/>
        <w:numPr>
          <w:ilvl w:val="1"/>
          <w:numId w:val="3"/>
        </w:numPr>
      </w:pPr>
      <w:r>
        <w:t>Xác nhận quyền thành công</w:t>
      </w:r>
    </w:p>
    <w:p w14:paraId="728D4FCB" w14:textId="77777777" w:rsidR="008969CC" w:rsidRDefault="008969CC" w:rsidP="001C4B91">
      <w:pPr>
        <w:pStyle w:val="ListParagraph"/>
        <w:numPr>
          <w:ilvl w:val="1"/>
          <w:numId w:val="3"/>
        </w:numPr>
      </w:pPr>
      <w:r>
        <w:t>Hiển thị giao diện mô đun</w:t>
      </w:r>
    </w:p>
    <w:p w14:paraId="323B25D8" w14:textId="77777777" w:rsidR="008969CC" w:rsidRDefault="008969CC" w:rsidP="001C4B91">
      <w:pPr>
        <w:pStyle w:val="ListParagraph"/>
        <w:numPr>
          <w:ilvl w:val="1"/>
          <w:numId w:val="3"/>
        </w:numPr>
      </w:pPr>
      <w:r>
        <w:t>Chọn dữ liệu đầu vào từ bộ lưu trữ</w:t>
      </w:r>
    </w:p>
    <w:p w14:paraId="22279621" w14:textId="77777777" w:rsidR="008969CC" w:rsidRDefault="008969CC" w:rsidP="001C4B91">
      <w:pPr>
        <w:pStyle w:val="ListParagraph"/>
        <w:numPr>
          <w:ilvl w:val="1"/>
          <w:numId w:val="3"/>
        </w:numPr>
      </w:pPr>
      <w:r>
        <w:t>Máy chủ gọi chức năng hiển thị và truy nhập cây thư mục</w:t>
      </w:r>
    </w:p>
    <w:p w14:paraId="63B72E7A" w14:textId="77777777" w:rsidR="008969CC" w:rsidRDefault="008969CC" w:rsidP="001C4B91">
      <w:pPr>
        <w:pStyle w:val="ListParagraph"/>
        <w:numPr>
          <w:ilvl w:val="1"/>
          <w:numId w:val="3"/>
        </w:numPr>
      </w:pPr>
      <w:r>
        <w:t>Người dùng tìm và chọn tệp tin dữ liệu đầu vào</w:t>
      </w:r>
    </w:p>
    <w:p w14:paraId="057EEAE5" w14:textId="77777777" w:rsidR="008969CC" w:rsidRDefault="008969CC" w:rsidP="001C4B91">
      <w:pPr>
        <w:pStyle w:val="ListParagraph"/>
        <w:numPr>
          <w:ilvl w:val="1"/>
          <w:numId w:val="3"/>
        </w:numPr>
      </w:pPr>
      <w:r>
        <w:t>Máy chủ nhận thông tin tệp dữ liệu</w:t>
      </w:r>
    </w:p>
    <w:p w14:paraId="71060E3B" w14:textId="77777777" w:rsidR="008969CC" w:rsidRDefault="008969CC" w:rsidP="001C4B91">
      <w:pPr>
        <w:pStyle w:val="ListParagraph"/>
        <w:numPr>
          <w:ilvl w:val="1"/>
          <w:numId w:val="3"/>
        </w:numPr>
      </w:pPr>
      <w:r>
        <w:t>Kiểm tra tệp dữ liệu và yêu cầu đầu vào của thuật toán</w:t>
      </w:r>
    </w:p>
    <w:p w14:paraId="105CF2BC" w14:textId="77777777" w:rsidR="008969CC" w:rsidRDefault="008969CC" w:rsidP="001C4B91">
      <w:pPr>
        <w:pStyle w:val="ListParagraph"/>
        <w:numPr>
          <w:ilvl w:val="1"/>
          <w:numId w:val="3"/>
        </w:numPr>
      </w:pPr>
      <w:r>
        <w:t>Xác nhận đầu vào thất bại</w:t>
      </w:r>
    </w:p>
    <w:p w14:paraId="58D8CF2B" w14:textId="77777777" w:rsidR="008969CC" w:rsidRDefault="008969CC" w:rsidP="001C4B91">
      <w:pPr>
        <w:pStyle w:val="ListParagraph"/>
        <w:numPr>
          <w:ilvl w:val="1"/>
          <w:numId w:val="3"/>
        </w:numPr>
      </w:pPr>
      <w:r>
        <w:t>Yêu cầu chọn lại dữ liệu đầu vào</w:t>
      </w:r>
    </w:p>
    <w:p w14:paraId="1090794B" w14:textId="77777777" w:rsidR="008969CC" w:rsidRDefault="008969CC" w:rsidP="001C4B91">
      <w:pPr>
        <w:pStyle w:val="ListParagraph"/>
        <w:numPr>
          <w:ilvl w:val="0"/>
          <w:numId w:val="3"/>
        </w:numPr>
      </w:pPr>
      <w:r>
        <w:t>Xác nhận quyền thất bại</w:t>
      </w:r>
    </w:p>
    <w:p w14:paraId="1189EF77" w14:textId="77777777" w:rsidR="008969CC" w:rsidRDefault="008969CC" w:rsidP="001C4B91">
      <w:pPr>
        <w:pStyle w:val="ListParagraph"/>
        <w:numPr>
          <w:ilvl w:val="1"/>
          <w:numId w:val="3"/>
        </w:numPr>
      </w:pPr>
      <w:r>
        <w:t>Người dùng truy cập mô đun xử lý dữ liệu từ thanh điều hướng</w:t>
      </w:r>
    </w:p>
    <w:p w14:paraId="73B46B10" w14:textId="77777777" w:rsidR="008969CC" w:rsidRDefault="008969CC" w:rsidP="001C4B91">
      <w:pPr>
        <w:pStyle w:val="ListParagraph"/>
        <w:numPr>
          <w:ilvl w:val="1"/>
          <w:numId w:val="3"/>
        </w:numPr>
      </w:pPr>
      <w:r>
        <w:t>Máy chủ xác nhận quyền xử dụng mô đun</w:t>
      </w:r>
    </w:p>
    <w:p w14:paraId="6B7C45E9" w14:textId="77777777" w:rsidR="008969CC" w:rsidRDefault="008969CC" w:rsidP="001C4B91">
      <w:pPr>
        <w:pStyle w:val="ListParagraph"/>
        <w:numPr>
          <w:ilvl w:val="1"/>
          <w:numId w:val="3"/>
        </w:numPr>
      </w:pPr>
      <w:r>
        <w:t>Thông báo không thể truy cập</w:t>
      </w:r>
    </w:p>
    <w:p w14:paraId="1992FAA7" w14:textId="50D1B9BF" w:rsidR="0009572B" w:rsidRDefault="00480A55" w:rsidP="007672AF">
      <w:pPr>
        <w:pStyle w:val="Heading5"/>
        <w:numPr>
          <w:ilvl w:val="4"/>
          <w:numId w:val="15"/>
        </w:numPr>
      </w:pPr>
      <w:bookmarkStart w:id="179" w:name="_Toc519174645"/>
      <w:r>
        <w:t xml:space="preserve">Xác định </w:t>
      </w:r>
      <w:r w:rsidR="0009572B">
        <w:t>điều kiện</w:t>
      </w:r>
      <w:bookmarkEnd w:id="179"/>
    </w:p>
    <w:p w14:paraId="36A687A6" w14:textId="77777777" w:rsidR="00324885" w:rsidRDefault="00324885" w:rsidP="001C4B91">
      <w:pPr>
        <w:pStyle w:val="ListParagraph"/>
        <w:numPr>
          <w:ilvl w:val="1"/>
          <w:numId w:val="3"/>
        </w:numPr>
      </w:pPr>
      <w:r>
        <w:t>Tiền điều kiện:</w:t>
      </w:r>
    </w:p>
    <w:p w14:paraId="2DAEC0E0" w14:textId="77777777" w:rsidR="00324885" w:rsidRDefault="00324885" w:rsidP="001C4B91">
      <w:pPr>
        <w:pStyle w:val="ListParagraph"/>
        <w:numPr>
          <w:ilvl w:val="2"/>
          <w:numId w:val="3"/>
        </w:numPr>
      </w:pPr>
      <w:r>
        <w:t>Người sử dụng đã đăng nhập hệ thống</w:t>
      </w:r>
    </w:p>
    <w:p w14:paraId="242A157D" w14:textId="77777777" w:rsidR="00324885" w:rsidRDefault="00324885" w:rsidP="001C4B91">
      <w:pPr>
        <w:pStyle w:val="ListParagraph"/>
        <w:numPr>
          <w:ilvl w:val="1"/>
          <w:numId w:val="3"/>
        </w:numPr>
      </w:pPr>
      <w:r>
        <w:t>Hậu điều kiện</w:t>
      </w:r>
    </w:p>
    <w:p w14:paraId="7D871427" w14:textId="77777777" w:rsidR="00324885" w:rsidRDefault="00324885" w:rsidP="001C4B91">
      <w:pPr>
        <w:pStyle w:val="ListParagraph"/>
        <w:numPr>
          <w:ilvl w:val="2"/>
          <w:numId w:val="3"/>
        </w:numPr>
      </w:pPr>
      <w:r>
        <w:t>(không)</w:t>
      </w:r>
    </w:p>
    <w:p w14:paraId="421D21C4" w14:textId="77777777" w:rsidR="00324885" w:rsidRDefault="00324885" w:rsidP="001C4B91">
      <w:pPr>
        <w:pStyle w:val="ListParagraph"/>
        <w:numPr>
          <w:ilvl w:val="1"/>
          <w:numId w:val="3"/>
        </w:numPr>
      </w:pPr>
      <w:r>
        <w:t>Điều kiện đặc biệt</w:t>
      </w:r>
    </w:p>
    <w:p w14:paraId="72A530F2" w14:textId="77777777" w:rsidR="00324885" w:rsidRDefault="00324885" w:rsidP="001C4B91">
      <w:pPr>
        <w:pStyle w:val="ListParagraph"/>
        <w:numPr>
          <w:ilvl w:val="2"/>
          <w:numId w:val="3"/>
        </w:numPr>
      </w:pPr>
      <w:r>
        <w:t>(không)</w:t>
      </w:r>
    </w:p>
    <w:p w14:paraId="46539E76" w14:textId="77777777" w:rsidR="0009572B" w:rsidRDefault="0009572B" w:rsidP="007672AF">
      <w:pPr>
        <w:pStyle w:val="Heading4"/>
        <w:numPr>
          <w:ilvl w:val="3"/>
          <w:numId w:val="15"/>
        </w:numPr>
      </w:pPr>
      <w:bookmarkStart w:id="180" w:name="_Toc519174506"/>
      <w:bookmarkStart w:id="181" w:name="_Toc519174646"/>
      <w:r>
        <w:lastRenderedPageBreak/>
        <w:t>Biểu đồ lớp</w:t>
      </w:r>
      <w:bookmarkEnd w:id="180"/>
      <w:bookmarkEnd w:id="181"/>
    </w:p>
    <w:p w14:paraId="10F2FA19" w14:textId="39CC958B" w:rsidR="0009572B" w:rsidRDefault="00773659" w:rsidP="007672AF">
      <w:pPr>
        <w:pStyle w:val="Heading5"/>
        <w:numPr>
          <w:ilvl w:val="4"/>
          <w:numId w:val="15"/>
        </w:numPr>
      </w:pPr>
      <w:bookmarkStart w:id="182" w:name="_Toc519174647"/>
      <w:r>
        <w:t>Xây dựng b</w:t>
      </w:r>
      <w:r w:rsidR="0009572B">
        <w:t>iểu đồ</w:t>
      </w:r>
      <w:bookmarkEnd w:id="182"/>
    </w:p>
    <w:p w14:paraId="547153C4" w14:textId="77777777" w:rsidR="0063207D" w:rsidRDefault="00AB627F" w:rsidP="0063207D">
      <w:pPr>
        <w:pStyle w:val="NoSpacing"/>
        <w:keepNext/>
        <w:jc w:val="center"/>
      </w:pPr>
      <w:r>
        <w:rPr>
          <w:noProof/>
        </w:rPr>
        <w:drawing>
          <wp:inline distT="0" distB="0" distL="0" distR="0" wp14:anchorId="152B2EC9" wp14:editId="34AE874C">
            <wp:extent cx="5757545" cy="4055745"/>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57545" cy="4055745"/>
                    </a:xfrm>
                    <a:prstGeom prst="rect">
                      <a:avLst/>
                    </a:prstGeom>
                  </pic:spPr>
                </pic:pic>
              </a:graphicData>
            </a:graphic>
          </wp:inline>
        </w:drawing>
      </w:r>
    </w:p>
    <w:p w14:paraId="1AA7795F" w14:textId="6664BF0A" w:rsidR="001A66BE" w:rsidRPr="001A66BE" w:rsidRDefault="0063207D" w:rsidP="0063207D">
      <w:pPr>
        <w:pStyle w:val="Caption"/>
      </w:pPr>
      <w:bookmarkStart w:id="183" w:name="_Toc519174711"/>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8</w:t>
      </w:r>
      <w:r w:rsidR="00486FEB">
        <w:rPr>
          <w:noProof/>
        </w:rPr>
        <w:fldChar w:fldCharType="end"/>
      </w:r>
      <w:r>
        <w:rPr>
          <w:noProof/>
        </w:rPr>
        <w:t xml:space="preserve"> Biểu đồ lớp </w:t>
      </w:r>
      <w:r w:rsidRPr="00CA3CCA">
        <w:rPr>
          <w:noProof/>
        </w:rPr>
        <w:t>ca sử dụng xử lý dữ liệu</w:t>
      </w:r>
      <w:bookmarkEnd w:id="183"/>
    </w:p>
    <w:p w14:paraId="25E7EBF5" w14:textId="77777777" w:rsidR="0009572B" w:rsidRDefault="0009572B" w:rsidP="007672AF">
      <w:pPr>
        <w:pStyle w:val="Heading5"/>
        <w:numPr>
          <w:ilvl w:val="4"/>
          <w:numId w:val="15"/>
        </w:numPr>
      </w:pPr>
      <w:bookmarkStart w:id="184" w:name="_Toc519174648"/>
      <w:r>
        <w:t>Xác định xác lớp</w:t>
      </w:r>
      <w:bookmarkEnd w:id="184"/>
    </w:p>
    <w:p w14:paraId="4D53E38E" w14:textId="77777777" w:rsidR="0009572B" w:rsidRDefault="0009572B" w:rsidP="0009572B">
      <w:r>
        <w:t>Dựa trên mô tả ca sử dụng, ca sử dụng truy cập bộ công cụ được xác định gồm các lớp:</w:t>
      </w:r>
    </w:p>
    <w:p w14:paraId="264D985A" w14:textId="5D033B42" w:rsidR="000F03FB" w:rsidRDefault="000F03FB" w:rsidP="000F03FB">
      <w:pPr>
        <w:pStyle w:val="Caption"/>
        <w:keepNext/>
      </w:pPr>
      <w:bookmarkStart w:id="185" w:name="_Toc519174685"/>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7</w:t>
      </w:r>
      <w:r w:rsidR="00486FEB">
        <w:rPr>
          <w:noProof/>
        </w:rPr>
        <w:fldChar w:fldCharType="end"/>
      </w:r>
      <w:r>
        <w:rPr>
          <w:noProof/>
        </w:rPr>
        <w:t xml:space="preserve"> Các lớp trong </w:t>
      </w:r>
      <w:r w:rsidRPr="000E5F3E">
        <w:rPr>
          <w:noProof/>
        </w:rPr>
        <w:t>ca sử dụng xử lý dữ liệu</w:t>
      </w:r>
      <w:bookmarkEnd w:id="18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63207D" w:rsidRPr="00333AC7" w14:paraId="4DD1DB28" w14:textId="77777777" w:rsidTr="00D00F52">
        <w:tc>
          <w:tcPr>
            <w:tcW w:w="895" w:type="dxa"/>
          </w:tcPr>
          <w:p w14:paraId="09DA7F67" w14:textId="77777777" w:rsidR="0063207D" w:rsidRPr="00333AC7" w:rsidRDefault="0063207D" w:rsidP="00D00F52">
            <w:pPr>
              <w:pStyle w:val="NoSpacing"/>
              <w:jc w:val="center"/>
              <w:rPr>
                <w:b/>
              </w:rPr>
            </w:pPr>
            <w:r w:rsidRPr="00333AC7">
              <w:rPr>
                <w:b/>
              </w:rPr>
              <w:t>STT</w:t>
            </w:r>
          </w:p>
        </w:tc>
        <w:tc>
          <w:tcPr>
            <w:tcW w:w="1440" w:type="dxa"/>
          </w:tcPr>
          <w:p w14:paraId="1E564991" w14:textId="77777777" w:rsidR="0063207D" w:rsidRPr="00333AC7" w:rsidRDefault="0063207D" w:rsidP="00D00F52">
            <w:pPr>
              <w:pStyle w:val="NoSpacing"/>
              <w:jc w:val="center"/>
              <w:rPr>
                <w:b/>
              </w:rPr>
            </w:pPr>
            <w:r w:rsidRPr="00333AC7">
              <w:rPr>
                <w:b/>
              </w:rPr>
              <w:t>Lớp</w:t>
            </w:r>
          </w:p>
        </w:tc>
        <w:tc>
          <w:tcPr>
            <w:tcW w:w="3240" w:type="dxa"/>
          </w:tcPr>
          <w:p w14:paraId="6F510D86" w14:textId="77777777" w:rsidR="0063207D" w:rsidRPr="00333AC7" w:rsidRDefault="0063207D" w:rsidP="00D00F52">
            <w:pPr>
              <w:pStyle w:val="NoSpacing"/>
              <w:jc w:val="center"/>
              <w:rPr>
                <w:b/>
              </w:rPr>
            </w:pPr>
            <w:r w:rsidRPr="00333AC7">
              <w:rPr>
                <w:b/>
              </w:rPr>
              <w:t>Thuộc tính</w:t>
            </w:r>
          </w:p>
        </w:tc>
        <w:tc>
          <w:tcPr>
            <w:tcW w:w="3482" w:type="dxa"/>
          </w:tcPr>
          <w:p w14:paraId="1380C352" w14:textId="77777777" w:rsidR="0063207D" w:rsidRPr="00333AC7" w:rsidRDefault="0063207D" w:rsidP="00D00F52">
            <w:pPr>
              <w:pStyle w:val="NoSpacing"/>
              <w:jc w:val="center"/>
              <w:rPr>
                <w:b/>
              </w:rPr>
            </w:pPr>
            <w:r w:rsidRPr="00333AC7">
              <w:rPr>
                <w:b/>
              </w:rPr>
              <w:t>Mô tả</w:t>
            </w:r>
          </w:p>
        </w:tc>
      </w:tr>
      <w:tr w:rsidR="0063207D" w14:paraId="7C49C368" w14:textId="77777777" w:rsidTr="00D00F52">
        <w:tc>
          <w:tcPr>
            <w:tcW w:w="895" w:type="dxa"/>
          </w:tcPr>
          <w:p w14:paraId="06D17A7B" w14:textId="77777777" w:rsidR="0063207D" w:rsidRDefault="0063207D" w:rsidP="00D00F52">
            <w:pPr>
              <w:pStyle w:val="NoSpacing"/>
            </w:pPr>
            <w:r>
              <w:t>1</w:t>
            </w:r>
          </w:p>
        </w:tc>
        <w:tc>
          <w:tcPr>
            <w:tcW w:w="1440" w:type="dxa"/>
          </w:tcPr>
          <w:p w14:paraId="2D547835" w14:textId="77777777" w:rsidR="0063207D" w:rsidRDefault="0063207D" w:rsidP="00D00F52">
            <w:pPr>
              <w:pStyle w:val="NoSpacing"/>
            </w:pPr>
            <w:r>
              <w:t>User</w:t>
            </w:r>
          </w:p>
        </w:tc>
        <w:tc>
          <w:tcPr>
            <w:tcW w:w="3240" w:type="dxa"/>
          </w:tcPr>
          <w:p w14:paraId="1C945396" w14:textId="77777777" w:rsidR="0063207D" w:rsidRDefault="0063207D" w:rsidP="00D00F52">
            <w:pPr>
              <w:pStyle w:val="ListParagraph"/>
              <w:numPr>
                <w:ilvl w:val="0"/>
                <w:numId w:val="10"/>
              </w:numPr>
              <w:spacing w:line="240" w:lineRule="auto"/>
            </w:pPr>
            <w:r>
              <w:t>Id: id</w:t>
            </w:r>
          </w:p>
          <w:p w14:paraId="01575C2A" w14:textId="77777777" w:rsidR="0063207D" w:rsidRDefault="0063207D" w:rsidP="00D00F52">
            <w:pPr>
              <w:pStyle w:val="ListParagraph"/>
              <w:numPr>
                <w:ilvl w:val="0"/>
                <w:numId w:val="10"/>
              </w:numPr>
              <w:spacing w:line="240" w:lineRule="auto"/>
            </w:pPr>
            <w:r>
              <w:t>Name: string</w:t>
            </w:r>
          </w:p>
          <w:p w14:paraId="0F77735B" w14:textId="77777777" w:rsidR="0063207D" w:rsidRDefault="0063207D" w:rsidP="00D00F52">
            <w:pPr>
              <w:pStyle w:val="ListParagraph"/>
              <w:numPr>
                <w:ilvl w:val="0"/>
                <w:numId w:val="10"/>
              </w:numPr>
              <w:spacing w:line="240" w:lineRule="auto"/>
            </w:pPr>
            <w:r>
              <w:t>Enable: Boolean</w:t>
            </w:r>
          </w:p>
        </w:tc>
        <w:tc>
          <w:tcPr>
            <w:tcW w:w="3482" w:type="dxa"/>
          </w:tcPr>
          <w:p w14:paraId="74911118" w14:textId="77777777" w:rsidR="0063207D" w:rsidRDefault="0063207D" w:rsidP="00D00F52">
            <w:pPr>
              <w:pStyle w:val="NoSpacing"/>
            </w:pPr>
            <w:r>
              <w:t>Lưu trữ thông tin tài khoản</w:t>
            </w:r>
          </w:p>
        </w:tc>
      </w:tr>
      <w:tr w:rsidR="0063207D" w14:paraId="42C1E9C6" w14:textId="77777777" w:rsidTr="00D00F52">
        <w:tc>
          <w:tcPr>
            <w:tcW w:w="895" w:type="dxa"/>
          </w:tcPr>
          <w:p w14:paraId="34DA74C7" w14:textId="77777777" w:rsidR="0063207D" w:rsidRDefault="0063207D" w:rsidP="00D00F52">
            <w:pPr>
              <w:pStyle w:val="NoSpacing"/>
            </w:pPr>
            <w:r>
              <w:t>2</w:t>
            </w:r>
          </w:p>
        </w:tc>
        <w:tc>
          <w:tcPr>
            <w:tcW w:w="1440" w:type="dxa"/>
          </w:tcPr>
          <w:p w14:paraId="3BBEC3D8" w14:textId="77777777" w:rsidR="0063207D" w:rsidRDefault="0063207D" w:rsidP="00D00F52">
            <w:pPr>
              <w:spacing w:line="240" w:lineRule="auto"/>
              <w:ind w:firstLine="0"/>
            </w:pPr>
            <w:r>
              <w:t>Folder</w:t>
            </w:r>
          </w:p>
          <w:p w14:paraId="206C0F3C" w14:textId="77777777" w:rsidR="0063207D" w:rsidRDefault="0063207D" w:rsidP="00D00F52">
            <w:pPr>
              <w:pStyle w:val="NoSpacing"/>
            </w:pPr>
          </w:p>
        </w:tc>
        <w:tc>
          <w:tcPr>
            <w:tcW w:w="3240" w:type="dxa"/>
          </w:tcPr>
          <w:p w14:paraId="6C913B7F" w14:textId="77777777" w:rsidR="0063207D" w:rsidRDefault="0063207D" w:rsidP="00D00F52">
            <w:pPr>
              <w:pStyle w:val="NoSpacing"/>
              <w:numPr>
                <w:ilvl w:val="0"/>
                <w:numId w:val="9"/>
              </w:numPr>
            </w:pPr>
            <w:r>
              <w:lastRenderedPageBreak/>
              <w:t>Id: id</w:t>
            </w:r>
          </w:p>
          <w:p w14:paraId="1AA47B03" w14:textId="77777777" w:rsidR="0063207D" w:rsidRDefault="0063207D" w:rsidP="00D00F52">
            <w:pPr>
              <w:pStyle w:val="NoSpacing"/>
              <w:numPr>
                <w:ilvl w:val="0"/>
                <w:numId w:val="9"/>
              </w:numPr>
            </w:pPr>
            <w:r>
              <w:t>Name: string</w:t>
            </w:r>
          </w:p>
          <w:p w14:paraId="330FEFF1" w14:textId="77777777" w:rsidR="0063207D" w:rsidRDefault="0063207D" w:rsidP="00D00F52">
            <w:pPr>
              <w:pStyle w:val="NoSpacing"/>
              <w:numPr>
                <w:ilvl w:val="0"/>
                <w:numId w:val="9"/>
              </w:numPr>
            </w:pPr>
            <w:r>
              <w:lastRenderedPageBreak/>
              <w:t>Description: string</w:t>
            </w:r>
          </w:p>
          <w:p w14:paraId="0574BFD4" w14:textId="77777777" w:rsidR="0063207D" w:rsidRDefault="0063207D" w:rsidP="00D00F52">
            <w:pPr>
              <w:pStyle w:val="NoSpacing"/>
              <w:numPr>
                <w:ilvl w:val="0"/>
                <w:numId w:val="9"/>
              </w:numPr>
            </w:pPr>
            <w:proofErr w:type="spellStart"/>
            <w:r>
              <w:t>userID</w:t>
            </w:r>
            <w:proofErr w:type="spellEnd"/>
            <w:r>
              <w:t>: id</w:t>
            </w:r>
          </w:p>
          <w:p w14:paraId="6AEFE23C" w14:textId="77777777" w:rsidR="0063207D" w:rsidRDefault="0063207D" w:rsidP="00D00F52">
            <w:pPr>
              <w:pStyle w:val="NoSpacing"/>
              <w:numPr>
                <w:ilvl w:val="0"/>
                <w:numId w:val="9"/>
              </w:numPr>
            </w:pPr>
            <w:r>
              <w:t>path: string</w:t>
            </w:r>
          </w:p>
          <w:p w14:paraId="0FC6F6CF" w14:textId="77777777" w:rsidR="0063207D" w:rsidRDefault="0063207D" w:rsidP="00D00F52">
            <w:pPr>
              <w:pStyle w:val="NoSpacing"/>
              <w:numPr>
                <w:ilvl w:val="0"/>
                <w:numId w:val="9"/>
              </w:numPr>
            </w:pPr>
            <w:proofErr w:type="spellStart"/>
            <w:r>
              <w:t>initTime</w:t>
            </w:r>
            <w:proofErr w:type="spellEnd"/>
            <w:r>
              <w:t xml:space="preserve">: </w:t>
            </w:r>
            <w:proofErr w:type="spellStart"/>
            <w:r>
              <w:t>unix</w:t>
            </w:r>
            <w:proofErr w:type="spellEnd"/>
          </w:p>
          <w:p w14:paraId="5EF722F6" w14:textId="77777777" w:rsidR="0063207D" w:rsidRDefault="0063207D" w:rsidP="00D00F52">
            <w:pPr>
              <w:pStyle w:val="NoSpacing"/>
              <w:numPr>
                <w:ilvl w:val="0"/>
                <w:numId w:val="9"/>
              </w:numPr>
            </w:pPr>
            <w:proofErr w:type="spellStart"/>
            <w:r>
              <w:t>updateTime</w:t>
            </w:r>
            <w:proofErr w:type="spellEnd"/>
            <w:r>
              <w:t xml:space="preserve">: </w:t>
            </w:r>
            <w:proofErr w:type="spellStart"/>
            <w:r>
              <w:t>unix</w:t>
            </w:r>
            <w:proofErr w:type="spellEnd"/>
          </w:p>
        </w:tc>
        <w:tc>
          <w:tcPr>
            <w:tcW w:w="3482" w:type="dxa"/>
          </w:tcPr>
          <w:p w14:paraId="4A05274F" w14:textId="77777777" w:rsidR="0063207D" w:rsidRDefault="0063207D" w:rsidP="00D00F52">
            <w:pPr>
              <w:pStyle w:val="NoSpacing"/>
            </w:pPr>
            <w:r>
              <w:lastRenderedPageBreak/>
              <w:t>Lưu trữ siêu dữ liệu của thư mục</w:t>
            </w:r>
          </w:p>
        </w:tc>
      </w:tr>
      <w:tr w:rsidR="0063207D" w14:paraId="569A6F9D" w14:textId="77777777" w:rsidTr="00D00F52">
        <w:tc>
          <w:tcPr>
            <w:tcW w:w="895" w:type="dxa"/>
          </w:tcPr>
          <w:p w14:paraId="2432363C" w14:textId="77777777" w:rsidR="0063207D" w:rsidRDefault="0063207D" w:rsidP="00D00F52">
            <w:pPr>
              <w:pStyle w:val="NoSpacing"/>
            </w:pPr>
            <w:r>
              <w:t>3</w:t>
            </w:r>
          </w:p>
        </w:tc>
        <w:tc>
          <w:tcPr>
            <w:tcW w:w="1440" w:type="dxa"/>
          </w:tcPr>
          <w:p w14:paraId="35576574" w14:textId="77777777" w:rsidR="0063207D" w:rsidRDefault="0063207D" w:rsidP="00D00F52">
            <w:pPr>
              <w:spacing w:line="240" w:lineRule="auto"/>
              <w:ind w:firstLine="0"/>
            </w:pPr>
            <w:r>
              <w:t>File</w:t>
            </w:r>
          </w:p>
        </w:tc>
        <w:tc>
          <w:tcPr>
            <w:tcW w:w="3240" w:type="dxa"/>
          </w:tcPr>
          <w:p w14:paraId="74DBDBD1" w14:textId="77777777" w:rsidR="0063207D" w:rsidRDefault="0063207D" w:rsidP="00D00F52">
            <w:pPr>
              <w:pStyle w:val="ListParagraph"/>
              <w:numPr>
                <w:ilvl w:val="0"/>
                <w:numId w:val="11"/>
              </w:numPr>
              <w:spacing w:line="240" w:lineRule="auto"/>
              <w:ind w:left="750"/>
            </w:pPr>
            <w:r>
              <w:t>size: double</w:t>
            </w:r>
          </w:p>
          <w:p w14:paraId="318CE879" w14:textId="77777777" w:rsidR="0063207D" w:rsidRDefault="0063207D" w:rsidP="00D00F52">
            <w:pPr>
              <w:pStyle w:val="ListParagraph"/>
              <w:numPr>
                <w:ilvl w:val="0"/>
                <w:numId w:val="11"/>
              </w:numPr>
              <w:spacing w:line="240" w:lineRule="auto"/>
              <w:ind w:left="750"/>
            </w:pPr>
            <w:r>
              <w:t>type: string</w:t>
            </w:r>
          </w:p>
          <w:p w14:paraId="05BF3411" w14:textId="77777777" w:rsidR="0063207D" w:rsidRDefault="0063207D" w:rsidP="00D00F52">
            <w:pPr>
              <w:pStyle w:val="ListParagraph"/>
              <w:numPr>
                <w:ilvl w:val="0"/>
                <w:numId w:val="11"/>
              </w:numPr>
              <w:spacing w:line="240" w:lineRule="auto"/>
              <w:ind w:left="750"/>
            </w:pPr>
            <w:r>
              <w:t>name: string</w:t>
            </w:r>
          </w:p>
          <w:p w14:paraId="133D15F1" w14:textId="77777777" w:rsidR="0063207D" w:rsidRDefault="0063207D" w:rsidP="00D00F52">
            <w:pPr>
              <w:pStyle w:val="ListParagraph"/>
              <w:numPr>
                <w:ilvl w:val="0"/>
                <w:numId w:val="11"/>
              </w:numPr>
              <w:spacing w:line="240" w:lineRule="auto"/>
              <w:ind w:left="750"/>
            </w:pPr>
            <w:proofErr w:type="spellStart"/>
            <w:r>
              <w:t>initTime</w:t>
            </w:r>
            <w:proofErr w:type="spellEnd"/>
            <w:r>
              <w:t xml:space="preserve">: </w:t>
            </w:r>
            <w:proofErr w:type="spellStart"/>
            <w:r>
              <w:t>unix</w:t>
            </w:r>
            <w:proofErr w:type="spellEnd"/>
          </w:p>
          <w:p w14:paraId="297F8702" w14:textId="77777777" w:rsidR="0063207D" w:rsidRDefault="0063207D" w:rsidP="00D00F52">
            <w:pPr>
              <w:pStyle w:val="ListParagraph"/>
              <w:numPr>
                <w:ilvl w:val="0"/>
                <w:numId w:val="11"/>
              </w:numPr>
              <w:spacing w:line="240" w:lineRule="auto"/>
              <w:ind w:left="750"/>
            </w:pPr>
            <w:proofErr w:type="spellStart"/>
            <w:r>
              <w:t>updateTime</w:t>
            </w:r>
            <w:proofErr w:type="spellEnd"/>
            <w:r>
              <w:t xml:space="preserve">: </w:t>
            </w:r>
            <w:proofErr w:type="spellStart"/>
            <w:r>
              <w:t>unix</w:t>
            </w:r>
            <w:proofErr w:type="spellEnd"/>
          </w:p>
          <w:p w14:paraId="1C6B2402" w14:textId="77777777" w:rsidR="0063207D" w:rsidRDefault="0063207D" w:rsidP="00D00F52">
            <w:pPr>
              <w:pStyle w:val="ListParagraph"/>
              <w:numPr>
                <w:ilvl w:val="0"/>
                <w:numId w:val="11"/>
              </w:numPr>
              <w:spacing w:line="240" w:lineRule="auto"/>
              <w:ind w:left="750"/>
            </w:pPr>
            <w:r>
              <w:t>meta: object</w:t>
            </w:r>
          </w:p>
          <w:p w14:paraId="555110C1" w14:textId="77777777" w:rsidR="0063207D" w:rsidRDefault="0063207D" w:rsidP="00D00F52">
            <w:pPr>
              <w:pStyle w:val="ListParagraph"/>
              <w:numPr>
                <w:ilvl w:val="0"/>
                <w:numId w:val="11"/>
              </w:numPr>
              <w:spacing w:line="240" w:lineRule="auto"/>
              <w:ind w:left="750"/>
            </w:pPr>
            <w:proofErr w:type="spellStart"/>
            <w:r>
              <w:t>extention</w:t>
            </w:r>
            <w:proofErr w:type="spellEnd"/>
            <w:r>
              <w:t>: string</w:t>
            </w:r>
          </w:p>
          <w:p w14:paraId="21FCA683" w14:textId="77777777" w:rsidR="0063207D" w:rsidRDefault="0063207D" w:rsidP="00D00F52">
            <w:pPr>
              <w:pStyle w:val="ListParagraph"/>
              <w:numPr>
                <w:ilvl w:val="0"/>
                <w:numId w:val="11"/>
              </w:numPr>
              <w:spacing w:line="240" w:lineRule="auto"/>
              <w:ind w:left="750"/>
            </w:pPr>
            <w:proofErr w:type="spellStart"/>
            <w:r>
              <w:t>userID</w:t>
            </w:r>
            <w:proofErr w:type="spellEnd"/>
            <w:r>
              <w:t>: ID</w:t>
            </w:r>
          </w:p>
          <w:p w14:paraId="748CC6BB" w14:textId="77777777" w:rsidR="0063207D" w:rsidRDefault="0063207D" w:rsidP="00D00F52">
            <w:pPr>
              <w:pStyle w:val="ListParagraph"/>
              <w:numPr>
                <w:ilvl w:val="0"/>
                <w:numId w:val="11"/>
              </w:numPr>
              <w:spacing w:line="240" w:lineRule="auto"/>
              <w:ind w:left="750"/>
            </w:pPr>
            <w:r>
              <w:t>path: string</w:t>
            </w:r>
          </w:p>
          <w:p w14:paraId="57B0D74A" w14:textId="77777777" w:rsidR="0063207D" w:rsidRDefault="0063207D" w:rsidP="00D00F52">
            <w:pPr>
              <w:pStyle w:val="ListParagraph"/>
              <w:numPr>
                <w:ilvl w:val="0"/>
                <w:numId w:val="11"/>
              </w:numPr>
              <w:spacing w:line="240" w:lineRule="auto"/>
              <w:ind w:left="750"/>
            </w:pPr>
            <w:proofErr w:type="spellStart"/>
            <w:r>
              <w:t>downloadRoute</w:t>
            </w:r>
            <w:proofErr w:type="spellEnd"/>
            <w:r>
              <w:t>: string</w:t>
            </w:r>
          </w:p>
          <w:p w14:paraId="36400654" w14:textId="77777777" w:rsidR="0063207D" w:rsidRDefault="0063207D" w:rsidP="00D00F52">
            <w:pPr>
              <w:pStyle w:val="ListParagraph"/>
              <w:numPr>
                <w:ilvl w:val="0"/>
                <w:numId w:val="11"/>
              </w:numPr>
              <w:spacing w:line="240" w:lineRule="auto"/>
              <w:ind w:left="750"/>
            </w:pPr>
            <w:proofErr w:type="spellStart"/>
            <w:r>
              <w:t>collectionName</w:t>
            </w:r>
            <w:proofErr w:type="spellEnd"/>
            <w:r>
              <w:t>: string</w:t>
            </w:r>
          </w:p>
          <w:p w14:paraId="513F9331" w14:textId="77777777" w:rsidR="0063207D" w:rsidRPr="00AB627F" w:rsidRDefault="0063207D" w:rsidP="00D00F52">
            <w:pPr>
              <w:pStyle w:val="ListParagraph"/>
              <w:numPr>
                <w:ilvl w:val="0"/>
                <w:numId w:val="11"/>
              </w:numPr>
              <w:spacing w:line="240" w:lineRule="auto"/>
              <w:ind w:left="750"/>
            </w:pPr>
            <w:r>
              <w:t xml:space="preserve">public: </w:t>
            </w:r>
            <w:proofErr w:type="spellStart"/>
            <w:r>
              <w:t>boolean</w:t>
            </w:r>
            <w:proofErr w:type="spellEnd"/>
          </w:p>
        </w:tc>
        <w:tc>
          <w:tcPr>
            <w:tcW w:w="3482" w:type="dxa"/>
          </w:tcPr>
          <w:p w14:paraId="0EFE8E01" w14:textId="77777777" w:rsidR="0063207D" w:rsidRDefault="0063207D" w:rsidP="00D00F52">
            <w:pPr>
              <w:pStyle w:val="NoSpacing"/>
            </w:pPr>
            <w:r>
              <w:t>Lưu trữ siêu dữ liệu của tệp tin</w:t>
            </w:r>
          </w:p>
        </w:tc>
      </w:tr>
      <w:tr w:rsidR="0063207D" w14:paraId="605AB81C" w14:textId="77777777" w:rsidTr="00D00F52">
        <w:tc>
          <w:tcPr>
            <w:tcW w:w="895" w:type="dxa"/>
          </w:tcPr>
          <w:p w14:paraId="7DB8BD29" w14:textId="77777777" w:rsidR="0063207D" w:rsidRDefault="0063207D" w:rsidP="00D00F52">
            <w:pPr>
              <w:pStyle w:val="NoSpacing"/>
            </w:pPr>
            <w:r>
              <w:t>4</w:t>
            </w:r>
          </w:p>
        </w:tc>
        <w:tc>
          <w:tcPr>
            <w:tcW w:w="1440" w:type="dxa"/>
          </w:tcPr>
          <w:p w14:paraId="333DDA03" w14:textId="77777777" w:rsidR="0063207D" w:rsidRDefault="0063207D" w:rsidP="00D00F52">
            <w:pPr>
              <w:spacing w:line="240" w:lineRule="auto"/>
              <w:ind w:firstLine="0"/>
            </w:pPr>
            <w:r>
              <w:t>Process</w:t>
            </w:r>
          </w:p>
        </w:tc>
        <w:tc>
          <w:tcPr>
            <w:tcW w:w="3240" w:type="dxa"/>
          </w:tcPr>
          <w:p w14:paraId="66E17257" w14:textId="77777777" w:rsidR="0063207D" w:rsidRDefault="0063207D" w:rsidP="00D00F52">
            <w:pPr>
              <w:pStyle w:val="ListParagraph"/>
              <w:numPr>
                <w:ilvl w:val="0"/>
                <w:numId w:val="11"/>
              </w:numPr>
              <w:spacing w:line="240" w:lineRule="auto"/>
              <w:ind w:left="702"/>
            </w:pPr>
            <w:r>
              <w:t>in: {</w:t>
            </w:r>
          </w:p>
          <w:p w14:paraId="71EC57DB" w14:textId="77777777" w:rsidR="0063207D" w:rsidRDefault="0063207D" w:rsidP="00D00F52">
            <w:pPr>
              <w:pStyle w:val="ListParagraph"/>
              <w:numPr>
                <w:ilvl w:val="0"/>
                <w:numId w:val="11"/>
              </w:numPr>
              <w:spacing w:line="240" w:lineRule="auto"/>
              <w:ind w:left="972"/>
            </w:pPr>
            <w:r>
              <w:t>name: string</w:t>
            </w:r>
          </w:p>
          <w:p w14:paraId="12F36E1D" w14:textId="77777777" w:rsidR="0063207D" w:rsidRDefault="0063207D" w:rsidP="00D00F52">
            <w:pPr>
              <w:pStyle w:val="ListParagraph"/>
              <w:numPr>
                <w:ilvl w:val="0"/>
                <w:numId w:val="11"/>
              </w:numPr>
              <w:spacing w:line="240" w:lineRule="auto"/>
              <w:ind w:left="972"/>
            </w:pPr>
            <w:r>
              <w:t>url: string</w:t>
            </w:r>
          </w:p>
          <w:p w14:paraId="1FD40443" w14:textId="77777777" w:rsidR="0063207D" w:rsidRDefault="0063207D" w:rsidP="00D00F52">
            <w:pPr>
              <w:pStyle w:val="ListParagraph"/>
              <w:numPr>
                <w:ilvl w:val="0"/>
                <w:numId w:val="11"/>
              </w:numPr>
              <w:spacing w:line="240" w:lineRule="auto"/>
              <w:ind w:left="972"/>
            </w:pPr>
            <w:r>
              <w:t>from: string</w:t>
            </w:r>
          </w:p>
          <w:p w14:paraId="23B43AE2" w14:textId="77777777" w:rsidR="0063207D" w:rsidRDefault="0063207D" w:rsidP="00D00F52">
            <w:pPr>
              <w:pStyle w:val="ListParagraph"/>
              <w:numPr>
                <w:ilvl w:val="0"/>
                <w:numId w:val="11"/>
              </w:numPr>
              <w:spacing w:line="240" w:lineRule="auto"/>
              <w:ind w:left="972"/>
            </w:pPr>
            <w:proofErr w:type="spellStart"/>
            <w:r>
              <w:t>fromId</w:t>
            </w:r>
            <w:proofErr w:type="spellEnd"/>
            <w:r>
              <w:t xml:space="preserve">: </w:t>
            </w:r>
            <w:proofErr w:type="gramStart"/>
            <w:r>
              <w:t>id }</w:t>
            </w:r>
            <w:proofErr w:type="gramEnd"/>
          </w:p>
          <w:p w14:paraId="5443C0F3" w14:textId="77777777" w:rsidR="0063207D" w:rsidRDefault="0063207D" w:rsidP="00D00F52">
            <w:pPr>
              <w:pStyle w:val="ListParagraph"/>
              <w:numPr>
                <w:ilvl w:val="0"/>
                <w:numId w:val="11"/>
              </w:numPr>
              <w:spacing w:line="240" w:lineRule="auto"/>
              <w:ind w:left="702"/>
            </w:pPr>
            <w:r>
              <w:t>out: {</w:t>
            </w:r>
          </w:p>
          <w:p w14:paraId="464E03BE" w14:textId="77777777" w:rsidR="0063207D" w:rsidRDefault="0063207D" w:rsidP="00D00F52">
            <w:pPr>
              <w:pStyle w:val="ListParagraph"/>
              <w:numPr>
                <w:ilvl w:val="0"/>
                <w:numId w:val="11"/>
              </w:numPr>
              <w:spacing w:line="240" w:lineRule="auto"/>
              <w:ind w:left="972"/>
            </w:pPr>
            <w:r>
              <w:t>name: string</w:t>
            </w:r>
          </w:p>
          <w:p w14:paraId="39F26538" w14:textId="77777777" w:rsidR="0063207D" w:rsidRDefault="0063207D" w:rsidP="00D00F52">
            <w:pPr>
              <w:pStyle w:val="ListParagraph"/>
              <w:numPr>
                <w:ilvl w:val="0"/>
                <w:numId w:val="11"/>
              </w:numPr>
              <w:spacing w:line="240" w:lineRule="auto"/>
              <w:ind w:left="972"/>
            </w:pPr>
            <w:r>
              <w:t>url: string</w:t>
            </w:r>
          </w:p>
          <w:p w14:paraId="2321DCFA" w14:textId="77777777" w:rsidR="0063207D" w:rsidRDefault="0063207D" w:rsidP="00D00F52">
            <w:pPr>
              <w:pStyle w:val="ListParagraph"/>
              <w:numPr>
                <w:ilvl w:val="0"/>
                <w:numId w:val="11"/>
              </w:numPr>
              <w:spacing w:line="240" w:lineRule="auto"/>
              <w:ind w:left="972"/>
            </w:pPr>
            <w:r>
              <w:t>id: id}</w:t>
            </w:r>
          </w:p>
          <w:p w14:paraId="65272F2C" w14:textId="77777777" w:rsidR="0063207D" w:rsidRDefault="0063207D" w:rsidP="00D00F52">
            <w:pPr>
              <w:pStyle w:val="ListParagraph"/>
              <w:numPr>
                <w:ilvl w:val="0"/>
                <w:numId w:val="11"/>
              </w:numPr>
              <w:spacing w:line="240" w:lineRule="auto"/>
              <w:ind w:left="702"/>
            </w:pPr>
            <w:r>
              <w:t>algorithm: string</w:t>
            </w:r>
          </w:p>
          <w:p w14:paraId="2B498859" w14:textId="77777777" w:rsidR="0063207D" w:rsidRDefault="0063207D" w:rsidP="00D00F52">
            <w:pPr>
              <w:pStyle w:val="ListParagraph"/>
              <w:numPr>
                <w:ilvl w:val="0"/>
                <w:numId w:val="11"/>
              </w:numPr>
              <w:spacing w:line="240" w:lineRule="auto"/>
              <w:ind w:left="702"/>
            </w:pPr>
            <w:r>
              <w:lastRenderedPageBreak/>
              <w:t>status: string</w:t>
            </w:r>
          </w:p>
          <w:p w14:paraId="3F007E3F" w14:textId="77777777" w:rsidR="0063207D" w:rsidRDefault="0063207D" w:rsidP="00D00F52">
            <w:pPr>
              <w:pStyle w:val="ListParagraph"/>
              <w:numPr>
                <w:ilvl w:val="0"/>
                <w:numId w:val="11"/>
              </w:numPr>
              <w:spacing w:line="240" w:lineRule="auto"/>
              <w:ind w:left="702"/>
            </w:pPr>
            <w:proofErr w:type="spellStart"/>
            <w:r>
              <w:t>startime</w:t>
            </w:r>
            <w:proofErr w:type="spellEnd"/>
            <w:r>
              <w:t xml:space="preserve">: </w:t>
            </w:r>
            <w:proofErr w:type="spellStart"/>
            <w:r>
              <w:t>unix</w:t>
            </w:r>
            <w:proofErr w:type="spellEnd"/>
          </w:p>
          <w:p w14:paraId="10F80E68" w14:textId="77777777" w:rsidR="0063207D" w:rsidRDefault="0063207D" w:rsidP="00D00F52">
            <w:pPr>
              <w:pStyle w:val="ListParagraph"/>
              <w:numPr>
                <w:ilvl w:val="0"/>
                <w:numId w:val="11"/>
              </w:numPr>
              <w:spacing w:line="240" w:lineRule="auto"/>
              <w:ind w:left="702"/>
            </w:pPr>
            <w:proofErr w:type="spellStart"/>
            <w:r>
              <w:t>runTime</w:t>
            </w:r>
            <w:proofErr w:type="spellEnd"/>
            <w:r>
              <w:t xml:space="preserve">: </w:t>
            </w:r>
            <w:proofErr w:type="spellStart"/>
            <w:r>
              <w:t>unix</w:t>
            </w:r>
            <w:proofErr w:type="spellEnd"/>
          </w:p>
          <w:p w14:paraId="174D6541" w14:textId="77777777" w:rsidR="0063207D" w:rsidRDefault="0063207D" w:rsidP="00D00F52">
            <w:pPr>
              <w:pStyle w:val="ListParagraph"/>
              <w:numPr>
                <w:ilvl w:val="0"/>
                <w:numId w:val="11"/>
              </w:numPr>
              <w:spacing w:line="240" w:lineRule="auto"/>
              <w:ind w:left="702"/>
            </w:pPr>
            <w:proofErr w:type="spellStart"/>
            <w:r>
              <w:t>endTime</w:t>
            </w:r>
            <w:proofErr w:type="spellEnd"/>
            <w:r>
              <w:t xml:space="preserve">: </w:t>
            </w:r>
            <w:proofErr w:type="spellStart"/>
            <w:r>
              <w:t>unix</w:t>
            </w:r>
            <w:proofErr w:type="spellEnd"/>
          </w:p>
          <w:p w14:paraId="0F322E4E" w14:textId="77777777" w:rsidR="0063207D" w:rsidRDefault="0063207D" w:rsidP="00D00F52">
            <w:pPr>
              <w:pStyle w:val="ListParagraph"/>
              <w:numPr>
                <w:ilvl w:val="0"/>
                <w:numId w:val="11"/>
              </w:numPr>
              <w:spacing w:line="240" w:lineRule="auto"/>
              <w:ind w:left="702"/>
            </w:pPr>
            <w:r>
              <w:t>log: object</w:t>
            </w:r>
          </w:p>
        </w:tc>
        <w:tc>
          <w:tcPr>
            <w:tcW w:w="3482" w:type="dxa"/>
          </w:tcPr>
          <w:p w14:paraId="132728F3" w14:textId="77777777" w:rsidR="0063207D" w:rsidRDefault="0063207D" w:rsidP="00D00F52">
            <w:pPr>
              <w:pStyle w:val="NoSpacing"/>
            </w:pPr>
            <w:r>
              <w:lastRenderedPageBreak/>
              <w:t>Lưu trữ thông tin tiến trình xử lý</w:t>
            </w:r>
          </w:p>
        </w:tc>
      </w:tr>
    </w:tbl>
    <w:p w14:paraId="1355EF1A" w14:textId="77777777" w:rsidR="0009572B" w:rsidRDefault="0009572B" w:rsidP="007672AF">
      <w:pPr>
        <w:pStyle w:val="Heading4"/>
        <w:numPr>
          <w:ilvl w:val="3"/>
          <w:numId w:val="15"/>
        </w:numPr>
      </w:pPr>
      <w:bookmarkStart w:id="186" w:name="_Toc519174507"/>
      <w:bookmarkStart w:id="187" w:name="_Toc519174649"/>
      <w:r>
        <w:t>Biểu đồ tuần tự</w:t>
      </w:r>
      <w:bookmarkEnd w:id="186"/>
      <w:bookmarkEnd w:id="187"/>
    </w:p>
    <w:p w14:paraId="62C2859F" w14:textId="77777777" w:rsidR="000F03FB" w:rsidRDefault="0063207D" w:rsidP="00D00F52">
      <w:pPr>
        <w:pStyle w:val="NoSpacing"/>
        <w:keepNext/>
        <w:jc w:val="center"/>
      </w:pPr>
      <w:r>
        <w:rPr>
          <w:noProof/>
        </w:rPr>
        <w:drawing>
          <wp:inline distT="0" distB="0" distL="0" distR="0" wp14:anchorId="268943E1" wp14:editId="0D082F6E">
            <wp:extent cx="4561947" cy="56769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68194" cy="5684674"/>
                    </a:xfrm>
                    <a:prstGeom prst="rect">
                      <a:avLst/>
                    </a:prstGeom>
                  </pic:spPr>
                </pic:pic>
              </a:graphicData>
            </a:graphic>
          </wp:inline>
        </w:drawing>
      </w:r>
    </w:p>
    <w:p w14:paraId="5B8D020C" w14:textId="52E3B4E4" w:rsidR="008969CC" w:rsidRDefault="000F03FB" w:rsidP="000F03FB">
      <w:pPr>
        <w:pStyle w:val="Caption"/>
      </w:pPr>
      <w:bookmarkStart w:id="188" w:name="_Toc519174712"/>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9</w:t>
      </w:r>
      <w:r w:rsidR="00486FEB">
        <w:rPr>
          <w:noProof/>
        </w:rPr>
        <w:fldChar w:fldCharType="end"/>
      </w:r>
      <w:r>
        <w:rPr>
          <w:noProof/>
        </w:rPr>
        <w:t xml:space="preserve"> Biểu đồ tuần tự </w:t>
      </w:r>
      <w:r w:rsidRPr="00712AC7">
        <w:rPr>
          <w:noProof/>
        </w:rPr>
        <w:t>ca sử dụng xử lý dữ liệu</w:t>
      </w:r>
      <w:bookmarkEnd w:id="188"/>
    </w:p>
    <w:p w14:paraId="4B9465AB" w14:textId="77777777" w:rsidR="008969CC" w:rsidRDefault="008969CC" w:rsidP="007672AF">
      <w:pPr>
        <w:pStyle w:val="Heading3"/>
        <w:numPr>
          <w:ilvl w:val="2"/>
          <w:numId w:val="15"/>
        </w:numPr>
      </w:pPr>
      <w:bookmarkStart w:id="189" w:name="_Toc519174508"/>
      <w:bookmarkStart w:id="190" w:name="_Toc519174650"/>
      <w:bookmarkEnd w:id="172"/>
      <w:r>
        <w:lastRenderedPageBreak/>
        <w:t>Mô tả ca sử dụng xem thông tin xử lý</w:t>
      </w:r>
      <w:bookmarkEnd w:id="189"/>
      <w:bookmarkEnd w:id="190"/>
    </w:p>
    <w:p w14:paraId="170D2CC3" w14:textId="77777777" w:rsidR="008969CC" w:rsidRDefault="008969CC" w:rsidP="007672AF">
      <w:pPr>
        <w:pStyle w:val="Heading4"/>
        <w:numPr>
          <w:ilvl w:val="3"/>
          <w:numId w:val="15"/>
        </w:numPr>
      </w:pPr>
      <w:bookmarkStart w:id="191" w:name="_Toc519174509"/>
      <w:bookmarkStart w:id="192" w:name="_Toc519174651"/>
      <w:bookmarkStart w:id="193" w:name="_Hlk534808779"/>
      <w:r>
        <w:t>Biểu đồ ca sử dụng</w:t>
      </w:r>
      <w:bookmarkEnd w:id="191"/>
      <w:bookmarkEnd w:id="192"/>
    </w:p>
    <w:p w14:paraId="6F7AEDEF" w14:textId="567216BB" w:rsidR="008969CC" w:rsidRDefault="00773659" w:rsidP="007672AF">
      <w:pPr>
        <w:pStyle w:val="Heading5"/>
        <w:numPr>
          <w:ilvl w:val="4"/>
          <w:numId w:val="15"/>
        </w:numPr>
      </w:pPr>
      <w:bookmarkStart w:id="194" w:name="_Toc519174652"/>
      <w:r>
        <w:t>Xây dựng b</w:t>
      </w:r>
      <w:r w:rsidR="008969CC">
        <w:t>iểu đồ</w:t>
      </w:r>
      <w:bookmarkEnd w:id="194"/>
    </w:p>
    <w:p w14:paraId="5A06D366" w14:textId="77777777" w:rsidR="000F03FB" w:rsidRDefault="00694FAA" w:rsidP="000F03FB">
      <w:pPr>
        <w:pStyle w:val="NoSpacing"/>
        <w:keepNext/>
        <w:jc w:val="center"/>
      </w:pPr>
      <w:r>
        <w:rPr>
          <w:noProof/>
        </w:rPr>
        <w:drawing>
          <wp:inline distT="0" distB="0" distL="0" distR="0" wp14:anchorId="78211AD5" wp14:editId="290F617B">
            <wp:extent cx="3781425" cy="205740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81425" cy="2057400"/>
                    </a:xfrm>
                    <a:prstGeom prst="rect">
                      <a:avLst/>
                    </a:prstGeom>
                  </pic:spPr>
                </pic:pic>
              </a:graphicData>
            </a:graphic>
          </wp:inline>
        </w:drawing>
      </w:r>
    </w:p>
    <w:p w14:paraId="52E8C758" w14:textId="545E47CB" w:rsidR="008969CC" w:rsidRPr="005A6E5D" w:rsidRDefault="000F03FB" w:rsidP="000F03FB">
      <w:pPr>
        <w:pStyle w:val="Caption"/>
      </w:pPr>
      <w:bookmarkStart w:id="195" w:name="_Toc519174713"/>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20</w:t>
      </w:r>
      <w:r w:rsidR="00486FEB">
        <w:rPr>
          <w:noProof/>
        </w:rPr>
        <w:fldChar w:fldCharType="end"/>
      </w:r>
      <w:r>
        <w:rPr>
          <w:noProof/>
        </w:rPr>
        <w:t xml:space="preserve"> Biểu đồ ca </w:t>
      </w:r>
      <w:r>
        <w:t>sử dụng xem thông tin xử lý</w:t>
      </w:r>
      <w:bookmarkEnd w:id="195"/>
    </w:p>
    <w:p w14:paraId="47346C43" w14:textId="27B320C4" w:rsidR="008969CC" w:rsidRDefault="00480A55" w:rsidP="007672AF">
      <w:pPr>
        <w:pStyle w:val="Heading5"/>
        <w:numPr>
          <w:ilvl w:val="4"/>
          <w:numId w:val="15"/>
        </w:numPr>
      </w:pPr>
      <w:bookmarkStart w:id="196" w:name="_Toc519174653"/>
      <w:r>
        <w:t>Xác định l</w:t>
      </w:r>
      <w:r w:rsidR="008969CC">
        <w:t>uồng cơ bản</w:t>
      </w:r>
      <w:bookmarkEnd w:id="196"/>
    </w:p>
    <w:p w14:paraId="412A1264" w14:textId="77777777" w:rsidR="008969CC" w:rsidRDefault="008969CC" w:rsidP="008969CC">
      <w:r>
        <w:t xml:space="preserve">Ca sử dụng được xác định khi người dùng truy cập </w:t>
      </w:r>
      <w:r w:rsidR="00D67C04">
        <w:t>vào danh sách cá tiến trình xử lý hoặc xem thông tin xử lý của 1 tệp tin kết quả</w:t>
      </w:r>
      <w:r>
        <w:t>. Luồng cơ bản của ca sử dụng được mô tả như sau:</w:t>
      </w:r>
    </w:p>
    <w:p w14:paraId="06106E2F" w14:textId="77777777" w:rsidR="008969CC" w:rsidRDefault="00D67C04" w:rsidP="001C4B91">
      <w:pPr>
        <w:pStyle w:val="ListParagraph"/>
        <w:numPr>
          <w:ilvl w:val="1"/>
          <w:numId w:val="3"/>
        </w:numPr>
      </w:pPr>
      <w:r>
        <w:t>Người dùng chọn tệp tin kết quả</w:t>
      </w:r>
    </w:p>
    <w:p w14:paraId="3F5FAB1C" w14:textId="77777777" w:rsidR="00D67C04" w:rsidRDefault="00D67C04" w:rsidP="001C4B91">
      <w:pPr>
        <w:pStyle w:val="ListParagraph"/>
        <w:numPr>
          <w:ilvl w:val="1"/>
          <w:numId w:val="3"/>
        </w:numPr>
      </w:pPr>
      <w:r>
        <w:t>Người dùng yêu cầu xem thông tin xử lý</w:t>
      </w:r>
    </w:p>
    <w:p w14:paraId="54342730" w14:textId="77777777" w:rsidR="00D67C04" w:rsidRDefault="00D67C04" w:rsidP="001C4B91">
      <w:pPr>
        <w:pStyle w:val="ListParagraph"/>
        <w:numPr>
          <w:ilvl w:val="1"/>
          <w:numId w:val="3"/>
        </w:numPr>
      </w:pPr>
      <w:r>
        <w:t xml:space="preserve">Máy chủ xác định tiến trình </w:t>
      </w:r>
    </w:p>
    <w:p w14:paraId="6FD04A5B" w14:textId="77777777" w:rsidR="00D67C04" w:rsidRDefault="00D67C04" w:rsidP="001C4B91">
      <w:pPr>
        <w:pStyle w:val="ListParagraph"/>
        <w:numPr>
          <w:ilvl w:val="1"/>
          <w:numId w:val="3"/>
        </w:numPr>
      </w:pPr>
      <w:r>
        <w:t>Máy chủ trả về thông tin xử lý của tiến trình</w:t>
      </w:r>
    </w:p>
    <w:p w14:paraId="24C170CF" w14:textId="77777777" w:rsidR="00D67C04" w:rsidRDefault="00D67C04" w:rsidP="001C4B91">
      <w:pPr>
        <w:pStyle w:val="ListParagraph"/>
        <w:numPr>
          <w:ilvl w:val="1"/>
          <w:numId w:val="3"/>
        </w:numPr>
      </w:pPr>
      <w:r>
        <w:t>Hiển thị cho người dùng</w:t>
      </w:r>
    </w:p>
    <w:p w14:paraId="2C117078" w14:textId="6EC172BD" w:rsidR="008969CC" w:rsidRDefault="00773659" w:rsidP="007672AF">
      <w:pPr>
        <w:pStyle w:val="Heading5"/>
        <w:numPr>
          <w:ilvl w:val="4"/>
          <w:numId w:val="15"/>
        </w:numPr>
      </w:pPr>
      <w:bookmarkStart w:id="197" w:name="_Toc519174654"/>
      <w:r>
        <w:t>Xác định l</w:t>
      </w:r>
      <w:r w:rsidR="008969CC">
        <w:t>uồng rẽ nhánh</w:t>
      </w:r>
      <w:bookmarkEnd w:id="197"/>
    </w:p>
    <w:p w14:paraId="34147912" w14:textId="77777777" w:rsidR="008969CC" w:rsidRDefault="008969CC" w:rsidP="001C4B91">
      <w:pPr>
        <w:pStyle w:val="ListParagraph"/>
        <w:numPr>
          <w:ilvl w:val="0"/>
          <w:numId w:val="3"/>
        </w:numPr>
      </w:pPr>
      <w:r>
        <w:t>Kết nối máy chủ xử lý bộ công cụ thất bại</w:t>
      </w:r>
    </w:p>
    <w:p w14:paraId="10757A57" w14:textId="77777777" w:rsidR="008969CC" w:rsidRDefault="008969CC" w:rsidP="001C4B91">
      <w:pPr>
        <w:pStyle w:val="ListParagraph"/>
        <w:numPr>
          <w:ilvl w:val="1"/>
          <w:numId w:val="3"/>
        </w:numPr>
      </w:pPr>
      <w:r>
        <w:t>Người dùng yêu cầu truy cập và yêu cầu được gửi lên máy chủ</w:t>
      </w:r>
    </w:p>
    <w:p w14:paraId="05E30412" w14:textId="77777777" w:rsidR="008969CC" w:rsidRDefault="008969CC" w:rsidP="001C4B91">
      <w:pPr>
        <w:pStyle w:val="ListParagraph"/>
        <w:numPr>
          <w:ilvl w:val="1"/>
          <w:numId w:val="3"/>
        </w:numPr>
      </w:pPr>
      <w:r>
        <w:t>Yêu cầu được gửi và thời gian chờ phản hồi kết thúc</w:t>
      </w:r>
    </w:p>
    <w:p w14:paraId="711FDD4F" w14:textId="77777777" w:rsidR="008969CC" w:rsidRDefault="008969CC" w:rsidP="001C4B91">
      <w:pPr>
        <w:pStyle w:val="ListParagraph"/>
        <w:numPr>
          <w:ilvl w:val="1"/>
          <w:numId w:val="3"/>
        </w:numPr>
      </w:pPr>
      <w:r>
        <w:lastRenderedPageBreak/>
        <w:t>Tập lệnh trạng thái HTTP thông báo cho người dùng kết nối thất bại</w:t>
      </w:r>
    </w:p>
    <w:p w14:paraId="6E7A176F" w14:textId="2DACE024" w:rsidR="008969CC" w:rsidRDefault="00773659" w:rsidP="007672AF">
      <w:pPr>
        <w:pStyle w:val="Heading5"/>
        <w:numPr>
          <w:ilvl w:val="4"/>
          <w:numId w:val="15"/>
        </w:numPr>
      </w:pPr>
      <w:bookmarkStart w:id="198" w:name="_Toc519174655"/>
      <w:r>
        <w:t>Xác định đ</w:t>
      </w:r>
      <w:r w:rsidR="008969CC">
        <w:t>iều kiện</w:t>
      </w:r>
      <w:bookmarkEnd w:id="198"/>
    </w:p>
    <w:p w14:paraId="5CE1E15A" w14:textId="77777777" w:rsidR="000F03FB" w:rsidRDefault="000F03FB" w:rsidP="001C4B91">
      <w:pPr>
        <w:pStyle w:val="ListParagraph"/>
        <w:numPr>
          <w:ilvl w:val="1"/>
          <w:numId w:val="3"/>
        </w:numPr>
      </w:pPr>
      <w:r>
        <w:t>Tiền điều kiện:</w:t>
      </w:r>
    </w:p>
    <w:p w14:paraId="608F266A" w14:textId="77777777" w:rsidR="000F03FB" w:rsidRDefault="000F03FB" w:rsidP="001C4B91">
      <w:pPr>
        <w:pStyle w:val="ListParagraph"/>
        <w:numPr>
          <w:ilvl w:val="2"/>
          <w:numId w:val="3"/>
        </w:numPr>
      </w:pPr>
      <w:r>
        <w:t>Người sử dụng đã đăng nhập hệ thống</w:t>
      </w:r>
    </w:p>
    <w:p w14:paraId="6EC19FD9" w14:textId="77777777" w:rsidR="000F03FB" w:rsidRDefault="000F03FB" w:rsidP="001C4B91">
      <w:pPr>
        <w:pStyle w:val="ListParagraph"/>
        <w:numPr>
          <w:ilvl w:val="2"/>
          <w:numId w:val="3"/>
        </w:numPr>
      </w:pPr>
      <w:r>
        <w:t>Hệ thống đã chạy thuật toán xử lý thành công</w:t>
      </w:r>
    </w:p>
    <w:p w14:paraId="151E44E4" w14:textId="77777777" w:rsidR="000F03FB" w:rsidRDefault="000F03FB" w:rsidP="001C4B91">
      <w:pPr>
        <w:pStyle w:val="ListParagraph"/>
        <w:numPr>
          <w:ilvl w:val="2"/>
          <w:numId w:val="3"/>
        </w:numPr>
      </w:pPr>
      <w:r>
        <w:t>Sản phẩm xử lý của thuật toán được lưu trữ</w:t>
      </w:r>
    </w:p>
    <w:p w14:paraId="45459873" w14:textId="77777777" w:rsidR="000F03FB" w:rsidRDefault="000F03FB" w:rsidP="001C4B91">
      <w:pPr>
        <w:pStyle w:val="ListParagraph"/>
        <w:numPr>
          <w:ilvl w:val="1"/>
          <w:numId w:val="3"/>
        </w:numPr>
      </w:pPr>
      <w:r>
        <w:t>Hậu điều kiện</w:t>
      </w:r>
    </w:p>
    <w:p w14:paraId="19F64168" w14:textId="77777777" w:rsidR="000F03FB" w:rsidRDefault="000F03FB" w:rsidP="001C4B91">
      <w:pPr>
        <w:pStyle w:val="ListParagraph"/>
        <w:numPr>
          <w:ilvl w:val="2"/>
          <w:numId w:val="3"/>
        </w:numPr>
      </w:pPr>
      <w:r>
        <w:t>(không)</w:t>
      </w:r>
    </w:p>
    <w:p w14:paraId="1737ED27" w14:textId="77777777" w:rsidR="000F03FB" w:rsidRDefault="000F03FB" w:rsidP="001C4B91">
      <w:pPr>
        <w:pStyle w:val="ListParagraph"/>
        <w:numPr>
          <w:ilvl w:val="1"/>
          <w:numId w:val="3"/>
        </w:numPr>
      </w:pPr>
      <w:r>
        <w:t>Điều kiện đặc biệt</w:t>
      </w:r>
    </w:p>
    <w:p w14:paraId="5791B7C0" w14:textId="77777777" w:rsidR="000F03FB" w:rsidRDefault="000F03FB" w:rsidP="001C4B91">
      <w:pPr>
        <w:pStyle w:val="ListParagraph"/>
        <w:numPr>
          <w:ilvl w:val="2"/>
          <w:numId w:val="3"/>
        </w:numPr>
      </w:pPr>
      <w:r>
        <w:t>(không)</w:t>
      </w:r>
    </w:p>
    <w:p w14:paraId="0C431EA3" w14:textId="77777777" w:rsidR="008969CC" w:rsidRDefault="008969CC" w:rsidP="007672AF">
      <w:pPr>
        <w:pStyle w:val="Heading4"/>
        <w:numPr>
          <w:ilvl w:val="3"/>
          <w:numId w:val="15"/>
        </w:numPr>
      </w:pPr>
      <w:bookmarkStart w:id="199" w:name="_Toc519174510"/>
      <w:bookmarkStart w:id="200" w:name="_Toc519174656"/>
      <w:r>
        <w:t>Biểu đồ lớp</w:t>
      </w:r>
      <w:bookmarkEnd w:id="199"/>
      <w:bookmarkEnd w:id="200"/>
    </w:p>
    <w:p w14:paraId="05FB1D8C" w14:textId="181ABBF7" w:rsidR="008969CC" w:rsidRDefault="00773659" w:rsidP="007672AF">
      <w:pPr>
        <w:pStyle w:val="Heading5"/>
        <w:numPr>
          <w:ilvl w:val="4"/>
          <w:numId w:val="15"/>
        </w:numPr>
      </w:pPr>
      <w:bookmarkStart w:id="201" w:name="_Toc519174657"/>
      <w:r>
        <w:t>Xây dựng b</w:t>
      </w:r>
      <w:r w:rsidR="008969CC">
        <w:t>iểu đồ</w:t>
      </w:r>
      <w:bookmarkEnd w:id="201"/>
    </w:p>
    <w:p w14:paraId="0DA93E88" w14:textId="77777777" w:rsidR="000F03FB" w:rsidRDefault="00AB627F" w:rsidP="000F03FB">
      <w:pPr>
        <w:pStyle w:val="NoSpacing"/>
        <w:keepNext/>
        <w:jc w:val="center"/>
      </w:pPr>
      <w:r>
        <w:rPr>
          <w:noProof/>
        </w:rPr>
        <w:drawing>
          <wp:inline distT="0" distB="0" distL="0" distR="0" wp14:anchorId="4E1B6826" wp14:editId="31E00A7A">
            <wp:extent cx="4663440" cy="3285033"/>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65138" cy="3286229"/>
                    </a:xfrm>
                    <a:prstGeom prst="rect">
                      <a:avLst/>
                    </a:prstGeom>
                  </pic:spPr>
                </pic:pic>
              </a:graphicData>
            </a:graphic>
          </wp:inline>
        </w:drawing>
      </w:r>
    </w:p>
    <w:p w14:paraId="30D0A380" w14:textId="20573D46" w:rsidR="001A66BE" w:rsidRPr="001A66BE" w:rsidRDefault="000F03FB" w:rsidP="000F03FB">
      <w:pPr>
        <w:pStyle w:val="Caption"/>
      </w:pPr>
      <w:bookmarkStart w:id="202" w:name="_Toc519174714"/>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21</w:t>
      </w:r>
      <w:r w:rsidR="00486FEB">
        <w:rPr>
          <w:noProof/>
        </w:rPr>
        <w:fldChar w:fldCharType="end"/>
      </w:r>
      <w:r>
        <w:rPr>
          <w:noProof/>
        </w:rPr>
        <w:t xml:space="preserve"> Biểu đồ lớp </w:t>
      </w:r>
      <w:r w:rsidRPr="008A6F19">
        <w:rPr>
          <w:noProof/>
        </w:rPr>
        <w:t>đồ ca sử dụng xem thông tin xử lý</w:t>
      </w:r>
      <w:bookmarkEnd w:id="202"/>
    </w:p>
    <w:p w14:paraId="4F1D32E6" w14:textId="77777777" w:rsidR="008969CC" w:rsidRDefault="008969CC" w:rsidP="007672AF">
      <w:pPr>
        <w:pStyle w:val="Heading5"/>
        <w:numPr>
          <w:ilvl w:val="4"/>
          <w:numId w:val="15"/>
        </w:numPr>
      </w:pPr>
      <w:bookmarkStart w:id="203" w:name="_Toc519174658"/>
      <w:r>
        <w:lastRenderedPageBreak/>
        <w:t>Xác định xác lớp</w:t>
      </w:r>
      <w:bookmarkEnd w:id="203"/>
    </w:p>
    <w:p w14:paraId="2E3693BF" w14:textId="77777777" w:rsidR="008969CC" w:rsidRDefault="008969CC" w:rsidP="008969CC">
      <w:r>
        <w:t>Dựa trên mô tả ca sử dụng, ca sử dụng truy cập bộ công cụ được xác định gồm các lớp:</w:t>
      </w:r>
    </w:p>
    <w:p w14:paraId="7ECED954" w14:textId="41F38BFA" w:rsidR="000F03FB" w:rsidRDefault="000F03FB" w:rsidP="000F03FB">
      <w:pPr>
        <w:pStyle w:val="Caption"/>
        <w:keepNext/>
      </w:pPr>
      <w:bookmarkStart w:id="204" w:name="_Toc519174686"/>
      <w:r>
        <w:t xml:space="preserve">Bảng </w:t>
      </w:r>
      <w:r w:rsidR="00486FEB">
        <w:rPr>
          <w:noProof/>
        </w:rPr>
        <w:fldChar w:fldCharType="begin"/>
      </w:r>
      <w:r w:rsidR="00486FEB">
        <w:rPr>
          <w:noProof/>
        </w:rPr>
        <w:instrText xml:space="preserve"> STYLEREF 1 \s </w:instrText>
      </w:r>
      <w:r w:rsidR="00486FEB">
        <w:rPr>
          <w:noProof/>
        </w:rPr>
        <w:fldChar w:fldCharType="separate"/>
      </w:r>
      <w:r w:rsidR="000E190C">
        <w:rPr>
          <w:noProof/>
        </w:rPr>
        <w:t>1</w:t>
      </w:r>
      <w:r w:rsidR="00486FEB">
        <w:rPr>
          <w:noProof/>
        </w:rPr>
        <w:fldChar w:fldCharType="end"/>
      </w:r>
      <w:r w:rsidR="000E190C">
        <w:t>.</w:t>
      </w:r>
      <w:r w:rsidR="00486FEB">
        <w:rPr>
          <w:noProof/>
        </w:rPr>
        <w:fldChar w:fldCharType="begin"/>
      </w:r>
      <w:r w:rsidR="00486FEB">
        <w:rPr>
          <w:noProof/>
        </w:rPr>
        <w:instrText xml:space="preserve"> SEQ Bảng \* ARABIC \s 1 </w:instrText>
      </w:r>
      <w:r w:rsidR="00486FEB">
        <w:rPr>
          <w:noProof/>
        </w:rPr>
        <w:fldChar w:fldCharType="separate"/>
      </w:r>
      <w:r w:rsidR="000E190C">
        <w:rPr>
          <w:noProof/>
        </w:rPr>
        <w:t>8</w:t>
      </w:r>
      <w:r w:rsidR="00486FEB">
        <w:rPr>
          <w:noProof/>
        </w:rPr>
        <w:fldChar w:fldCharType="end"/>
      </w:r>
      <w:r>
        <w:rPr>
          <w:noProof/>
        </w:rPr>
        <w:t xml:space="preserve"> Các lớp trong </w:t>
      </w:r>
      <w:r>
        <w:t>ca sử dụng xem thông tin xử lý</w:t>
      </w:r>
      <w:bookmarkEnd w:id="2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
        <w:gridCol w:w="1440"/>
        <w:gridCol w:w="3240"/>
        <w:gridCol w:w="3482"/>
      </w:tblGrid>
      <w:tr w:rsidR="000F03FB" w:rsidRPr="00333AC7" w14:paraId="52D67774" w14:textId="77777777" w:rsidTr="00D00F52">
        <w:tc>
          <w:tcPr>
            <w:tcW w:w="895" w:type="dxa"/>
          </w:tcPr>
          <w:p w14:paraId="60746EA3" w14:textId="77777777" w:rsidR="000F03FB" w:rsidRPr="00333AC7" w:rsidRDefault="000F03FB" w:rsidP="00D00F52">
            <w:pPr>
              <w:pStyle w:val="NoSpacing"/>
              <w:jc w:val="center"/>
              <w:rPr>
                <w:b/>
              </w:rPr>
            </w:pPr>
            <w:r w:rsidRPr="00333AC7">
              <w:rPr>
                <w:b/>
              </w:rPr>
              <w:t>STT</w:t>
            </w:r>
          </w:p>
        </w:tc>
        <w:tc>
          <w:tcPr>
            <w:tcW w:w="1440" w:type="dxa"/>
          </w:tcPr>
          <w:p w14:paraId="6DC55E9F" w14:textId="77777777" w:rsidR="000F03FB" w:rsidRPr="00333AC7" w:rsidRDefault="000F03FB" w:rsidP="00D00F52">
            <w:pPr>
              <w:pStyle w:val="NoSpacing"/>
              <w:jc w:val="center"/>
              <w:rPr>
                <w:b/>
              </w:rPr>
            </w:pPr>
            <w:r w:rsidRPr="00333AC7">
              <w:rPr>
                <w:b/>
              </w:rPr>
              <w:t>Lớp</w:t>
            </w:r>
          </w:p>
        </w:tc>
        <w:tc>
          <w:tcPr>
            <w:tcW w:w="3240" w:type="dxa"/>
          </w:tcPr>
          <w:p w14:paraId="47CBD9D2" w14:textId="77777777" w:rsidR="000F03FB" w:rsidRPr="00333AC7" w:rsidRDefault="000F03FB" w:rsidP="00D00F52">
            <w:pPr>
              <w:pStyle w:val="NoSpacing"/>
              <w:jc w:val="center"/>
              <w:rPr>
                <w:b/>
              </w:rPr>
            </w:pPr>
            <w:r w:rsidRPr="00333AC7">
              <w:rPr>
                <w:b/>
              </w:rPr>
              <w:t>Thuộc tính</w:t>
            </w:r>
          </w:p>
        </w:tc>
        <w:tc>
          <w:tcPr>
            <w:tcW w:w="3482" w:type="dxa"/>
          </w:tcPr>
          <w:p w14:paraId="72702208" w14:textId="77777777" w:rsidR="000F03FB" w:rsidRPr="00333AC7" w:rsidRDefault="000F03FB" w:rsidP="00D00F52">
            <w:pPr>
              <w:pStyle w:val="NoSpacing"/>
              <w:jc w:val="center"/>
              <w:rPr>
                <w:b/>
              </w:rPr>
            </w:pPr>
            <w:r w:rsidRPr="00333AC7">
              <w:rPr>
                <w:b/>
              </w:rPr>
              <w:t>Mô tả</w:t>
            </w:r>
          </w:p>
        </w:tc>
      </w:tr>
      <w:tr w:rsidR="000F03FB" w14:paraId="1E8F8E2F" w14:textId="77777777" w:rsidTr="00D00F52">
        <w:tc>
          <w:tcPr>
            <w:tcW w:w="895" w:type="dxa"/>
          </w:tcPr>
          <w:p w14:paraId="08B1825F" w14:textId="77777777" w:rsidR="000F03FB" w:rsidRDefault="000F03FB" w:rsidP="00D00F52">
            <w:pPr>
              <w:pStyle w:val="NoSpacing"/>
            </w:pPr>
            <w:r>
              <w:t>1</w:t>
            </w:r>
          </w:p>
        </w:tc>
        <w:tc>
          <w:tcPr>
            <w:tcW w:w="1440" w:type="dxa"/>
          </w:tcPr>
          <w:p w14:paraId="1CE33933" w14:textId="77777777" w:rsidR="000F03FB" w:rsidRDefault="000F03FB" w:rsidP="00D00F52">
            <w:pPr>
              <w:pStyle w:val="NoSpacing"/>
            </w:pPr>
            <w:r>
              <w:t>User</w:t>
            </w:r>
          </w:p>
        </w:tc>
        <w:tc>
          <w:tcPr>
            <w:tcW w:w="3240" w:type="dxa"/>
          </w:tcPr>
          <w:p w14:paraId="54162654" w14:textId="77777777" w:rsidR="000F03FB" w:rsidRDefault="000F03FB" w:rsidP="00D00F52">
            <w:pPr>
              <w:pStyle w:val="ListParagraph"/>
              <w:numPr>
                <w:ilvl w:val="0"/>
                <w:numId w:val="10"/>
              </w:numPr>
              <w:spacing w:line="240" w:lineRule="auto"/>
            </w:pPr>
            <w:r>
              <w:t>Id: id</w:t>
            </w:r>
          </w:p>
          <w:p w14:paraId="70C94552" w14:textId="77777777" w:rsidR="000F03FB" w:rsidRDefault="000F03FB" w:rsidP="00D00F52">
            <w:pPr>
              <w:pStyle w:val="ListParagraph"/>
              <w:numPr>
                <w:ilvl w:val="0"/>
                <w:numId w:val="10"/>
              </w:numPr>
              <w:spacing w:line="240" w:lineRule="auto"/>
            </w:pPr>
            <w:r>
              <w:t>Name: string</w:t>
            </w:r>
          </w:p>
          <w:p w14:paraId="74754EB3" w14:textId="77777777" w:rsidR="000F03FB" w:rsidRDefault="000F03FB" w:rsidP="00D00F52">
            <w:pPr>
              <w:pStyle w:val="ListParagraph"/>
              <w:numPr>
                <w:ilvl w:val="0"/>
                <w:numId w:val="10"/>
              </w:numPr>
              <w:spacing w:line="240" w:lineRule="auto"/>
            </w:pPr>
            <w:r>
              <w:t>Enable: Boolean</w:t>
            </w:r>
          </w:p>
        </w:tc>
        <w:tc>
          <w:tcPr>
            <w:tcW w:w="3482" w:type="dxa"/>
          </w:tcPr>
          <w:p w14:paraId="5359293B" w14:textId="77777777" w:rsidR="000F03FB" w:rsidRDefault="000F03FB" w:rsidP="00D00F52">
            <w:pPr>
              <w:pStyle w:val="NoSpacing"/>
            </w:pPr>
            <w:r>
              <w:t>Lưu trữ thông tin tài khoản</w:t>
            </w:r>
          </w:p>
        </w:tc>
      </w:tr>
      <w:tr w:rsidR="000F03FB" w14:paraId="59875850" w14:textId="77777777" w:rsidTr="00D00F52">
        <w:tc>
          <w:tcPr>
            <w:tcW w:w="895" w:type="dxa"/>
          </w:tcPr>
          <w:p w14:paraId="044E5B13" w14:textId="77777777" w:rsidR="000F03FB" w:rsidRDefault="000F03FB" w:rsidP="00D00F52">
            <w:pPr>
              <w:pStyle w:val="NoSpacing"/>
            </w:pPr>
            <w:r>
              <w:t>2</w:t>
            </w:r>
          </w:p>
        </w:tc>
        <w:tc>
          <w:tcPr>
            <w:tcW w:w="1440" w:type="dxa"/>
          </w:tcPr>
          <w:p w14:paraId="4D088BA5" w14:textId="77777777" w:rsidR="000F03FB" w:rsidRDefault="000F03FB" w:rsidP="00D00F52">
            <w:pPr>
              <w:spacing w:line="240" w:lineRule="auto"/>
              <w:ind w:firstLine="0"/>
            </w:pPr>
            <w:r>
              <w:t>Folder</w:t>
            </w:r>
          </w:p>
          <w:p w14:paraId="5BE20511" w14:textId="77777777" w:rsidR="000F03FB" w:rsidRDefault="000F03FB" w:rsidP="00D00F52">
            <w:pPr>
              <w:pStyle w:val="NoSpacing"/>
            </w:pPr>
          </w:p>
        </w:tc>
        <w:tc>
          <w:tcPr>
            <w:tcW w:w="3240" w:type="dxa"/>
          </w:tcPr>
          <w:p w14:paraId="08E94C00" w14:textId="77777777" w:rsidR="000F03FB" w:rsidRDefault="000F03FB" w:rsidP="00D00F52">
            <w:pPr>
              <w:pStyle w:val="NoSpacing"/>
              <w:numPr>
                <w:ilvl w:val="0"/>
                <w:numId w:val="9"/>
              </w:numPr>
            </w:pPr>
            <w:r>
              <w:t>Id: id</w:t>
            </w:r>
          </w:p>
          <w:p w14:paraId="791541E9" w14:textId="77777777" w:rsidR="000F03FB" w:rsidRDefault="000F03FB" w:rsidP="00D00F52">
            <w:pPr>
              <w:pStyle w:val="NoSpacing"/>
              <w:numPr>
                <w:ilvl w:val="0"/>
                <w:numId w:val="9"/>
              </w:numPr>
            </w:pPr>
            <w:r>
              <w:t>Name: string</w:t>
            </w:r>
          </w:p>
          <w:p w14:paraId="3F8E8467" w14:textId="77777777" w:rsidR="000F03FB" w:rsidRDefault="000F03FB" w:rsidP="00D00F52">
            <w:pPr>
              <w:pStyle w:val="NoSpacing"/>
              <w:numPr>
                <w:ilvl w:val="0"/>
                <w:numId w:val="9"/>
              </w:numPr>
            </w:pPr>
            <w:r>
              <w:t>Description: string</w:t>
            </w:r>
          </w:p>
          <w:p w14:paraId="597A2787" w14:textId="77777777" w:rsidR="000F03FB" w:rsidRDefault="000F03FB" w:rsidP="00D00F52">
            <w:pPr>
              <w:pStyle w:val="NoSpacing"/>
              <w:numPr>
                <w:ilvl w:val="0"/>
                <w:numId w:val="9"/>
              </w:numPr>
            </w:pPr>
            <w:proofErr w:type="spellStart"/>
            <w:r>
              <w:t>userID</w:t>
            </w:r>
            <w:proofErr w:type="spellEnd"/>
            <w:r>
              <w:t>: id</w:t>
            </w:r>
          </w:p>
          <w:p w14:paraId="3E4B4427" w14:textId="77777777" w:rsidR="000F03FB" w:rsidRDefault="000F03FB" w:rsidP="00D00F52">
            <w:pPr>
              <w:pStyle w:val="NoSpacing"/>
              <w:numPr>
                <w:ilvl w:val="0"/>
                <w:numId w:val="9"/>
              </w:numPr>
            </w:pPr>
            <w:r>
              <w:t>path: string</w:t>
            </w:r>
          </w:p>
          <w:p w14:paraId="68826B66" w14:textId="77777777" w:rsidR="000F03FB" w:rsidRDefault="000F03FB" w:rsidP="00D00F52">
            <w:pPr>
              <w:pStyle w:val="NoSpacing"/>
              <w:numPr>
                <w:ilvl w:val="0"/>
                <w:numId w:val="9"/>
              </w:numPr>
            </w:pPr>
            <w:proofErr w:type="spellStart"/>
            <w:r>
              <w:t>initTime</w:t>
            </w:r>
            <w:proofErr w:type="spellEnd"/>
            <w:r>
              <w:t xml:space="preserve">: </w:t>
            </w:r>
            <w:proofErr w:type="spellStart"/>
            <w:r>
              <w:t>unix</w:t>
            </w:r>
            <w:proofErr w:type="spellEnd"/>
          </w:p>
          <w:p w14:paraId="6E5F2316" w14:textId="77777777" w:rsidR="000F03FB" w:rsidRDefault="000F03FB" w:rsidP="00D00F52">
            <w:pPr>
              <w:pStyle w:val="NoSpacing"/>
              <w:numPr>
                <w:ilvl w:val="0"/>
                <w:numId w:val="9"/>
              </w:numPr>
            </w:pPr>
            <w:proofErr w:type="spellStart"/>
            <w:r>
              <w:t>updateTime</w:t>
            </w:r>
            <w:proofErr w:type="spellEnd"/>
            <w:r>
              <w:t xml:space="preserve">: </w:t>
            </w:r>
            <w:proofErr w:type="spellStart"/>
            <w:r>
              <w:t>unix</w:t>
            </w:r>
            <w:proofErr w:type="spellEnd"/>
          </w:p>
        </w:tc>
        <w:tc>
          <w:tcPr>
            <w:tcW w:w="3482" w:type="dxa"/>
          </w:tcPr>
          <w:p w14:paraId="52D1E692" w14:textId="77777777" w:rsidR="000F03FB" w:rsidRDefault="000F03FB" w:rsidP="00D00F52">
            <w:pPr>
              <w:pStyle w:val="NoSpacing"/>
            </w:pPr>
            <w:r>
              <w:t>Lưu trữ siêu dữ liệu của thư mục</w:t>
            </w:r>
          </w:p>
        </w:tc>
      </w:tr>
      <w:tr w:rsidR="000F03FB" w14:paraId="7752B1D7" w14:textId="77777777" w:rsidTr="00D00F52">
        <w:tc>
          <w:tcPr>
            <w:tcW w:w="895" w:type="dxa"/>
          </w:tcPr>
          <w:p w14:paraId="3853D6C5" w14:textId="77777777" w:rsidR="000F03FB" w:rsidRDefault="000F03FB" w:rsidP="00D00F52">
            <w:pPr>
              <w:pStyle w:val="NoSpacing"/>
            </w:pPr>
            <w:r>
              <w:t>3</w:t>
            </w:r>
          </w:p>
        </w:tc>
        <w:tc>
          <w:tcPr>
            <w:tcW w:w="1440" w:type="dxa"/>
          </w:tcPr>
          <w:p w14:paraId="03631804" w14:textId="77777777" w:rsidR="000F03FB" w:rsidRDefault="000F03FB" w:rsidP="00D00F52">
            <w:pPr>
              <w:spacing w:line="240" w:lineRule="auto"/>
              <w:ind w:firstLine="0"/>
            </w:pPr>
            <w:r>
              <w:t>File</w:t>
            </w:r>
          </w:p>
        </w:tc>
        <w:tc>
          <w:tcPr>
            <w:tcW w:w="3240" w:type="dxa"/>
          </w:tcPr>
          <w:p w14:paraId="0B9CF9C5" w14:textId="77777777" w:rsidR="000F03FB" w:rsidRDefault="000F03FB" w:rsidP="00D00F52">
            <w:pPr>
              <w:pStyle w:val="ListParagraph"/>
              <w:numPr>
                <w:ilvl w:val="0"/>
                <w:numId w:val="11"/>
              </w:numPr>
              <w:spacing w:line="240" w:lineRule="auto"/>
              <w:ind w:left="750"/>
            </w:pPr>
            <w:r>
              <w:t>size: double</w:t>
            </w:r>
          </w:p>
          <w:p w14:paraId="2026A368" w14:textId="77777777" w:rsidR="000F03FB" w:rsidRDefault="000F03FB" w:rsidP="00D00F52">
            <w:pPr>
              <w:pStyle w:val="ListParagraph"/>
              <w:numPr>
                <w:ilvl w:val="0"/>
                <w:numId w:val="11"/>
              </w:numPr>
              <w:spacing w:line="240" w:lineRule="auto"/>
              <w:ind w:left="750"/>
            </w:pPr>
            <w:r>
              <w:t>type: string</w:t>
            </w:r>
          </w:p>
          <w:p w14:paraId="05578009" w14:textId="77777777" w:rsidR="000F03FB" w:rsidRDefault="000F03FB" w:rsidP="00D00F52">
            <w:pPr>
              <w:pStyle w:val="ListParagraph"/>
              <w:numPr>
                <w:ilvl w:val="0"/>
                <w:numId w:val="11"/>
              </w:numPr>
              <w:spacing w:line="240" w:lineRule="auto"/>
              <w:ind w:left="750"/>
            </w:pPr>
            <w:r>
              <w:t>name: string</w:t>
            </w:r>
          </w:p>
          <w:p w14:paraId="08D7960A" w14:textId="77777777" w:rsidR="000F03FB" w:rsidRDefault="000F03FB" w:rsidP="00D00F52">
            <w:pPr>
              <w:pStyle w:val="ListParagraph"/>
              <w:numPr>
                <w:ilvl w:val="0"/>
                <w:numId w:val="11"/>
              </w:numPr>
              <w:spacing w:line="240" w:lineRule="auto"/>
              <w:ind w:left="750"/>
            </w:pPr>
            <w:proofErr w:type="spellStart"/>
            <w:r>
              <w:t>initTime</w:t>
            </w:r>
            <w:proofErr w:type="spellEnd"/>
            <w:r>
              <w:t xml:space="preserve">: </w:t>
            </w:r>
            <w:proofErr w:type="spellStart"/>
            <w:r>
              <w:t>unix</w:t>
            </w:r>
            <w:proofErr w:type="spellEnd"/>
          </w:p>
          <w:p w14:paraId="51A3BD05" w14:textId="77777777" w:rsidR="000F03FB" w:rsidRDefault="000F03FB" w:rsidP="00D00F52">
            <w:pPr>
              <w:pStyle w:val="ListParagraph"/>
              <w:numPr>
                <w:ilvl w:val="0"/>
                <w:numId w:val="11"/>
              </w:numPr>
              <w:spacing w:line="240" w:lineRule="auto"/>
              <w:ind w:left="750"/>
            </w:pPr>
            <w:proofErr w:type="spellStart"/>
            <w:r>
              <w:t>updateTime</w:t>
            </w:r>
            <w:proofErr w:type="spellEnd"/>
            <w:r>
              <w:t xml:space="preserve">: </w:t>
            </w:r>
            <w:proofErr w:type="spellStart"/>
            <w:r>
              <w:t>unix</w:t>
            </w:r>
            <w:proofErr w:type="spellEnd"/>
          </w:p>
          <w:p w14:paraId="11975C49" w14:textId="77777777" w:rsidR="000F03FB" w:rsidRDefault="000F03FB" w:rsidP="00D00F52">
            <w:pPr>
              <w:pStyle w:val="ListParagraph"/>
              <w:numPr>
                <w:ilvl w:val="0"/>
                <w:numId w:val="11"/>
              </w:numPr>
              <w:spacing w:line="240" w:lineRule="auto"/>
              <w:ind w:left="750"/>
            </w:pPr>
            <w:r>
              <w:t>meta: object</w:t>
            </w:r>
          </w:p>
          <w:p w14:paraId="76BC0C78" w14:textId="77777777" w:rsidR="000F03FB" w:rsidRDefault="000F03FB" w:rsidP="00D00F52">
            <w:pPr>
              <w:pStyle w:val="ListParagraph"/>
              <w:numPr>
                <w:ilvl w:val="0"/>
                <w:numId w:val="11"/>
              </w:numPr>
              <w:spacing w:line="240" w:lineRule="auto"/>
              <w:ind w:left="750"/>
            </w:pPr>
            <w:proofErr w:type="spellStart"/>
            <w:r>
              <w:t>extention</w:t>
            </w:r>
            <w:proofErr w:type="spellEnd"/>
            <w:r>
              <w:t>: string</w:t>
            </w:r>
          </w:p>
          <w:p w14:paraId="27376164" w14:textId="77777777" w:rsidR="000F03FB" w:rsidRDefault="000F03FB" w:rsidP="00D00F52">
            <w:pPr>
              <w:pStyle w:val="ListParagraph"/>
              <w:numPr>
                <w:ilvl w:val="0"/>
                <w:numId w:val="11"/>
              </w:numPr>
              <w:spacing w:line="240" w:lineRule="auto"/>
              <w:ind w:left="750"/>
            </w:pPr>
            <w:proofErr w:type="spellStart"/>
            <w:r>
              <w:t>userID</w:t>
            </w:r>
            <w:proofErr w:type="spellEnd"/>
            <w:r>
              <w:t>: ID</w:t>
            </w:r>
          </w:p>
          <w:p w14:paraId="129FEE4E" w14:textId="77777777" w:rsidR="000F03FB" w:rsidRDefault="000F03FB" w:rsidP="00D00F52">
            <w:pPr>
              <w:pStyle w:val="ListParagraph"/>
              <w:numPr>
                <w:ilvl w:val="0"/>
                <w:numId w:val="11"/>
              </w:numPr>
              <w:spacing w:line="240" w:lineRule="auto"/>
              <w:ind w:left="750"/>
            </w:pPr>
            <w:r>
              <w:t>path: string</w:t>
            </w:r>
          </w:p>
          <w:p w14:paraId="1C85E9EC" w14:textId="77777777" w:rsidR="000F03FB" w:rsidRDefault="000F03FB" w:rsidP="00D00F52">
            <w:pPr>
              <w:pStyle w:val="ListParagraph"/>
              <w:numPr>
                <w:ilvl w:val="0"/>
                <w:numId w:val="11"/>
              </w:numPr>
              <w:spacing w:line="240" w:lineRule="auto"/>
              <w:ind w:left="750"/>
            </w:pPr>
            <w:proofErr w:type="spellStart"/>
            <w:r>
              <w:t>downloadRoute</w:t>
            </w:r>
            <w:proofErr w:type="spellEnd"/>
            <w:r>
              <w:t>: string</w:t>
            </w:r>
          </w:p>
          <w:p w14:paraId="586BD66E" w14:textId="77777777" w:rsidR="000F03FB" w:rsidRDefault="000F03FB" w:rsidP="00D00F52">
            <w:pPr>
              <w:pStyle w:val="ListParagraph"/>
              <w:numPr>
                <w:ilvl w:val="0"/>
                <w:numId w:val="11"/>
              </w:numPr>
              <w:spacing w:line="240" w:lineRule="auto"/>
              <w:ind w:left="750"/>
            </w:pPr>
            <w:proofErr w:type="spellStart"/>
            <w:r>
              <w:t>collectionName</w:t>
            </w:r>
            <w:proofErr w:type="spellEnd"/>
            <w:r>
              <w:t>: string</w:t>
            </w:r>
          </w:p>
          <w:p w14:paraId="3C0E0FAE" w14:textId="77777777" w:rsidR="000F03FB" w:rsidRPr="00AB627F" w:rsidRDefault="000F03FB" w:rsidP="00D00F52">
            <w:pPr>
              <w:pStyle w:val="ListParagraph"/>
              <w:numPr>
                <w:ilvl w:val="0"/>
                <w:numId w:val="11"/>
              </w:numPr>
              <w:spacing w:line="240" w:lineRule="auto"/>
              <w:ind w:left="750"/>
            </w:pPr>
            <w:r>
              <w:t xml:space="preserve">public: </w:t>
            </w:r>
            <w:proofErr w:type="spellStart"/>
            <w:r>
              <w:t>boolean</w:t>
            </w:r>
            <w:proofErr w:type="spellEnd"/>
          </w:p>
        </w:tc>
        <w:tc>
          <w:tcPr>
            <w:tcW w:w="3482" w:type="dxa"/>
          </w:tcPr>
          <w:p w14:paraId="027C5843" w14:textId="77777777" w:rsidR="000F03FB" w:rsidRDefault="000F03FB" w:rsidP="00D00F52">
            <w:pPr>
              <w:pStyle w:val="NoSpacing"/>
            </w:pPr>
            <w:r>
              <w:t>Lưu trữ siêu dữ liệu của tệp tin</w:t>
            </w:r>
          </w:p>
        </w:tc>
      </w:tr>
      <w:tr w:rsidR="000F03FB" w14:paraId="113AE70C" w14:textId="77777777" w:rsidTr="00D00F52">
        <w:tc>
          <w:tcPr>
            <w:tcW w:w="895" w:type="dxa"/>
          </w:tcPr>
          <w:p w14:paraId="3A7D8B74" w14:textId="77777777" w:rsidR="000F03FB" w:rsidRDefault="000F03FB" w:rsidP="00D00F52">
            <w:pPr>
              <w:pStyle w:val="NoSpacing"/>
            </w:pPr>
            <w:r>
              <w:lastRenderedPageBreak/>
              <w:t>4</w:t>
            </w:r>
          </w:p>
        </w:tc>
        <w:tc>
          <w:tcPr>
            <w:tcW w:w="1440" w:type="dxa"/>
          </w:tcPr>
          <w:p w14:paraId="7D5BC5C4" w14:textId="77777777" w:rsidR="000F03FB" w:rsidRDefault="000F03FB" w:rsidP="00D00F52">
            <w:pPr>
              <w:spacing w:line="240" w:lineRule="auto"/>
              <w:ind w:firstLine="0"/>
            </w:pPr>
            <w:r>
              <w:t>Process</w:t>
            </w:r>
          </w:p>
        </w:tc>
        <w:tc>
          <w:tcPr>
            <w:tcW w:w="3240" w:type="dxa"/>
          </w:tcPr>
          <w:p w14:paraId="44BEEE3C" w14:textId="77777777" w:rsidR="000F03FB" w:rsidRDefault="000F03FB" w:rsidP="00D00F52">
            <w:pPr>
              <w:pStyle w:val="ListParagraph"/>
              <w:numPr>
                <w:ilvl w:val="0"/>
                <w:numId w:val="11"/>
              </w:numPr>
              <w:spacing w:line="240" w:lineRule="auto"/>
              <w:ind w:left="702"/>
            </w:pPr>
            <w:r>
              <w:t>in: {</w:t>
            </w:r>
          </w:p>
          <w:p w14:paraId="6BC63B5A" w14:textId="77777777" w:rsidR="000F03FB" w:rsidRDefault="000F03FB" w:rsidP="00D00F52">
            <w:pPr>
              <w:pStyle w:val="ListParagraph"/>
              <w:numPr>
                <w:ilvl w:val="0"/>
                <w:numId w:val="11"/>
              </w:numPr>
              <w:spacing w:line="240" w:lineRule="auto"/>
              <w:ind w:left="972"/>
            </w:pPr>
            <w:r>
              <w:t>name: string</w:t>
            </w:r>
          </w:p>
          <w:p w14:paraId="2EDFD772" w14:textId="77777777" w:rsidR="000F03FB" w:rsidRDefault="000F03FB" w:rsidP="00D00F52">
            <w:pPr>
              <w:pStyle w:val="ListParagraph"/>
              <w:numPr>
                <w:ilvl w:val="0"/>
                <w:numId w:val="11"/>
              </w:numPr>
              <w:spacing w:line="240" w:lineRule="auto"/>
              <w:ind w:left="972"/>
            </w:pPr>
            <w:r>
              <w:t>url: string</w:t>
            </w:r>
          </w:p>
          <w:p w14:paraId="5C58EBAE" w14:textId="77777777" w:rsidR="000F03FB" w:rsidRDefault="000F03FB" w:rsidP="00D00F52">
            <w:pPr>
              <w:pStyle w:val="ListParagraph"/>
              <w:numPr>
                <w:ilvl w:val="0"/>
                <w:numId w:val="11"/>
              </w:numPr>
              <w:spacing w:line="240" w:lineRule="auto"/>
              <w:ind w:left="972"/>
            </w:pPr>
            <w:r>
              <w:t>from: string</w:t>
            </w:r>
          </w:p>
          <w:p w14:paraId="5A56660C" w14:textId="77777777" w:rsidR="000F03FB" w:rsidRDefault="000F03FB" w:rsidP="00D00F52">
            <w:pPr>
              <w:pStyle w:val="ListParagraph"/>
              <w:numPr>
                <w:ilvl w:val="0"/>
                <w:numId w:val="11"/>
              </w:numPr>
              <w:spacing w:line="240" w:lineRule="auto"/>
              <w:ind w:left="972"/>
            </w:pPr>
            <w:proofErr w:type="spellStart"/>
            <w:r>
              <w:t>fromId</w:t>
            </w:r>
            <w:proofErr w:type="spellEnd"/>
            <w:r>
              <w:t xml:space="preserve">: </w:t>
            </w:r>
            <w:proofErr w:type="gramStart"/>
            <w:r>
              <w:t>id }</w:t>
            </w:r>
            <w:proofErr w:type="gramEnd"/>
          </w:p>
          <w:p w14:paraId="3F95D385" w14:textId="77777777" w:rsidR="000F03FB" w:rsidRDefault="000F03FB" w:rsidP="00D00F52">
            <w:pPr>
              <w:pStyle w:val="ListParagraph"/>
              <w:numPr>
                <w:ilvl w:val="0"/>
                <w:numId w:val="11"/>
              </w:numPr>
              <w:spacing w:line="240" w:lineRule="auto"/>
              <w:ind w:left="702"/>
            </w:pPr>
            <w:r>
              <w:t>out: {</w:t>
            </w:r>
          </w:p>
          <w:p w14:paraId="71E06423" w14:textId="77777777" w:rsidR="000F03FB" w:rsidRDefault="000F03FB" w:rsidP="00D00F52">
            <w:pPr>
              <w:pStyle w:val="ListParagraph"/>
              <w:numPr>
                <w:ilvl w:val="0"/>
                <w:numId w:val="11"/>
              </w:numPr>
              <w:spacing w:line="240" w:lineRule="auto"/>
              <w:ind w:left="972"/>
            </w:pPr>
            <w:r>
              <w:t>name: string</w:t>
            </w:r>
          </w:p>
          <w:p w14:paraId="486E9637" w14:textId="77777777" w:rsidR="000F03FB" w:rsidRDefault="000F03FB" w:rsidP="00D00F52">
            <w:pPr>
              <w:pStyle w:val="ListParagraph"/>
              <w:numPr>
                <w:ilvl w:val="0"/>
                <w:numId w:val="11"/>
              </w:numPr>
              <w:spacing w:line="240" w:lineRule="auto"/>
              <w:ind w:left="972"/>
            </w:pPr>
            <w:r>
              <w:t>url: string</w:t>
            </w:r>
          </w:p>
          <w:p w14:paraId="55858D6D" w14:textId="77777777" w:rsidR="000F03FB" w:rsidRDefault="000F03FB" w:rsidP="00D00F52">
            <w:pPr>
              <w:pStyle w:val="ListParagraph"/>
              <w:numPr>
                <w:ilvl w:val="0"/>
                <w:numId w:val="11"/>
              </w:numPr>
              <w:spacing w:line="240" w:lineRule="auto"/>
              <w:ind w:left="972"/>
            </w:pPr>
            <w:r>
              <w:t>id: id}</w:t>
            </w:r>
          </w:p>
          <w:p w14:paraId="7F8F7971" w14:textId="77777777" w:rsidR="000F03FB" w:rsidRDefault="000F03FB" w:rsidP="00D00F52">
            <w:pPr>
              <w:pStyle w:val="ListParagraph"/>
              <w:numPr>
                <w:ilvl w:val="0"/>
                <w:numId w:val="11"/>
              </w:numPr>
              <w:spacing w:line="240" w:lineRule="auto"/>
              <w:ind w:left="702"/>
            </w:pPr>
            <w:r>
              <w:t>algorithm: string</w:t>
            </w:r>
          </w:p>
          <w:p w14:paraId="3E32E501" w14:textId="77777777" w:rsidR="000F03FB" w:rsidRDefault="000F03FB" w:rsidP="00D00F52">
            <w:pPr>
              <w:pStyle w:val="ListParagraph"/>
              <w:numPr>
                <w:ilvl w:val="0"/>
                <w:numId w:val="11"/>
              </w:numPr>
              <w:spacing w:line="240" w:lineRule="auto"/>
              <w:ind w:left="702"/>
            </w:pPr>
            <w:r>
              <w:t>status: string</w:t>
            </w:r>
          </w:p>
          <w:p w14:paraId="41882211" w14:textId="77777777" w:rsidR="000F03FB" w:rsidRDefault="000F03FB" w:rsidP="00D00F52">
            <w:pPr>
              <w:pStyle w:val="ListParagraph"/>
              <w:numPr>
                <w:ilvl w:val="0"/>
                <w:numId w:val="11"/>
              </w:numPr>
              <w:spacing w:line="240" w:lineRule="auto"/>
              <w:ind w:left="702"/>
            </w:pPr>
            <w:proofErr w:type="spellStart"/>
            <w:r>
              <w:t>startime</w:t>
            </w:r>
            <w:proofErr w:type="spellEnd"/>
            <w:r>
              <w:t xml:space="preserve">: </w:t>
            </w:r>
            <w:proofErr w:type="spellStart"/>
            <w:r>
              <w:t>unix</w:t>
            </w:r>
            <w:proofErr w:type="spellEnd"/>
          </w:p>
          <w:p w14:paraId="1E8FC3B0" w14:textId="77777777" w:rsidR="000F03FB" w:rsidRDefault="000F03FB" w:rsidP="00D00F52">
            <w:pPr>
              <w:pStyle w:val="ListParagraph"/>
              <w:numPr>
                <w:ilvl w:val="0"/>
                <w:numId w:val="11"/>
              </w:numPr>
              <w:spacing w:line="240" w:lineRule="auto"/>
              <w:ind w:left="702"/>
            </w:pPr>
            <w:proofErr w:type="spellStart"/>
            <w:r>
              <w:t>runTime</w:t>
            </w:r>
            <w:proofErr w:type="spellEnd"/>
            <w:r>
              <w:t xml:space="preserve">: </w:t>
            </w:r>
            <w:proofErr w:type="spellStart"/>
            <w:r>
              <w:t>unix</w:t>
            </w:r>
            <w:proofErr w:type="spellEnd"/>
          </w:p>
          <w:p w14:paraId="0C5304CB" w14:textId="77777777" w:rsidR="000F03FB" w:rsidRDefault="000F03FB" w:rsidP="00D00F52">
            <w:pPr>
              <w:pStyle w:val="ListParagraph"/>
              <w:numPr>
                <w:ilvl w:val="0"/>
                <w:numId w:val="11"/>
              </w:numPr>
              <w:spacing w:line="240" w:lineRule="auto"/>
              <w:ind w:left="702"/>
            </w:pPr>
            <w:proofErr w:type="spellStart"/>
            <w:r>
              <w:t>endTime</w:t>
            </w:r>
            <w:proofErr w:type="spellEnd"/>
            <w:r>
              <w:t xml:space="preserve">: </w:t>
            </w:r>
            <w:proofErr w:type="spellStart"/>
            <w:r>
              <w:t>unix</w:t>
            </w:r>
            <w:proofErr w:type="spellEnd"/>
          </w:p>
          <w:p w14:paraId="67EB88A8" w14:textId="77777777" w:rsidR="000F03FB" w:rsidRDefault="000F03FB" w:rsidP="00D00F52">
            <w:pPr>
              <w:pStyle w:val="ListParagraph"/>
              <w:numPr>
                <w:ilvl w:val="0"/>
                <w:numId w:val="11"/>
              </w:numPr>
              <w:spacing w:line="240" w:lineRule="auto"/>
              <w:ind w:left="702"/>
            </w:pPr>
            <w:r>
              <w:t>log: object</w:t>
            </w:r>
          </w:p>
        </w:tc>
        <w:tc>
          <w:tcPr>
            <w:tcW w:w="3482" w:type="dxa"/>
          </w:tcPr>
          <w:p w14:paraId="51E6759D" w14:textId="77777777" w:rsidR="000F03FB" w:rsidRDefault="000F03FB" w:rsidP="00D00F52">
            <w:pPr>
              <w:pStyle w:val="NoSpacing"/>
            </w:pPr>
            <w:r>
              <w:t>Lưu trữ thông tin tiến trình xử lý</w:t>
            </w:r>
          </w:p>
        </w:tc>
      </w:tr>
    </w:tbl>
    <w:p w14:paraId="1BBE7720" w14:textId="77777777" w:rsidR="000F03FB" w:rsidRDefault="000F03FB" w:rsidP="000F03FB">
      <w:pPr>
        <w:pStyle w:val="NoSpacing"/>
      </w:pPr>
    </w:p>
    <w:p w14:paraId="74ECD034" w14:textId="77777777" w:rsidR="008969CC" w:rsidRDefault="008969CC" w:rsidP="007672AF">
      <w:pPr>
        <w:pStyle w:val="Heading4"/>
        <w:numPr>
          <w:ilvl w:val="3"/>
          <w:numId w:val="15"/>
        </w:numPr>
      </w:pPr>
      <w:bookmarkStart w:id="205" w:name="_Toc519174511"/>
      <w:bookmarkStart w:id="206" w:name="_Toc519174659"/>
      <w:r>
        <w:t>Biểu đồ tuần tự</w:t>
      </w:r>
      <w:bookmarkEnd w:id="205"/>
      <w:bookmarkEnd w:id="206"/>
    </w:p>
    <w:p w14:paraId="3BFC42F7" w14:textId="77777777" w:rsidR="000F03FB" w:rsidRDefault="000F2ADE" w:rsidP="00D00F52">
      <w:pPr>
        <w:pStyle w:val="NoSpacing"/>
        <w:keepNext/>
        <w:jc w:val="center"/>
      </w:pPr>
      <w:r>
        <w:rPr>
          <w:noProof/>
        </w:rPr>
        <w:drawing>
          <wp:inline distT="0" distB="0" distL="0" distR="0" wp14:anchorId="5C2C2BF2" wp14:editId="4AECDD12">
            <wp:extent cx="4969250" cy="2529840"/>
            <wp:effectExtent l="0" t="0" r="3175"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71611" cy="2531042"/>
                    </a:xfrm>
                    <a:prstGeom prst="rect">
                      <a:avLst/>
                    </a:prstGeom>
                  </pic:spPr>
                </pic:pic>
              </a:graphicData>
            </a:graphic>
          </wp:inline>
        </w:drawing>
      </w:r>
    </w:p>
    <w:p w14:paraId="57A1E31B" w14:textId="6DE5BF6B" w:rsidR="000F2ADE" w:rsidRDefault="000F03FB" w:rsidP="000F03FB">
      <w:pPr>
        <w:pStyle w:val="Caption"/>
        <w:rPr>
          <w:noProof/>
        </w:rPr>
      </w:pPr>
      <w:bookmarkStart w:id="207" w:name="_Toc519174715"/>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1</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22</w:t>
      </w:r>
      <w:r w:rsidR="00486FEB">
        <w:rPr>
          <w:noProof/>
        </w:rPr>
        <w:fldChar w:fldCharType="end"/>
      </w:r>
      <w:r>
        <w:rPr>
          <w:noProof/>
        </w:rPr>
        <w:t xml:space="preserve"> Biểu đồ tuần tự </w:t>
      </w:r>
      <w:r w:rsidRPr="00A327CE">
        <w:rPr>
          <w:noProof/>
        </w:rPr>
        <w:t>ca sử dụng xem thông tin xử lý</w:t>
      </w:r>
      <w:bookmarkEnd w:id="207"/>
    </w:p>
    <w:p w14:paraId="59411404" w14:textId="5AC47BC1" w:rsidR="0010149D" w:rsidRPr="0010149D" w:rsidRDefault="00364768" w:rsidP="00364768">
      <w:pPr>
        <w:pStyle w:val="Heading1"/>
        <w:numPr>
          <w:ilvl w:val="0"/>
          <w:numId w:val="14"/>
        </w:numPr>
      </w:pPr>
      <w:bookmarkStart w:id="208" w:name="_Toc519174512"/>
      <w:bookmarkStart w:id="209" w:name="_Toc519174660"/>
      <w:bookmarkEnd w:id="193"/>
      <w:r>
        <w:lastRenderedPageBreak/>
        <w:t>THIẾT KẾ BỘ CÔNG CỤ CÔNG CỤ PHÂN TÍCH VÀ XỬ LÝ DỮ LIỆU ẢNH VÀ RADA</w:t>
      </w:r>
      <w:bookmarkEnd w:id="208"/>
      <w:bookmarkEnd w:id="209"/>
    </w:p>
    <w:p w14:paraId="146435D7" w14:textId="6E022B11" w:rsidR="001A57A2" w:rsidRDefault="001A57A2" w:rsidP="00364768">
      <w:pPr>
        <w:pStyle w:val="Heading2"/>
        <w:numPr>
          <w:ilvl w:val="1"/>
          <w:numId w:val="2"/>
        </w:numPr>
      </w:pPr>
      <w:bookmarkStart w:id="210" w:name="_Toc519174513"/>
      <w:bookmarkStart w:id="211" w:name="_Toc519174661"/>
      <w:bookmarkStart w:id="212" w:name="_Toc485991562"/>
      <w:bookmarkStart w:id="213" w:name="_Toc490731276"/>
      <w:bookmarkStart w:id="214" w:name="_Toc491038178"/>
      <w:r>
        <w:t>Thiết kế kiến trúc</w:t>
      </w:r>
      <w:bookmarkEnd w:id="210"/>
      <w:bookmarkEnd w:id="211"/>
    </w:p>
    <w:p w14:paraId="4DDB9185" w14:textId="5218655F" w:rsidR="00515C1A" w:rsidRDefault="00515C1A" w:rsidP="00E218F1">
      <w:bookmarkStart w:id="215" w:name="_Hlk534809008"/>
      <w:r>
        <w:t xml:space="preserve">Dựa trên các phân tích trên, nhóm phát triển xác định </w:t>
      </w:r>
      <w:r w:rsidR="00364768">
        <w:t>Bộ c</w:t>
      </w:r>
      <w:r>
        <w:t xml:space="preserve">ông cụ phân tích và xử lý dữ liệu ảnh và </w:t>
      </w:r>
      <w:proofErr w:type="spellStart"/>
      <w:r>
        <w:t>rada</w:t>
      </w:r>
      <w:proofErr w:type="spellEnd"/>
      <w:r>
        <w:t xml:space="preserve"> yêu cầu:</w:t>
      </w:r>
    </w:p>
    <w:p w14:paraId="062B45CD" w14:textId="26062A8E" w:rsidR="00515C1A" w:rsidRPr="00515C1A" w:rsidRDefault="00515C1A" w:rsidP="00364768">
      <w:pPr>
        <w:pStyle w:val="ListParagraph"/>
        <w:numPr>
          <w:ilvl w:val="1"/>
          <w:numId w:val="3"/>
        </w:numPr>
        <w:rPr>
          <w:szCs w:val="28"/>
        </w:rPr>
      </w:pPr>
      <w:r>
        <w:t xml:space="preserve"> Khả năng tính toán lớn: xử lý được các ảnh vệ tin độ phân giải với các thuật toán phức tạp</w:t>
      </w:r>
    </w:p>
    <w:p w14:paraId="3D440086" w14:textId="4682EE3D" w:rsidR="00515C1A" w:rsidRDefault="00515C1A" w:rsidP="00364768">
      <w:pPr>
        <w:pStyle w:val="ListParagraph"/>
        <w:numPr>
          <w:ilvl w:val="1"/>
          <w:numId w:val="3"/>
        </w:numPr>
        <w:rPr>
          <w:szCs w:val="28"/>
        </w:rPr>
      </w:pPr>
      <w:r>
        <w:rPr>
          <w:szCs w:val="28"/>
        </w:rPr>
        <w:t>Thông lượng truy xuất dữ liệu cao</w:t>
      </w:r>
      <w:r w:rsidR="00D11E36">
        <w:rPr>
          <w:szCs w:val="28"/>
        </w:rPr>
        <w:t>: tránh hiện tượng nút cổ chai trong quá trình xử lý</w:t>
      </w:r>
    </w:p>
    <w:p w14:paraId="3F026C20" w14:textId="02C89F5E" w:rsidR="00515C1A" w:rsidRDefault="00515C1A" w:rsidP="00364768">
      <w:pPr>
        <w:pStyle w:val="ListParagraph"/>
        <w:numPr>
          <w:ilvl w:val="1"/>
          <w:numId w:val="3"/>
        </w:numPr>
        <w:rPr>
          <w:szCs w:val="28"/>
        </w:rPr>
      </w:pPr>
      <w:r>
        <w:rPr>
          <w:szCs w:val="28"/>
        </w:rPr>
        <w:t>Có thể sử dụng nhiều công nghệ lập trình</w:t>
      </w:r>
      <w:r w:rsidR="00D11E36">
        <w:rPr>
          <w:szCs w:val="28"/>
        </w:rPr>
        <w:t>: phù hợp với nhiều thuật toán khác nhau</w:t>
      </w:r>
    </w:p>
    <w:p w14:paraId="65968BB9" w14:textId="29BF8E09" w:rsidR="00D11E36" w:rsidRDefault="00D11E36" w:rsidP="00364768">
      <w:pPr>
        <w:pStyle w:val="ListParagraph"/>
        <w:numPr>
          <w:ilvl w:val="1"/>
          <w:numId w:val="3"/>
        </w:numPr>
        <w:rPr>
          <w:szCs w:val="28"/>
        </w:rPr>
      </w:pPr>
      <w:r>
        <w:rPr>
          <w:szCs w:val="28"/>
        </w:rPr>
        <w:t>Khả năng đa nhiệm: cho phép nhiều thuật toán hoặc nhiều tiến trình của một thuật toán cùng xử lý</w:t>
      </w:r>
    </w:p>
    <w:p w14:paraId="34B8B208" w14:textId="53B48F36" w:rsidR="00D11E36" w:rsidRPr="00515C1A" w:rsidRDefault="00F31C01" w:rsidP="00364768">
      <w:pPr>
        <w:pStyle w:val="ListParagraph"/>
        <w:numPr>
          <w:ilvl w:val="1"/>
          <w:numId w:val="3"/>
        </w:numPr>
        <w:rPr>
          <w:szCs w:val="28"/>
        </w:rPr>
      </w:pPr>
      <w:r>
        <w:rPr>
          <w:szCs w:val="28"/>
        </w:rPr>
        <w:t>Độc lập</w:t>
      </w:r>
      <w:r w:rsidR="00D11E36">
        <w:rPr>
          <w:szCs w:val="28"/>
        </w:rPr>
        <w:t xml:space="preserve">: các công việc xử lý cần </w:t>
      </w:r>
      <w:proofErr w:type="spellStart"/>
      <w:r w:rsidR="00D11E36">
        <w:rPr>
          <w:szCs w:val="28"/>
        </w:rPr>
        <w:t>cần</w:t>
      </w:r>
      <w:proofErr w:type="spellEnd"/>
      <w:r w:rsidR="00D11E36">
        <w:rPr>
          <w:szCs w:val="28"/>
        </w:rPr>
        <w:t xml:space="preserve"> được thiết kế như các tiến trình độc lập, tránh hiện tượng hệ thống bị treo và đợi các tiến trình hoàn tất để tiếp tục hoạt động</w:t>
      </w:r>
    </w:p>
    <w:p w14:paraId="40E08846" w14:textId="77777777" w:rsidR="00AE2DC7" w:rsidRDefault="00D11E36" w:rsidP="00D11E36">
      <w:r>
        <w:t xml:space="preserve">Để đáp ứng tối đa các yêu cầu này, kiến trúc của Bộ công cụ được thiết kế </w:t>
      </w:r>
      <w:r w:rsidR="00AE2DC7">
        <w:t>với các mục tiêu tối ưu hóa sau:</w:t>
      </w:r>
    </w:p>
    <w:p w14:paraId="57ADB701" w14:textId="77777777" w:rsidR="00AE2DC7" w:rsidRPr="00AE2DC7" w:rsidRDefault="00AE2DC7" w:rsidP="00364768">
      <w:pPr>
        <w:pStyle w:val="ListParagraph"/>
        <w:numPr>
          <w:ilvl w:val="1"/>
          <w:numId w:val="3"/>
        </w:numPr>
      </w:pPr>
      <w:r w:rsidRPr="00AE2DC7">
        <w:t>Chia sẻ tài nguyên: với các yêu cầu lưu trữ và tính toán cực lớn, việc sử dụng một phần cứng duy nhất là không khả thi, hiệu năng giảm khi yêu cầu tăng cao và không tối ưu chi phí</w:t>
      </w:r>
    </w:p>
    <w:p w14:paraId="1556F571" w14:textId="209E398E" w:rsidR="00AE2DC7" w:rsidRDefault="00AE2DC7" w:rsidP="00364768">
      <w:pPr>
        <w:pStyle w:val="ListParagraph"/>
        <w:numPr>
          <w:ilvl w:val="1"/>
          <w:numId w:val="3"/>
        </w:numPr>
      </w:pPr>
      <w:r w:rsidRPr="00AE2DC7">
        <w:t>Khả năng mở rộng: khả năng mở rộng cao hơn nhiều lần so với sự hữu hạn của hệ thống tập trung</w:t>
      </w:r>
    </w:p>
    <w:p w14:paraId="7112C3EA" w14:textId="74B139D4" w:rsidR="00AE2DC7" w:rsidRDefault="00AE2DC7" w:rsidP="00364768">
      <w:pPr>
        <w:pStyle w:val="ListParagraph"/>
        <w:numPr>
          <w:ilvl w:val="1"/>
          <w:numId w:val="3"/>
        </w:numPr>
      </w:pPr>
      <w:r w:rsidRPr="00AE2DC7">
        <w:t xml:space="preserve">Tính thành phần: hệ thống phân tán có thể </w:t>
      </w:r>
      <w:proofErr w:type="spellStart"/>
      <w:r w:rsidRPr="00AE2DC7">
        <w:t>sr</w:t>
      </w:r>
      <w:proofErr w:type="spellEnd"/>
      <w:r w:rsidRPr="00AE2DC7">
        <w:t xml:space="preserve"> dụng các thành phần không đồng nhất và dễ dàng thay thế</w:t>
      </w:r>
    </w:p>
    <w:p w14:paraId="4E0482D6" w14:textId="0FBC39CC" w:rsidR="00AE2DC7" w:rsidRDefault="00AE2DC7" w:rsidP="00364768">
      <w:pPr>
        <w:pStyle w:val="ListParagraph"/>
        <w:numPr>
          <w:ilvl w:val="1"/>
          <w:numId w:val="3"/>
        </w:numPr>
      </w:pPr>
      <w:r w:rsidRPr="00A573CE">
        <w:lastRenderedPageBreak/>
        <w:t>Độ tin cậy: hệ thống phân tán cung cấp khả năng chịu lỗi, thậm chí là khả năng tự phục hồi</w:t>
      </w:r>
    </w:p>
    <w:p w14:paraId="6855A0EA" w14:textId="0329ED73" w:rsidR="008F3A57" w:rsidRDefault="00D11E36" w:rsidP="008F3A57">
      <w:r>
        <w:t>Trong n</w:t>
      </w:r>
      <w:r w:rsidR="00445EBD" w:rsidRPr="00445EBD">
        <w:t>ghiên cứu và triển khai hệ thống quản lý</w:t>
      </w:r>
      <w:r w:rsidR="00D8589A">
        <w:t xml:space="preserve"> tệp tin (</w:t>
      </w:r>
      <w:r w:rsidR="00445EBD" w:rsidRPr="00445EBD">
        <w:t>File System</w:t>
      </w:r>
      <w:r w:rsidR="00D8589A">
        <w:t>)</w:t>
      </w:r>
      <w:r w:rsidR="00D67CDE">
        <w:t xml:space="preserve"> </w:t>
      </w:r>
      <w:r w:rsidR="00D67CDE">
        <w:fldChar w:fldCharType="begin" w:fldLock="1"/>
      </w:r>
      <w:r w:rsidR="00D67CDE">
        <w:instrText>ADDIN CSL_CITATION {"citationItems":[{"id":"ITEM-1","itemData":{"abstract":"-The processing of large amount of images is necessary when there are satellite images involved. Now a day's amount of data continues to grow as more information becomes available. With this increasing amount of surface and recognition, segmentation, and event detection in satellite images with a highly scalable system becomes more and more desirable. In this paper, a semantic taxonomy is constructed for the land-cover classification of satellite images. Whole system is constructed in a Distributed HADOOP Computing platform. This system is divided into two major part Training and Running classifier. The Training part classifies subsequent images such as Vegetation, Building, Pavement, water, snow etc. Large files are distributed and further divided among multiple data nodes. The map processing jobs located on all nodes are operated on their local copies of the data. It can be observed that the name node stores only the metadata and the log information while the data transfer to and from the HDFS is done through the Hadoop API. Training classifier is implemented using HADOOP MapReduce Framework and is based on Google Earth. The Running classifier performs zoom-in, zoom-out and calculates the difference between old and new images.","author":[{"dropping-particle":"","family":"Shrikant","given":"Sarade","non-dropping-particle":"","parse-names":false,"suffix":""},{"dropping-particle":"","family":"Nilkanth","given":"Ghule","non-dropping-particle":"","parse-names":false,"suffix":""},{"dropping-particle":"","family":"Swapnil","given":"Disale","non-dropping-particle":"","parse-names":false,"suffix":""},{"dropping-particle":"","family":"Sandip","given":"Sasane","non-dropping-particle":"","parse-names":false,"suffix":""}],"container-title":"International Journal of Advanced Research in Computer Engineering &amp; Technology","id":"ITEM-1","issue":"3","issued":{"date-parts":[["2014"]]},"title":"LARGE SCALE SATELLITE IMAGE PROCESSING USING HADOOP DISTRIBUTED SYSTEM","type":"article-journal","volume":"3"},"uris":["http://www.mendeley.com/documents/?uuid=056bd61f-ee2f-38e8-8f9b-78e829392076"]}],"mendeley":{"formattedCitation":"[7]","plainTextFormattedCitation":"[7]","previouslyFormattedCitation":"[7]"},"properties":{"noteIndex":0},"schema":"https://github.com/citation-style-language/schema/raw/master/csl-citation.json"}</w:instrText>
      </w:r>
      <w:r w:rsidR="00D67CDE">
        <w:fldChar w:fldCharType="separate"/>
      </w:r>
      <w:r w:rsidR="00D67CDE" w:rsidRPr="00D67CDE">
        <w:rPr>
          <w:noProof/>
        </w:rPr>
        <w:t>[7]</w:t>
      </w:r>
      <w:r w:rsidR="00D67CDE">
        <w:fldChar w:fldCharType="end"/>
      </w:r>
      <w:r w:rsidR="00445EBD" w:rsidRPr="00445EBD">
        <w:t xml:space="preserve"> sử dụng Hadoop</w:t>
      </w:r>
      <w:r w:rsidR="00445EBD">
        <w:t xml:space="preserve"> đã nêu bật lên </w:t>
      </w:r>
      <w:r w:rsidR="00445EBD" w:rsidRPr="00515C1A">
        <w:t>HDFS</w:t>
      </w:r>
      <w:r w:rsidR="00D67CDE">
        <w:t xml:space="preserve"> </w:t>
      </w:r>
      <w:r w:rsidR="00D67CDE">
        <w:fldChar w:fldCharType="begin" w:fldLock="1"/>
      </w:r>
      <w:r w:rsidR="00D67CDE">
        <w:instrText>ADDIN CSL_CITATION {"citationItems":[{"id":"ITEM-1","itemData":{"URL":"https://hadoop.apache.org/docs/r1.2.1/hdfs_design.html","accessed":{"date-parts":[["2017","11","24"]]},"id":"ITEM-1","issued":{"date-parts":[["0"]]},"title":"HDFS Architecture Guide","type":"webpage"},"uris":["http://www.mendeley.com/documents/?uuid=2fa34f02-a261-3f13-a08f-0673abd5838d"]}],"mendeley":{"formattedCitation":"[8]","plainTextFormattedCitation":"[8]","previouslyFormattedCitation":"[8]"},"properties":{"noteIndex":0},"schema":"https://github.com/citation-style-language/schema/raw/master/csl-citation.json"}</w:instrText>
      </w:r>
      <w:r w:rsidR="00D67CDE">
        <w:fldChar w:fldCharType="separate"/>
      </w:r>
      <w:r w:rsidR="00D67CDE" w:rsidRPr="00D67CDE">
        <w:rPr>
          <w:noProof/>
        </w:rPr>
        <w:t>[8]</w:t>
      </w:r>
      <w:r w:rsidR="00D67CDE">
        <w:fldChar w:fldCharType="end"/>
      </w:r>
      <w:r w:rsidR="00445EBD" w:rsidRPr="00515C1A">
        <w:t xml:space="preserve"> là một hệ thống quản lý tập tin phân tán có khả năng chịu lỗi cao và cung cấp khả năng truy cập thông lượng cao cho các ứng dụng và thích hợp với các ứng dụng có sử dụng tập dữ liệu lớn. </w:t>
      </w:r>
      <w:r w:rsidR="00AE2DC7">
        <w:t xml:space="preserve">Thiết kế kiến trúc của Bộ công cụ được xây dựng dựa trên công nghệ lưu trữ cốt lõi là HDFS. Từ đó, các thành phần hỗ trợ </w:t>
      </w:r>
      <w:r w:rsidR="008F3A57">
        <w:t>tương tác dữ liệu và các chiến thuật xử lý khác nhau được phát triển. Kiến trúc tổng quát cuối cùng gồm 6 thành phần được mô tả trong hình sau:</w:t>
      </w:r>
    </w:p>
    <w:p w14:paraId="4D9D7352" w14:textId="77777777" w:rsidR="00C12CF7" w:rsidRDefault="008F3A57" w:rsidP="00C12CF7">
      <w:pPr>
        <w:pStyle w:val="NoSpacing"/>
        <w:keepNext/>
        <w:jc w:val="center"/>
      </w:pPr>
      <w:r>
        <w:rPr>
          <w:noProof/>
        </w:rPr>
        <w:drawing>
          <wp:inline distT="0" distB="0" distL="0" distR="0" wp14:anchorId="11B0BC16" wp14:editId="062625AD">
            <wp:extent cx="4142804" cy="4172238"/>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rawing1.png"/>
                    <pic:cNvPicPr/>
                  </pic:nvPicPr>
                  <pic:blipFill>
                    <a:blip r:embed="rId28">
                      <a:extLst>
                        <a:ext uri="{28A0092B-C50C-407E-A947-70E740481C1C}">
                          <a14:useLocalDpi xmlns:a14="http://schemas.microsoft.com/office/drawing/2010/main" val="0"/>
                        </a:ext>
                      </a:extLst>
                    </a:blip>
                    <a:stretch>
                      <a:fillRect/>
                    </a:stretch>
                  </pic:blipFill>
                  <pic:spPr>
                    <a:xfrm>
                      <a:off x="0" y="0"/>
                      <a:ext cx="4142804" cy="4172238"/>
                    </a:xfrm>
                    <a:prstGeom prst="rect">
                      <a:avLst/>
                    </a:prstGeom>
                  </pic:spPr>
                </pic:pic>
              </a:graphicData>
            </a:graphic>
          </wp:inline>
        </w:drawing>
      </w:r>
    </w:p>
    <w:p w14:paraId="070ABFB7" w14:textId="19F58C3A" w:rsidR="008F3A57" w:rsidRDefault="00C12CF7" w:rsidP="00C12CF7">
      <w:pPr>
        <w:pStyle w:val="Caption"/>
      </w:pPr>
      <w:bookmarkStart w:id="216" w:name="_Toc519174716"/>
      <w:r>
        <w:t xml:space="preserve">Hình </w:t>
      </w:r>
      <w:r w:rsidR="00486FEB">
        <w:rPr>
          <w:noProof/>
        </w:rPr>
        <w:fldChar w:fldCharType="begin"/>
      </w:r>
      <w:r w:rsidR="00486FEB">
        <w:rPr>
          <w:noProof/>
        </w:rPr>
        <w:instrText xml:space="preserve"> STYLEREF 1 \s </w:instrText>
      </w:r>
      <w:r w:rsidR="00486FEB">
        <w:rPr>
          <w:noProof/>
        </w:rPr>
        <w:fldChar w:fldCharType="separate"/>
      </w:r>
      <w:r>
        <w:rPr>
          <w:noProof/>
        </w:rPr>
        <w:t>2</w:t>
      </w:r>
      <w:r w:rsidR="00486FEB">
        <w:rPr>
          <w:noProof/>
        </w:rPr>
        <w:fldChar w:fldCharType="end"/>
      </w:r>
      <w:r>
        <w:t>.</w:t>
      </w:r>
      <w:r w:rsidR="00486FEB">
        <w:rPr>
          <w:noProof/>
        </w:rPr>
        <w:fldChar w:fldCharType="begin"/>
      </w:r>
      <w:r w:rsidR="00486FEB">
        <w:rPr>
          <w:noProof/>
        </w:rPr>
        <w:instrText xml:space="preserve"> SEQ Hình \* ARABIC \s 1 </w:instrText>
      </w:r>
      <w:r w:rsidR="00486FEB">
        <w:rPr>
          <w:noProof/>
        </w:rPr>
        <w:fldChar w:fldCharType="separate"/>
      </w:r>
      <w:r>
        <w:rPr>
          <w:noProof/>
        </w:rPr>
        <w:t>1</w:t>
      </w:r>
      <w:r w:rsidR="00486FEB">
        <w:rPr>
          <w:noProof/>
        </w:rPr>
        <w:fldChar w:fldCharType="end"/>
      </w:r>
      <w:r>
        <w:t>: Kiến trúc hệ thống của bộ công cụ</w:t>
      </w:r>
      <w:bookmarkEnd w:id="216"/>
    </w:p>
    <w:p w14:paraId="15FE4ED5" w14:textId="73280BBA" w:rsidR="008F3A57" w:rsidRDefault="00222C32" w:rsidP="001C4B91">
      <w:pPr>
        <w:pStyle w:val="ListParagraph"/>
        <w:numPr>
          <w:ilvl w:val="0"/>
          <w:numId w:val="12"/>
        </w:numPr>
      </w:pPr>
      <w:r>
        <w:t>Thành phần m</w:t>
      </w:r>
      <w:r w:rsidR="008F3A57">
        <w:t xml:space="preserve">ã nguồn của các thuật toán xử lý: với mỗi mô-đun xử lý sẽ sử dụng một hoặc một số </w:t>
      </w:r>
      <w:r w:rsidR="00DF4A3A">
        <w:t xml:space="preserve">thuật toán và công nghệ phát triển khác </w:t>
      </w:r>
      <w:r w:rsidR="00DF4A3A">
        <w:lastRenderedPageBreak/>
        <w:t>nhau. Do đó để đảm bảo tính thành phần và khả năng mở rộng, các mô-đun được phát triển độc lập sao và cung cấp khả năng tương tác với theo qua dòng lệnh hoặc lời gọi hàm. Dựa trên kết quả tìm hiểu cách thức xây dựng từng mô-đun, mã nguồn thuật toán xử lý được chia thành 4 nhóm:</w:t>
      </w:r>
    </w:p>
    <w:p w14:paraId="43A73255" w14:textId="02FF75EE" w:rsidR="00DF4A3A" w:rsidRDefault="003F02C5" w:rsidP="001C4B91">
      <w:pPr>
        <w:pStyle w:val="ListParagraph"/>
        <w:numPr>
          <w:ilvl w:val="1"/>
          <w:numId w:val="12"/>
        </w:numPr>
      </w:pPr>
      <w:r>
        <w:t xml:space="preserve">Các mô-đun xử lý có mã nguồn thuật toán yêu cầu môi trường phát triển Java: ví dụ mô-đun hiệu chỉnh hình học dữ liệu ảnh </w:t>
      </w:r>
      <w:proofErr w:type="spellStart"/>
      <w:r>
        <w:t>rada</w:t>
      </w:r>
      <w:proofErr w:type="spellEnd"/>
      <w:r>
        <w:t>.</w:t>
      </w:r>
    </w:p>
    <w:p w14:paraId="40C51C2A" w14:textId="329700A7" w:rsidR="003F02C5" w:rsidRDefault="003F02C5" w:rsidP="001C4B91">
      <w:pPr>
        <w:pStyle w:val="ListParagraph"/>
        <w:numPr>
          <w:ilvl w:val="1"/>
          <w:numId w:val="12"/>
        </w:numPr>
      </w:pPr>
      <w:r>
        <w:t>Các mô-đun xử lý có mã nguồn thuật toán yêu cầu môi trường phát triển Python: ví dụ mô-đun phát hiện tàu sử dụng ảnh VNREDSat-1</w:t>
      </w:r>
    </w:p>
    <w:p w14:paraId="6600D7AA" w14:textId="3BBC50C9" w:rsidR="003F02C5" w:rsidRDefault="003F02C5" w:rsidP="001C4B91">
      <w:pPr>
        <w:pStyle w:val="ListParagraph"/>
        <w:numPr>
          <w:ilvl w:val="1"/>
          <w:numId w:val="12"/>
        </w:numPr>
      </w:pPr>
      <w:r>
        <w:t>Các mô-đun xử lý có mã nguồn thuật toán yêu cầu môi trường phát triển Python và C++: ví dụ mô-đun hiệu chỉnh bức xạ ảnh VNREDSat-1</w:t>
      </w:r>
    </w:p>
    <w:p w14:paraId="427406D6" w14:textId="20129EA4" w:rsidR="003F02C5" w:rsidRDefault="003F02C5" w:rsidP="001C4B91">
      <w:pPr>
        <w:pStyle w:val="ListParagraph"/>
        <w:numPr>
          <w:ilvl w:val="1"/>
          <w:numId w:val="12"/>
        </w:numPr>
      </w:pPr>
      <w:r>
        <w:t>Các mô-đun xử lý phân tán có mã nguồn</w:t>
      </w:r>
      <w:r w:rsidR="00222C32">
        <w:t xml:space="preserve"> yêu cầu môi trường phát triển Scala: ví dụ mô-đun xử dụng phương pháp RXD</w:t>
      </w:r>
    </w:p>
    <w:p w14:paraId="055CC0D7" w14:textId="082E4934" w:rsidR="00222C32" w:rsidRDefault="00222C32" w:rsidP="001C4B91">
      <w:pPr>
        <w:pStyle w:val="ListParagraph"/>
        <w:numPr>
          <w:ilvl w:val="0"/>
          <w:numId w:val="12"/>
        </w:numPr>
      </w:pPr>
      <w:r>
        <w:t>Thành phần đóng gói của các thuật toán xử lý: để cung cấp một công cụ đơn giản, hiệu quả cho người sử dụng, toàn bộ mã nguồn xử lý sau khi phát triển hoàn tất được biên dịch và đóng gói thành các thành phần xử lý của công cụ. Các thành phần này được lưu trữ và quản lý trên máy chủ của Bộ công cụ và sẵn sàng cho quá trình gọi và thực thi.</w:t>
      </w:r>
    </w:p>
    <w:p w14:paraId="5A87B68F" w14:textId="76D89427" w:rsidR="004122D3" w:rsidRDefault="00482753" w:rsidP="001C4B91">
      <w:pPr>
        <w:pStyle w:val="ListParagraph"/>
        <w:numPr>
          <w:ilvl w:val="0"/>
          <w:numId w:val="12"/>
        </w:numPr>
      </w:pPr>
      <w:r>
        <w:t xml:space="preserve">Thành phần lưu trữ dữ liệu phân tán HDFS: </w:t>
      </w:r>
      <w:r w:rsidR="006121A2">
        <w:t xml:space="preserve">toàn bộ dữ liệu ảnh </w:t>
      </w:r>
      <w:r w:rsidR="004122D3">
        <w:t xml:space="preserve">sẽ được lưu trữ trên hệ thống quản lý tập tin phân tán để tối ưu tóc độ truy xuất dữ liệu và đảm bảo khả năng chịu lỗi, </w:t>
      </w:r>
      <w:proofErr w:type="gramStart"/>
      <w:r w:rsidR="004122D3">
        <w:t>an</w:t>
      </w:r>
      <w:proofErr w:type="gramEnd"/>
      <w:r w:rsidR="004122D3">
        <w:t xml:space="preserve"> toàn dữ liệu. </w:t>
      </w:r>
    </w:p>
    <w:p w14:paraId="6DB89C4B" w14:textId="69537BAD" w:rsidR="005E3280" w:rsidRDefault="005E3280" w:rsidP="001C4B91">
      <w:pPr>
        <w:pStyle w:val="ListParagraph"/>
        <w:numPr>
          <w:ilvl w:val="0"/>
          <w:numId w:val="12"/>
        </w:numPr>
      </w:pPr>
      <w:r>
        <w:t>Giao diện tương tác người dùng: một máy chủ cung cấp dịch vụ web được xây dựng với chức năng tương tác giữa người dùng, hệ thống lưu trữ phân tán và các thuật toán xử lý.</w:t>
      </w:r>
    </w:p>
    <w:p w14:paraId="2F3B104F" w14:textId="77777777" w:rsidR="004122D3" w:rsidRDefault="004122D3" w:rsidP="001C4B91">
      <w:pPr>
        <w:pStyle w:val="ListParagraph"/>
        <w:numPr>
          <w:ilvl w:val="0"/>
          <w:numId w:val="12"/>
        </w:numPr>
      </w:pPr>
      <w:r>
        <w:t>Cơ sở dữ liệu: 2 loại cơ sở dữ liệu được sử dụng kết hợp:</w:t>
      </w:r>
    </w:p>
    <w:p w14:paraId="24C85943" w14:textId="77777777" w:rsidR="004122D3" w:rsidRDefault="004122D3" w:rsidP="001C4B91">
      <w:pPr>
        <w:pStyle w:val="ListParagraph"/>
        <w:numPr>
          <w:ilvl w:val="1"/>
          <w:numId w:val="12"/>
        </w:numPr>
      </w:pPr>
      <w:r>
        <w:lastRenderedPageBreak/>
        <w:t>Cơ sở dữ liệu quan hệ: với các dữ liệu có cấu trúc như cây thư mục, các thông tin hỗ trợ quản lý thư mục và tệp được lưu trữ trong PostgreSQL</w:t>
      </w:r>
    </w:p>
    <w:p w14:paraId="72BB1366" w14:textId="19FB90D8" w:rsidR="00222C32" w:rsidRDefault="004122D3" w:rsidP="001C4B91">
      <w:pPr>
        <w:pStyle w:val="ListParagraph"/>
        <w:numPr>
          <w:ilvl w:val="1"/>
          <w:numId w:val="12"/>
        </w:numPr>
      </w:pPr>
      <w:r>
        <w:t>Cơ sở dữ liệu NoSQL</w:t>
      </w:r>
      <w:r w:rsidR="00D67CDE">
        <w:t xml:space="preserve"> </w:t>
      </w:r>
      <w:r w:rsidR="00D67CDE">
        <w:fldChar w:fldCharType="begin" w:fldLock="1"/>
      </w:r>
      <w:r w:rsidR="00D67CDE">
        <w:instrText>ADDIN CSL_CITATION {"citationItems":[{"id":"ITEM-1","itemData":{"DOI":"10.1007/978-3-319-27137-8_13","author":[{"dropping-particle":"","family":"Zhao","given":"Yunxiang","non-dropping-particle":"","parse-names":false,"suffix":""},{"dropping-particle":"","family":"Zhang","given":"Wanxin","non-dropping-particle":"","parse-names":false,"suffix":""},{"dropping-particle":"","family":"Li","given":"Dongsheng","non-dropping-particle":"","parse-names":false,"suffix":""},{"dropping-particle":"","family":"Huang","given":"Zhen","non-dropping-particle":"","parse-names":false,"suffix":""}],"id":"ITEM-1","issued":{"date-parts":[["2015","11","18"]]},"page":"162-175","publisher":"Springer, Cham","title":"DFIS: A Scalable Distributed Fingerprint Identification System","type":"chapter"},"uris":["http://www.mendeley.com/documents/?uuid=aa3c0f68-8d41-3e9a-b35c-be6f1a888b60"]}],"mendeley":{"formattedCitation":"[9]","plainTextFormattedCitation":"[9]","previouslyFormattedCitation":"[9]"},"properties":{"noteIndex":0},"schema":"https://github.com/citation-style-language/schema/raw/master/csl-citation.json"}</w:instrText>
      </w:r>
      <w:r w:rsidR="00D67CDE">
        <w:fldChar w:fldCharType="separate"/>
      </w:r>
      <w:r w:rsidR="00D67CDE" w:rsidRPr="00D67CDE">
        <w:rPr>
          <w:noProof/>
        </w:rPr>
        <w:t>[9]</w:t>
      </w:r>
      <w:r w:rsidR="00D67CDE">
        <w:fldChar w:fldCharType="end"/>
      </w:r>
      <w:r>
        <w:t>: hệ thống máy chủ dịch vụ cung cấp giao diện của bộ công cụ được liên kết với một hệ quản trị cơ sở dữ liệu không quan hệ MongoDB để tăng hiệu năng của hệ thống và tương thích với công nghệ sử dụng trên máy chủ dịch vụ</w:t>
      </w:r>
    </w:p>
    <w:p w14:paraId="66CDE8ED" w14:textId="5574F2DB" w:rsidR="00445EBD" w:rsidRDefault="004122D3" w:rsidP="001C4B91">
      <w:pPr>
        <w:pStyle w:val="ListParagraph"/>
        <w:numPr>
          <w:ilvl w:val="0"/>
          <w:numId w:val="12"/>
        </w:numPr>
      </w:pPr>
      <w:r>
        <w:t xml:space="preserve">Các hàm thực thi: các hàm thực thi này </w:t>
      </w:r>
      <w:r w:rsidR="005E3280">
        <w:t>được cài đặt trên máy chủ web giúp khởi chạy thuật toán khi có yêu cầu và đầu vào từ phía người dùng. Thành phần bao gồm các chức năng chuyển nhận trạng thái và thông báo giữa thuật toán xử lý trên máy chủ và giao diện để cung cấp thông tin cho người dùng.</w:t>
      </w:r>
      <w:bookmarkEnd w:id="215"/>
    </w:p>
    <w:p w14:paraId="0295A762" w14:textId="77777777" w:rsidR="00D00F52" w:rsidRPr="00E218F1" w:rsidRDefault="00D00F52" w:rsidP="00D00F52">
      <w:pPr>
        <w:pStyle w:val="ListParagraph"/>
        <w:ind w:left="1080" w:firstLine="0"/>
      </w:pPr>
    </w:p>
    <w:p w14:paraId="789279CB" w14:textId="75673B8B" w:rsidR="000F2ADE" w:rsidRDefault="000F2ADE" w:rsidP="00364768">
      <w:pPr>
        <w:pStyle w:val="Heading2"/>
        <w:numPr>
          <w:ilvl w:val="1"/>
          <w:numId w:val="2"/>
        </w:numPr>
      </w:pPr>
      <w:bookmarkStart w:id="217" w:name="_Toc519174514"/>
      <w:bookmarkStart w:id="218" w:name="_Toc519174662"/>
      <w:r>
        <w:t>Thiết kế cơ sở dữ liệu</w:t>
      </w:r>
      <w:bookmarkEnd w:id="217"/>
      <w:bookmarkEnd w:id="218"/>
    </w:p>
    <w:p w14:paraId="26574BAC" w14:textId="38B44F85" w:rsidR="000F2ADE" w:rsidRDefault="000F2ADE" w:rsidP="000F2ADE">
      <w:bookmarkStart w:id="219" w:name="_Hlk534809029"/>
      <w:bookmarkStart w:id="220" w:name="_GoBack"/>
      <w:r>
        <w:t>Cơ sở dữ liệu quan hệ được thiết kế phù hợp quản lý các đối tượng dữ liệu tĩnh và các dữ liệu các cấu trúc bảng định trước.</w:t>
      </w:r>
      <w:r w:rsidR="000F03FB">
        <w:t xml:space="preserve"> Một</w:t>
      </w:r>
      <w:r>
        <w:t xml:space="preserve"> cơ sở dữ liệu NoSQL có thể được xem như </w:t>
      </w:r>
      <w:r w:rsidR="00274688">
        <w:t>một</w:t>
      </w:r>
      <w:r>
        <w:t xml:space="preserve"> lựa chọn để giải quyết các hạn chế của CSDL quan hệ truyền thống. NoSQL được thiết kế. Quản lý dữ liệu trong thời gian dài yêu cầu một CSDL giới hạn lớn, cố gắng đạt tới vô hạn về lưu trữ nhưng vẫn đảm bảo tốc độ cập nhật. Cơ sở dữ liệu quan hệ có thể được mở rộng bằng cách nâng cấp phần cứng máy hoặc chạy trên nhiều máy tính. Tuy vậy do sự phức tạp và các quan hệ tồn tại trong CSDL, việc phân mảnh là rất khó khăn và hiệu quả không cao. NoSQL không sử dụng mô hình quan hệ</w:t>
      </w:r>
      <w:r w:rsidR="00AB6A45">
        <w:t xml:space="preserve"> nên </w:t>
      </w:r>
      <w:r>
        <w:t>có thể dễ dàng triển khai trên nhiều máy hay khả nay mở rộng theo chiều ngang hiệu quả.</w:t>
      </w:r>
    </w:p>
    <w:p w14:paraId="7DFEC0C0" w14:textId="19641750" w:rsidR="00AB6A45" w:rsidRDefault="000F2ADE" w:rsidP="00AB6A45">
      <w:bookmarkStart w:id="221" w:name="_Toc504725661"/>
      <w:r>
        <w:t>Dựa trên sơ đồ lớp của các ca sử dụng/nhóm ca sử dụng được mô tả, bộ công cụ được thiết kế và xây dựng sử dụng NoSQL kết hợp</w:t>
      </w:r>
      <w:r w:rsidR="00626AF2">
        <w:t xml:space="preserve"> hai dạng Document </w:t>
      </w:r>
      <w:r w:rsidR="00626AF2">
        <w:lastRenderedPageBreak/>
        <w:t xml:space="preserve">store và Key-Value </w:t>
      </w:r>
      <w:r w:rsidR="00D67CDE">
        <w:fldChar w:fldCharType="begin" w:fldLock="1"/>
      </w:r>
      <w:r w:rsidR="00D67CDE">
        <w:instrText>ADDIN CSL_CITATION {"citationItems":[{"id":"ITEM-1","itemData":{"abstract":"In recent years, “document store” NoSQL systems have exploded in popularity, largely driven by the adoption of the JSON data model in Web and mobile applications. The advantages of these NoSQL document store systems (like MongoDB and CouchDB) are tempered by a lack of traditional RDBMS features, notably a sophisticated declarative query language, rich native query processing constructs (e.g. joins), and transaction management providing ACID safety guarantees. With this paper, we hope to spark a discussion in the database community about how JSON data can be supported on top of a relational infrastructure, and how the best features of JSON document stores and relational databases can be combined. We present Argo, a proof-of-concept mapping layer for storing and querying JSON data in a relational system with an easy-to-use SQL-like query language. We also present NoBench, a micro-benchmark suite for queries over JSON data in NoSQL and SQL systems. Our results point to directions of how one can marry the best of both worlds, combining the ﬂexibility and interoperability of JSON with the rich query processing and transactional properties oﬀered by a traditional RDBMS.","author":[{"dropping-particle":"","family":"Craig Chasseur Yinan Li","given":"Jignesh M Patel","non-dropping-particle":"","parse-names":false,"suffix":""}],"container-title":"Proceedings of the 16th International Workshop on the Web and Databases 2013, WebDB 2013, New York, NY, USA, June 23, 2013.","id":"ITEM-1","issued":{"date-parts":[["2013"]]},"title":"Enabling JSON Document Stores in Relational Systems","type":"article-journal"},"uris":["http://www.mendeley.com/documents/?uuid=f545bcbe-5e84-49cd-9e39-87fd71c96bf2"]}],"mendeley":{"formattedCitation":"[10]","plainTextFormattedCitation":"[10]"},"properties":{"noteIndex":0},"schema":"https://github.com/citation-style-language/schema/raw/master/csl-citation.json"}</w:instrText>
      </w:r>
      <w:r w:rsidR="00D67CDE">
        <w:fldChar w:fldCharType="separate"/>
      </w:r>
      <w:r w:rsidR="00D67CDE" w:rsidRPr="00D67CDE">
        <w:rPr>
          <w:noProof/>
        </w:rPr>
        <w:t>[10]</w:t>
      </w:r>
      <w:r w:rsidR="00D67CDE">
        <w:fldChar w:fldCharType="end"/>
      </w:r>
      <w:r w:rsidR="00D67CDE">
        <w:t xml:space="preserve"> </w:t>
      </w:r>
      <w:r w:rsidR="00626AF2">
        <w:t xml:space="preserve">đã được nghiên cứu trong chuyên đề </w:t>
      </w:r>
      <w:bookmarkStart w:id="222" w:name="OLE_LINK2"/>
      <w:r w:rsidR="00626AF2" w:rsidRPr="000F2ADE">
        <w:t>Nghiên</w:t>
      </w:r>
      <w:r w:rsidR="00626AF2">
        <w:t xml:space="preserve"> </w:t>
      </w:r>
      <w:r w:rsidR="00626AF2" w:rsidRPr="000F2ADE">
        <w:t>cứu</w:t>
      </w:r>
      <w:r w:rsidR="00626AF2">
        <w:t xml:space="preserve"> </w:t>
      </w:r>
      <w:r w:rsidR="00626AF2" w:rsidRPr="000F2ADE">
        <w:t>tổng</w:t>
      </w:r>
      <w:r w:rsidR="00626AF2">
        <w:t xml:space="preserve"> </w:t>
      </w:r>
      <w:r w:rsidR="00626AF2" w:rsidRPr="000F2ADE">
        <w:t>quan</w:t>
      </w:r>
      <w:r w:rsidR="00626AF2">
        <w:t xml:space="preserve"> </w:t>
      </w:r>
      <w:r w:rsidR="00626AF2" w:rsidRPr="000F2ADE">
        <w:t>phân</w:t>
      </w:r>
      <w:r w:rsidR="00626AF2">
        <w:t xml:space="preserve"> </w:t>
      </w:r>
      <w:r w:rsidR="00626AF2" w:rsidRPr="000F2ADE">
        <w:t>tích</w:t>
      </w:r>
      <w:r w:rsidR="00626AF2">
        <w:t xml:space="preserve"> </w:t>
      </w:r>
      <w:r w:rsidR="00626AF2" w:rsidRPr="000F2ADE">
        <w:t>thiết</w:t>
      </w:r>
      <w:r w:rsidR="00626AF2">
        <w:t xml:space="preserve"> </w:t>
      </w:r>
      <w:r w:rsidR="00626AF2" w:rsidRPr="000F2ADE">
        <w:t>kế</w:t>
      </w:r>
      <w:r w:rsidR="00626AF2">
        <w:t xml:space="preserve"> </w:t>
      </w:r>
      <w:r w:rsidR="00626AF2" w:rsidRPr="000F2ADE">
        <w:t>xây</w:t>
      </w:r>
      <w:r w:rsidR="00626AF2">
        <w:t xml:space="preserve"> </w:t>
      </w:r>
      <w:r w:rsidR="00626AF2" w:rsidRPr="000F2ADE">
        <w:t>dựng</w:t>
      </w:r>
      <w:r w:rsidR="00626AF2">
        <w:t xml:space="preserve"> </w:t>
      </w:r>
      <w:r w:rsidR="00626AF2" w:rsidRPr="000F2ADE">
        <w:t>hệ</w:t>
      </w:r>
      <w:r w:rsidR="00626AF2">
        <w:t xml:space="preserve"> </w:t>
      </w:r>
      <w:r w:rsidR="00626AF2" w:rsidRPr="000F2ADE">
        <w:t>thống</w:t>
      </w:r>
      <w:r w:rsidR="00626AF2">
        <w:t xml:space="preserve"> </w:t>
      </w:r>
      <w:r w:rsidR="00626AF2" w:rsidRPr="000F2ADE">
        <w:t>cơ</w:t>
      </w:r>
      <w:r w:rsidR="00626AF2">
        <w:t xml:space="preserve"> </w:t>
      </w:r>
      <w:r w:rsidR="00626AF2" w:rsidRPr="000F2ADE">
        <w:t>sở</w:t>
      </w:r>
      <w:r w:rsidR="00626AF2">
        <w:t xml:space="preserve"> </w:t>
      </w:r>
      <w:r w:rsidR="00626AF2" w:rsidRPr="000F2ADE">
        <w:t>dữ</w:t>
      </w:r>
      <w:r w:rsidR="00626AF2">
        <w:t xml:space="preserve"> </w:t>
      </w:r>
      <w:r w:rsidR="00626AF2" w:rsidRPr="000F2ADE">
        <w:t>liệu</w:t>
      </w:r>
      <w:r w:rsidR="00626AF2">
        <w:t xml:space="preserve"> </w:t>
      </w:r>
      <w:r w:rsidR="00626AF2" w:rsidRPr="000F2ADE">
        <w:t>và</w:t>
      </w:r>
      <w:r w:rsidR="00626AF2">
        <w:t xml:space="preserve"> </w:t>
      </w:r>
      <w:r w:rsidR="00626AF2" w:rsidRPr="000F2ADE">
        <w:t>quản</w:t>
      </w:r>
      <w:r w:rsidR="00626AF2">
        <w:t xml:space="preserve"> </w:t>
      </w:r>
      <w:r w:rsidR="00626AF2" w:rsidRPr="000F2ADE">
        <w:t>lý</w:t>
      </w:r>
      <w:r w:rsidR="00626AF2">
        <w:t xml:space="preserve"> </w:t>
      </w:r>
      <w:r w:rsidR="00626AF2" w:rsidRPr="000F2ADE">
        <w:t>dữ</w:t>
      </w:r>
      <w:r w:rsidR="00626AF2">
        <w:t xml:space="preserve"> </w:t>
      </w:r>
      <w:r w:rsidR="00626AF2" w:rsidRPr="000F2ADE">
        <w:t>liệu</w:t>
      </w:r>
      <w:r w:rsidR="00626AF2">
        <w:t xml:space="preserve"> </w:t>
      </w:r>
      <w:r w:rsidR="00626AF2" w:rsidRPr="000F2ADE">
        <w:t>vệ</w:t>
      </w:r>
      <w:r w:rsidR="00626AF2">
        <w:t xml:space="preserve"> </w:t>
      </w:r>
      <w:r w:rsidR="00626AF2" w:rsidRPr="000F2ADE">
        <w:t>tinh</w:t>
      </w:r>
      <w:bookmarkEnd w:id="222"/>
      <w:r w:rsidR="0081617B">
        <w:t xml:space="preserve"> </w:t>
      </w:r>
      <w:r w:rsidR="0081617B">
        <w:fldChar w:fldCharType="begin" w:fldLock="1"/>
      </w:r>
      <w:r w:rsidR="00D67CDE">
        <w:instrText>ADDIN CSL_CITATION {"citationItems":[{"id":"ITEM-1","itemData":{"id":"ITEM-1","issued":{"date-parts":[["0"]]},"title":"Nghiên cứu tổng quan phân tích thiết kế xây dựng hệ thống cơ sở dữ liệu và quản lý dữ liệu vệ tinh","type":"article"},"uris":["http://www.mendeley.com/documents/?uuid=9ed422c6-7e89-4a55-b2cd-a32719197a00"]}],"mendeley":{"formattedCitation":"[11]","plainTextFormattedCitation":"[11]","previouslyFormattedCitation":"[10]"},"properties":{"noteIndex":0},"schema":"https://github.com/citation-style-language/schema/raw/master/csl-citation.json"}</w:instrText>
      </w:r>
      <w:r w:rsidR="0081617B">
        <w:fldChar w:fldCharType="separate"/>
      </w:r>
      <w:r w:rsidR="00D67CDE" w:rsidRPr="00D67CDE">
        <w:rPr>
          <w:noProof/>
        </w:rPr>
        <w:t>[11]</w:t>
      </w:r>
      <w:r w:rsidR="0081617B">
        <w:fldChar w:fldCharType="end"/>
      </w:r>
      <w:r w:rsidR="00626AF2">
        <w:t xml:space="preserve">. Do vậy, hệ thống không có một cấu trúc bắt buộc cho việc lưu trữ dữ liệu nhưng cần đảm bảo tình đầy đủ và toàn vẹn dữ liệu. </w:t>
      </w:r>
      <w:r w:rsidR="00274688">
        <w:t xml:space="preserve">Dựa trên các biểu đồ lớp được phân tích ở Phần 1.2, nhóm nghiên cứu đã xây dựng cấu trúc cơ sở dữ liệu theo mô hình Document store. Với cơ sở dữ liệu không quan hệ này, bộ công cụ đã xác định </w:t>
      </w:r>
      <w:proofErr w:type="spellStart"/>
      <w:r w:rsidR="00274688">
        <w:t>dầy</w:t>
      </w:r>
      <w:proofErr w:type="spellEnd"/>
      <w:r w:rsidR="00274688">
        <w:t xml:space="preserve"> đủ các đối tượng cần được lưu trữ dữ liệu. Các thông tin về số lượng trường, thuộc tính, kiểu dữ liệu hoàn toàn linh hoạt và có được mô tả bổ sung trong các chuyên đề phát triển mô-đun. </w:t>
      </w:r>
      <w:r w:rsidR="00626AF2">
        <w:t xml:space="preserve">Hình </w:t>
      </w:r>
      <w:r w:rsidR="00486FEB">
        <w:rPr>
          <w:noProof/>
        </w:rPr>
        <w:fldChar w:fldCharType="begin"/>
      </w:r>
      <w:r w:rsidR="00486FEB">
        <w:rPr>
          <w:noProof/>
        </w:rPr>
        <w:instrText xml:space="preserve"> STYLEREF 1 \s </w:instrText>
      </w:r>
      <w:r w:rsidR="00486FEB">
        <w:rPr>
          <w:noProof/>
        </w:rPr>
        <w:fldChar w:fldCharType="separate"/>
      </w:r>
      <w:r w:rsidR="00197419">
        <w:rPr>
          <w:noProof/>
        </w:rPr>
        <w:t>2</w:t>
      </w:r>
      <w:r w:rsidR="00486FEB">
        <w:rPr>
          <w:noProof/>
        </w:rPr>
        <w:fldChar w:fldCharType="end"/>
      </w:r>
      <w:r w:rsidR="00197419">
        <w:noBreakHyphen/>
      </w:r>
      <w:r w:rsidR="0081617B">
        <w:t>24</w:t>
      </w:r>
      <w:r w:rsidR="00626AF2">
        <w:t xml:space="preserve"> miêu tả cấu trúc của các collection và dữ liệu được lưu trữ theo định nghĩa của các biểu đồ lớp.</w:t>
      </w:r>
      <w:bookmarkEnd w:id="221"/>
    </w:p>
    <w:bookmarkEnd w:id="219"/>
    <w:bookmarkEnd w:id="220"/>
    <w:p w14:paraId="31357997" w14:textId="77777777" w:rsidR="00AB6A45" w:rsidRDefault="00626AF2" w:rsidP="00AB6A45">
      <w:pPr>
        <w:pStyle w:val="NoSpacing"/>
        <w:keepNext/>
      </w:pPr>
      <w:r>
        <w:rPr>
          <w:noProof/>
        </w:rPr>
        <w:lastRenderedPageBreak/>
        <w:drawing>
          <wp:inline distT="0" distB="0" distL="0" distR="0" wp14:anchorId="54FB7273" wp14:editId="366A0EF5">
            <wp:extent cx="5871845" cy="6542765"/>
            <wp:effectExtent l="114300" t="114300" r="109855" b="1441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nosql.png"/>
                    <pic:cNvPicPr/>
                  </pic:nvPicPr>
                  <pic:blipFill>
                    <a:blip r:embed="rId29">
                      <a:extLst>
                        <a:ext uri="{28A0092B-C50C-407E-A947-70E740481C1C}">
                          <a14:useLocalDpi xmlns:a14="http://schemas.microsoft.com/office/drawing/2010/main" val="0"/>
                        </a:ext>
                      </a:extLst>
                    </a:blip>
                    <a:stretch>
                      <a:fillRect/>
                    </a:stretch>
                  </pic:blipFill>
                  <pic:spPr>
                    <a:xfrm>
                      <a:off x="0" y="0"/>
                      <a:ext cx="5874727" cy="654597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B8668CC" w14:textId="3D306049" w:rsidR="00626AF2" w:rsidRPr="000F2ADE" w:rsidRDefault="00AB6A45" w:rsidP="00AB6A45">
      <w:pPr>
        <w:pStyle w:val="Caption"/>
      </w:pPr>
      <w:bookmarkStart w:id="223" w:name="_Hlk504725380"/>
      <w:bookmarkStart w:id="224" w:name="_Toc519174717"/>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2</w:t>
      </w:r>
      <w:r w:rsidR="00486FEB">
        <w:rPr>
          <w:noProof/>
        </w:rPr>
        <w:fldChar w:fldCharType="end"/>
      </w:r>
      <w:r>
        <w:rPr>
          <w:noProof/>
        </w:rPr>
        <w:t xml:space="preserve"> </w:t>
      </w:r>
      <w:bookmarkEnd w:id="223"/>
      <w:r>
        <w:rPr>
          <w:noProof/>
        </w:rPr>
        <w:t>Dữ liệu được lưu trữ trong CSDL</w:t>
      </w:r>
      <w:bookmarkEnd w:id="224"/>
    </w:p>
    <w:p w14:paraId="1E6F5D3C" w14:textId="77777777" w:rsidR="00626AF2" w:rsidRDefault="00626AF2" w:rsidP="00364768">
      <w:pPr>
        <w:pStyle w:val="Heading2"/>
        <w:numPr>
          <w:ilvl w:val="1"/>
          <w:numId w:val="2"/>
        </w:numPr>
      </w:pPr>
      <w:bookmarkStart w:id="225" w:name="_Toc519174515"/>
      <w:bookmarkStart w:id="226" w:name="_Toc519174663"/>
      <w:r>
        <w:t>Thiết kế giao diện</w:t>
      </w:r>
      <w:bookmarkEnd w:id="225"/>
      <w:bookmarkEnd w:id="226"/>
    </w:p>
    <w:p w14:paraId="31589BD7" w14:textId="77777777" w:rsidR="00626AF2" w:rsidRDefault="00626AF2" w:rsidP="00626AF2">
      <w:bookmarkStart w:id="227" w:name="OLE_LINK4"/>
      <w:r>
        <w:t>Dựa trên các yêu cầu chức năng, yêu cầu phi chức năng của hệ và mô tả ca sử dụng của bộ công cụ, giao hiện hiển thị được thiết kế với khối chính:</w:t>
      </w:r>
    </w:p>
    <w:p w14:paraId="2F5F672A" w14:textId="7CF8D28E" w:rsidR="00AB6A45" w:rsidRDefault="0045742B" w:rsidP="001C4B91">
      <w:pPr>
        <w:pStyle w:val="ListParagraph"/>
        <w:numPr>
          <w:ilvl w:val="1"/>
          <w:numId w:val="3"/>
        </w:numPr>
      </w:pPr>
      <w:r>
        <w:lastRenderedPageBreak/>
        <w:t>Thành phần quản lý dữ liệu bao gồm các chức năng:</w:t>
      </w:r>
    </w:p>
    <w:p w14:paraId="7A058AD9" w14:textId="45511A7D" w:rsidR="00626AF2" w:rsidRDefault="00626AF2" w:rsidP="001C4B91">
      <w:pPr>
        <w:pStyle w:val="ListParagraph"/>
        <w:numPr>
          <w:ilvl w:val="2"/>
          <w:numId w:val="3"/>
        </w:numPr>
      </w:pPr>
      <w:r>
        <w:t>Quản lý và thao tác với tập</w:t>
      </w:r>
      <w:r w:rsidR="0045742B">
        <w:t>/thư mục</w:t>
      </w:r>
      <w:r>
        <w:t xml:space="preserve"> dữ liệu</w:t>
      </w:r>
    </w:p>
    <w:p w14:paraId="2FF69C95" w14:textId="08B20BC6" w:rsidR="0045742B" w:rsidRDefault="0045742B" w:rsidP="001C4B91">
      <w:pPr>
        <w:pStyle w:val="ListParagraph"/>
        <w:numPr>
          <w:ilvl w:val="3"/>
          <w:numId w:val="3"/>
        </w:numPr>
      </w:pPr>
      <w:r>
        <w:t>Chỉnh sửa tên</w:t>
      </w:r>
    </w:p>
    <w:p w14:paraId="317A6E11" w14:textId="0402E2D7" w:rsidR="0045742B" w:rsidRDefault="0045742B" w:rsidP="001C4B91">
      <w:pPr>
        <w:pStyle w:val="ListParagraph"/>
        <w:numPr>
          <w:ilvl w:val="3"/>
          <w:numId w:val="3"/>
        </w:numPr>
      </w:pPr>
      <w:r>
        <w:t>Chỉnh sửa quyền</w:t>
      </w:r>
    </w:p>
    <w:p w14:paraId="7DC4F41F" w14:textId="371DB1E8" w:rsidR="0045742B" w:rsidRDefault="0045742B" w:rsidP="001C4B91">
      <w:pPr>
        <w:pStyle w:val="ListParagraph"/>
        <w:numPr>
          <w:ilvl w:val="3"/>
          <w:numId w:val="3"/>
        </w:numPr>
      </w:pPr>
      <w:r>
        <w:t>Di chuyển</w:t>
      </w:r>
    </w:p>
    <w:p w14:paraId="093ED309" w14:textId="23D8AD61" w:rsidR="0045742B" w:rsidRDefault="0045742B" w:rsidP="001C4B91">
      <w:pPr>
        <w:pStyle w:val="ListParagraph"/>
        <w:numPr>
          <w:ilvl w:val="3"/>
          <w:numId w:val="3"/>
        </w:numPr>
      </w:pPr>
      <w:r>
        <w:t>Xem thông tin chi tiết</w:t>
      </w:r>
    </w:p>
    <w:p w14:paraId="1005A2D2" w14:textId="77777777" w:rsidR="00197419" w:rsidRDefault="0045742B" w:rsidP="00197419">
      <w:pPr>
        <w:keepNext/>
        <w:ind w:firstLine="0"/>
      </w:pPr>
      <w:r>
        <w:rPr>
          <w:noProof/>
        </w:rPr>
        <w:drawing>
          <wp:inline distT="0" distB="0" distL="0" distR="0" wp14:anchorId="284BB182" wp14:editId="405B7CCC">
            <wp:extent cx="5474337" cy="2644775"/>
            <wp:effectExtent l="133350" t="114300" r="145415" b="155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474337" cy="26447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A803901" w14:textId="16941F54" w:rsidR="0045742B" w:rsidRDefault="00197419" w:rsidP="00197419">
      <w:pPr>
        <w:pStyle w:val="Caption"/>
      </w:pPr>
      <w:bookmarkStart w:id="228" w:name="_Toc519174718"/>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3</w:t>
      </w:r>
      <w:r w:rsidR="00486FEB">
        <w:rPr>
          <w:noProof/>
        </w:rPr>
        <w:fldChar w:fldCharType="end"/>
      </w:r>
      <w:r>
        <w:rPr>
          <w:noProof/>
        </w:rPr>
        <w:t>: Quản lý dữ liệu</w:t>
      </w:r>
      <w:bookmarkEnd w:id="228"/>
    </w:p>
    <w:p w14:paraId="7F0276B3" w14:textId="03AC771B" w:rsidR="0045742B" w:rsidRDefault="0045742B" w:rsidP="001C4B91">
      <w:pPr>
        <w:pStyle w:val="ListParagraph"/>
        <w:numPr>
          <w:ilvl w:val="2"/>
          <w:numId w:val="3"/>
        </w:numPr>
      </w:pPr>
      <w:r>
        <w:t>Xem thông tin chi tiết về quản lý dữ liệu</w:t>
      </w:r>
    </w:p>
    <w:p w14:paraId="0A6206BA" w14:textId="1C5DBF2E" w:rsidR="0045742B" w:rsidRDefault="0045742B" w:rsidP="001C4B91">
      <w:pPr>
        <w:pStyle w:val="ListParagraph"/>
        <w:numPr>
          <w:ilvl w:val="2"/>
          <w:numId w:val="3"/>
        </w:numPr>
      </w:pPr>
      <w:r>
        <w:t>Tìm kiếm</w:t>
      </w:r>
    </w:p>
    <w:p w14:paraId="537C1230" w14:textId="7C944D40" w:rsidR="0045742B" w:rsidRDefault="0045742B" w:rsidP="001C4B91">
      <w:pPr>
        <w:pStyle w:val="ListParagraph"/>
        <w:numPr>
          <w:ilvl w:val="2"/>
          <w:numId w:val="3"/>
        </w:numPr>
      </w:pPr>
      <w:r>
        <w:t>Xác định đường dẫn chỉ mục</w:t>
      </w:r>
    </w:p>
    <w:p w14:paraId="60647E05" w14:textId="1A28C015" w:rsidR="0045742B" w:rsidRDefault="0045742B" w:rsidP="001C4B91">
      <w:pPr>
        <w:pStyle w:val="ListParagraph"/>
        <w:numPr>
          <w:ilvl w:val="2"/>
          <w:numId w:val="3"/>
        </w:numPr>
      </w:pPr>
      <w:r>
        <w:t>Phân trang</w:t>
      </w:r>
    </w:p>
    <w:p w14:paraId="285DA7DE" w14:textId="7A6CEC5C" w:rsidR="0045742B" w:rsidRDefault="0045742B" w:rsidP="001C4B91">
      <w:pPr>
        <w:pStyle w:val="ListParagraph"/>
        <w:numPr>
          <w:ilvl w:val="3"/>
          <w:numId w:val="3"/>
        </w:numPr>
      </w:pPr>
      <w:r>
        <w:t>Tính toán số lượng và phân trang tự động</w:t>
      </w:r>
    </w:p>
    <w:p w14:paraId="14B85AFC" w14:textId="1C237BE3" w:rsidR="0045742B" w:rsidRDefault="0045742B" w:rsidP="001C4B91">
      <w:pPr>
        <w:pStyle w:val="ListParagraph"/>
        <w:numPr>
          <w:ilvl w:val="3"/>
          <w:numId w:val="3"/>
        </w:numPr>
      </w:pPr>
      <w:r>
        <w:t>Tiến và lùi trang</w:t>
      </w:r>
    </w:p>
    <w:p w14:paraId="18547AF3" w14:textId="7D236437" w:rsidR="0045742B" w:rsidRDefault="0045742B" w:rsidP="001C4B91">
      <w:pPr>
        <w:pStyle w:val="ListParagraph"/>
        <w:numPr>
          <w:ilvl w:val="3"/>
          <w:numId w:val="3"/>
        </w:numPr>
      </w:pPr>
      <w:r>
        <w:t>Hiển thị trang đầu tiên hoặc cuối cùng</w:t>
      </w:r>
    </w:p>
    <w:p w14:paraId="41ACA9CF" w14:textId="77777777" w:rsidR="00626AF2" w:rsidRDefault="00626AF2" w:rsidP="00626AF2">
      <w:pPr>
        <w:pStyle w:val="NoSpacing"/>
        <w:keepNext/>
      </w:pPr>
      <w:r>
        <w:rPr>
          <w:noProof/>
        </w:rPr>
        <w:lastRenderedPageBreak/>
        <w:drawing>
          <wp:inline distT="0" distB="0" distL="0" distR="0" wp14:anchorId="57D7B5C8" wp14:editId="50854DF0">
            <wp:extent cx="5519353" cy="2644872"/>
            <wp:effectExtent l="133350" t="114300" r="139065" b="1555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19353" cy="264487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7FB3129" w14:textId="16BB18AB" w:rsidR="00626AF2" w:rsidRDefault="00626AF2" w:rsidP="00626AF2">
      <w:pPr>
        <w:pStyle w:val="Caption"/>
      </w:pPr>
      <w:bookmarkStart w:id="229" w:name="_Toc504666168"/>
      <w:bookmarkStart w:id="230" w:name="_Toc504666210"/>
      <w:bookmarkStart w:id="231" w:name="_Toc519174719"/>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4</w:t>
      </w:r>
      <w:r w:rsidR="00486FEB">
        <w:rPr>
          <w:noProof/>
        </w:rPr>
        <w:fldChar w:fldCharType="end"/>
      </w:r>
      <w:r>
        <w:rPr>
          <w:noProof/>
        </w:rPr>
        <w:t xml:space="preserve"> Giao diện </w:t>
      </w:r>
      <w:bookmarkEnd w:id="229"/>
      <w:bookmarkEnd w:id="230"/>
      <w:r w:rsidR="00AB6A45">
        <w:t xml:space="preserve">thao tác với các mô đun </w:t>
      </w:r>
      <w:r w:rsidR="0045742B">
        <w:t>quản lý dữ liệu</w:t>
      </w:r>
      <w:bookmarkEnd w:id="231"/>
    </w:p>
    <w:p w14:paraId="3C3EDEF6" w14:textId="03E25F1C" w:rsidR="0045742B" w:rsidRDefault="0045742B" w:rsidP="001C4B91">
      <w:pPr>
        <w:pStyle w:val="ListParagraph"/>
        <w:numPr>
          <w:ilvl w:val="2"/>
          <w:numId w:val="3"/>
        </w:numPr>
      </w:pPr>
      <w:r>
        <w:t>Đăng dữ liệu lên hệ thống</w:t>
      </w:r>
    </w:p>
    <w:p w14:paraId="305B388E" w14:textId="77777777" w:rsidR="00197419" w:rsidRDefault="0045742B" w:rsidP="00197419">
      <w:pPr>
        <w:pStyle w:val="ListParagraph"/>
        <w:keepNext/>
        <w:ind w:left="0" w:firstLine="0"/>
      </w:pPr>
      <w:r>
        <w:rPr>
          <w:noProof/>
        </w:rPr>
        <w:drawing>
          <wp:inline distT="0" distB="0" distL="0" distR="0" wp14:anchorId="24758C6D" wp14:editId="2DCE9CF1">
            <wp:extent cx="5471543" cy="2644775"/>
            <wp:effectExtent l="133350" t="114300" r="148590" b="1555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pload.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71543" cy="26447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DD5E97C" w14:textId="235854D0" w:rsidR="0045742B" w:rsidRDefault="00197419" w:rsidP="00197419">
      <w:pPr>
        <w:pStyle w:val="Caption"/>
      </w:pPr>
      <w:bookmarkStart w:id="232" w:name="_Toc519174720"/>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5</w:t>
      </w:r>
      <w:r w:rsidR="00486FEB">
        <w:rPr>
          <w:noProof/>
        </w:rPr>
        <w:fldChar w:fldCharType="end"/>
      </w:r>
      <w:r>
        <w:rPr>
          <w:noProof/>
        </w:rPr>
        <w:t>: Đăng dữ liệu lên hệ thống</w:t>
      </w:r>
      <w:bookmarkEnd w:id="232"/>
    </w:p>
    <w:p w14:paraId="2C2A45AF" w14:textId="5A72C5F0" w:rsidR="0045742B" w:rsidRDefault="0045742B" w:rsidP="001C4B91">
      <w:pPr>
        <w:pStyle w:val="ListParagraph"/>
        <w:numPr>
          <w:ilvl w:val="1"/>
          <w:numId w:val="3"/>
        </w:numPr>
      </w:pPr>
      <w:r>
        <w:t xml:space="preserve">Thành phần </w:t>
      </w:r>
      <w:r w:rsidR="00322AEA">
        <w:t>quản lý thuật toán</w:t>
      </w:r>
    </w:p>
    <w:p w14:paraId="00207A02" w14:textId="7324FE86" w:rsidR="00322AEA" w:rsidRDefault="00322AEA" w:rsidP="001C4B91">
      <w:pPr>
        <w:pStyle w:val="ListParagraph"/>
        <w:numPr>
          <w:ilvl w:val="2"/>
          <w:numId w:val="3"/>
        </w:numPr>
      </w:pPr>
      <w:r>
        <w:t xml:space="preserve">Hiển thị danh sách </w:t>
      </w:r>
      <w:r w:rsidR="00197419">
        <w:t xml:space="preserve">cấu trúc chạy </w:t>
      </w:r>
      <w:r>
        <w:t>thuật toán</w:t>
      </w:r>
    </w:p>
    <w:p w14:paraId="22E69D99" w14:textId="77777777" w:rsidR="00197419" w:rsidRDefault="00322AEA" w:rsidP="00197419">
      <w:pPr>
        <w:pStyle w:val="ListParagraph"/>
        <w:keepNext/>
        <w:ind w:left="0" w:firstLine="0"/>
      </w:pPr>
      <w:r>
        <w:rPr>
          <w:noProof/>
        </w:rPr>
        <w:lastRenderedPageBreak/>
        <w:drawing>
          <wp:inline distT="0" distB="0" distL="0" distR="0" wp14:anchorId="50F3FFEF" wp14:editId="0405BCB8">
            <wp:extent cx="5532120" cy="2661351"/>
            <wp:effectExtent l="133350" t="114300" r="144780" b="1581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listArgo.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543875" cy="26670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3114246" w14:textId="4F3A4FEC" w:rsidR="00322AEA" w:rsidRDefault="00197419" w:rsidP="00197419">
      <w:pPr>
        <w:pStyle w:val="Caption"/>
      </w:pPr>
      <w:bookmarkStart w:id="233" w:name="_Toc519174721"/>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6</w:t>
      </w:r>
      <w:r w:rsidR="00486FEB">
        <w:rPr>
          <w:noProof/>
        </w:rPr>
        <w:fldChar w:fldCharType="end"/>
      </w:r>
      <w:r>
        <w:rPr>
          <w:noProof/>
        </w:rPr>
        <w:t>: Danh sách cấu trúc chạy thuật toán</w:t>
      </w:r>
      <w:bookmarkEnd w:id="233"/>
    </w:p>
    <w:p w14:paraId="69C6AD61" w14:textId="0534C0BD" w:rsidR="00322AEA" w:rsidRDefault="00322AEA" w:rsidP="001C4B91">
      <w:pPr>
        <w:pStyle w:val="ListParagraph"/>
        <w:numPr>
          <w:ilvl w:val="2"/>
          <w:numId w:val="3"/>
        </w:numPr>
      </w:pPr>
      <w:r>
        <w:t>Chạy thuật toán</w:t>
      </w:r>
    </w:p>
    <w:p w14:paraId="53D2B4E7" w14:textId="67BF2C42" w:rsidR="00322AEA" w:rsidRDefault="00322AEA" w:rsidP="001C4B91">
      <w:pPr>
        <w:pStyle w:val="ListParagraph"/>
        <w:numPr>
          <w:ilvl w:val="2"/>
          <w:numId w:val="3"/>
        </w:numPr>
      </w:pPr>
      <w:r>
        <w:t>Chia sẻ thuật toán cho tài khoản khác</w:t>
      </w:r>
    </w:p>
    <w:p w14:paraId="2C11CC53" w14:textId="4EAA8DAE" w:rsidR="00322AEA" w:rsidRDefault="00322AEA" w:rsidP="001C4B91">
      <w:pPr>
        <w:pStyle w:val="ListParagraph"/>
        <w:numPr>
          <w:ilvl w:val="2"/>
          <w:numId w:val="3"/>
        </w:numPr>
      </w:pPr>
      <w:r>
        <w:t>Sao chép</w:t>
      </w:r>
    </w:p>
    <w:p w14:paraId="000A3A23" w14:textId="57573262" w:rsidR="00322AEA" w:rsidRDefault="00322AEA" w:rsidP="001C4B91">
      <w:pPr>
        <w:pStyle w:val="ListParagraph"/>
        <w:numPr>
          <w:ilvl w:val="2"/>
          <w:numId w:val="3"/>
        </w:numPr>
      </w:pPr>
      <w:r>
        <w:t>Xóa</w:t>
      </w:r>
    </w:p>
    <w:p w14:paraId="76E84DBA" w14:textId="2F90732D" w:rsidR="00322AEA" w:rsidRPr="0045742B" w:rsidRDefault="00322AEA" w:rsidP="001C4B91">
      <w:pPr>
        <w:pStyle w:val="ListParagraph"/>
        <w:numPr>
          <w:ilvl w:val="2"/>
          <w:numId w:val="3"/>
        </w:numPr>
      </w:pPr>
      <w:r>
        <w:t>Tải xuống cấu trúc</w:t>
      </w:r>
    </w:p>
    <w:p w14:paraId="1A99A5E6" w14:textId="77777777" w:rsidR="00626AF2" w:rsidRDefault="00626AF2" w:rsidP="00322AEA">
      <w:pPr>
        <w:pStyle w:val="NoSpacing"/>
        <w:keepNext/>
      </w:pPr>
      <w:r>
        <w:rPr>
          <w:noProof/>
        </w:rPr>
        <w:lastRenderedPageBreak/>
        <w:drawing>
          <wp:inline distT="0" distB="0" distL="0" distR="0" wp14:anchorId="1D58ECF4" wp14:editId="1FE61019">
            <wp:extent cx="5249074" cy="2506980"/>
            <wp:effectExtent l="133350" t="114300" r="142240" b="1600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256182" cy="25103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37E1E48" w14:textId="195494A8" w:rsidR="00626AF2" w:rsidRDefault="00626AF2" w:rsidP="00AB6A45">
      <w:pPr>
        <w:pStyle w:val="Caption"/>
      </w:pPr>
      <w:bookmarkStart w:id="234" w:name="_Toc504666169"/>
      <w:bookmarkStart w:id="235" w:name="_Toc504666211"/>
      <w:bookmarkStart w:id="236" w:name="_Toc519174722"/>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7</w:t>
      </w:r>
      <w:r w:rsidR="00486FEB">
        <w:rPr>
          <w:noProof/>
        </w:rPr>
        <w:fldChar w:fldCharType="end"/>
      </w:r>
      <w:r>
        <w:rPr>
          <w:noProof/>
        </w:rPr>
        <w:t xml:space="preserve"> Giao diện </w:t>
      </w:r>
      <w:bookmarkEnd w:id="234"/>
      <w:bookmarkEnd w:id="235"/>
      <w:r w:rsidR="00AB6A45">
        <w:t xml:space="preserve">quản lý và thao tác với </w:t>
      </w:r>
      <w:r w:rsidR="00197419">
        <w:t>thuật toán</w:t>
      </w:r>
      <w:bookmarkEnd w:id="236"/>
    </w:p>
    <w:p w14:paraId="570F27E4" w14:textId="43B326DD" w:rsidR="00322AEA" w:rsidRDefault="00197419" w:rsidP="001C4B91">
      <w:pPr>
        <w:pStyle w:val="ListParagraph"/>
        <w:numPr>
          <w:ilvl w:val="2"/>
          <w:numId w:val="3"/>
        </w:numPr>
      </w:pPr>
      <w:r>
        <w:t>Chỉnh sửa cấu trúc xử lý</w:t>
      </w:r>
    </w:p>
    <w:p w14:paraId="4AE6D33C" w14:textId="6D1D960A" w:rsidR="00197419" w:rsidRDefault="00197419" w:rsidP="001C4B91">
      <w:pPr>
        <w:pStyle w:val="ListParagraph"/>
        <w:numPr>
          <w:ilvl w:val="3"/>
          <w:numId w:val="3"/>
        </w:numPr>
      </w:pPr>
      <w:r>
        <w:t>Lựa chọn loại mã nguồn được xử lý</w:t>
      </w:r>
    </w:p>
    <w:p w14:paraId="2311E988" w14:textId="45236885" w:rsidR="00197419" w:rsidRDefault="00197419" w:rsidP="001C4B91">
      <w:pPr>
        <w:pStyle w:val="ListParagraph"/>
        <w:numPr>
          <w:ilvl w:val="3"/>
          <w:numId w:val="3"/>
        </w:numPr>
      </w:pPr>
      <w:r>
        <w:t>Lựa chọn tệp mã nguồn</w:t>
      </w:r>
    </w:p>
    <w:p w14:paraId="7A6D9BFE" w14:textId="6F9AA2CE" w:rsidR="00197419" w:rsidRDefault="00197419" w:rsidP="001C4B91">
      <w:pPr>
        <w:pStyle w:val="ListParagraph"/>
        <w:numPr>
          <w:ilvl w:val="3"/>
          <w:numId w:val="3"/>
        </w:numPr>
      </w:pPr>
      <w:r>
        <w:t>Chỉnh sửa các tham số theo thuật toán</w:t>
      </w:r>
    </w:p>
    <w:p w14:paraId="1A64A70F" w14:textId="2D225C64" w:rsidR="00197419" w:rsidRDefault="00197419" w:rsidP="001C4B91">
      <w:pPr>
        <w:pStyle w:val="ListParagraph"/>
        <w:numPr>
          <w:ilvl w:val="3"/>
          <w:numId w:val="3"/>
        </w:numPr>
      </w:pPr>
      <w:r>
        <w:t>Lựa chọn dữ liệu đầu vào</w:t>
      </w:r>
    </w:p>
    <w:p w14:paraId="1A3F3428" w14:textId="1937DD2B" w:rsidR="00197419" w:rsidRDefault="00197419" w:rsidP="001C4B91">
      <w:pPr>
        <w:pStyle w:val="ListParagraph"/>
        <w:numPr>
          <w:ilvl w:val="3"/>
          <w:numId w:val="3"/>
        </w:numPr>
      </w:pPr>
      <w:r>
        <w:t>Chỉnh sửa các tham số môi trường</w:t>
      </w:r>
    </w:p>
    <w:p w14:paraId="4F3015DA" w14:textId="77777777" w:rsidR="00197419" w:rsidRDefault="00197419" w:rsidP="00D00F52">
      <w:pPr>
        <w:keepNext/>
        <w:ind w:firstLine="0"/>
        <w:jc w:val="center"/>
      </w:pPr>
      <w:r>
        <w:rPr>
          <w:noProof/>
        </w:rPr>
        <w:drawing>
          <wp:inline distT="0" distB="0" distL="0" distR="0" wp14:anchorId="7AA74984" wp14:editId="244DE118">
            <wp:extent cx="4732020" cy="2273249"/>
            <wp:effectExtent l="114300" t="114300" r="106680" b="1466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workflow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739127" cy="2276663"/>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F2C6FE6" w14:textId="392CC090" w:rsidR="00197419" w:rsidRDefault="00197419" w:rsidP="00197419">
      <w:pPr>
        <w:pStyle w:val="Caption"/>
        <w:rPr>
          <w:noProof/>
        </w:rPr>
      </w:pPr>
      <w:bookmarkStart w:id="237" w:name="_Toc519174723"/>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8</w:t>
      </w:r>
      <w:r w:rsidR="00486FEB">
        <w:rPr>
          <w:noProof/>
        </w:rPr>
        <w:fldChar w:fldCharType="end"/>
      </w:r>
      <w:r>
        <w:rPr>
          <w:noProof/>
        </w:rPr>
        <w:t>: Chỉnh sửa cấu trúc chạy thuật toán</w:t>
      </w:r>
      <w:bookmarkEnd w:id="237"/>
    </w:p>
    <w:p w14:paraId="289E5C6E" w14:textId="28B42437" w:rsidR="00CE3679" w:rsidRDefault="00CE3679" w:rsidP="001C4B91">
      <w:pPr>
        <w:pStyle w:val="ListParagraph"/>
        <w:numPr>
          <w:ilvl w:val="2"/>
          <w:numId w:val="3"/>
        </w:numPr>
      </w:pPr>
      <w:r>
        <w:lastRenderedPageBreak/>
        <w:t>Quản lý tiến trình</w:t>
      </w:r>
    </w:p>
    <w:p w14:paraId="21DE27A0" w14:textId="4A78DDA8" w:rsidR="00CE3679" w:rsidRDefault="00CE3679" w:rsidP="001C4B91">
      <w:pPr>
        <w:pStyle w:val="ListParagraph"/>
        <w:numPr>
          <w:ilvl w:val="3"/>
          <w:numId w:val="3"/>
        </w:numPr>
      </w:pPr>
      <w:r>
        <w:t>Xem lịch sử</w:t>
      </w:r>
    </w:p>
    <w:p w14:paraId="19DC58CA" w14:textId="0F56F8AC" w:rsidR="00CE3679" w:rsidRDefault="00CE3679" w:rsidP="001C4B91">
      <w:pPr>
        <w:pStyle w:val="ListParagraph"/>
        <w:numPr>
          <w:ilvl w:val="3"/>
          <w:numId w:val="3"/>
        </w:numPr>
      </w:pPr>
      <w:r>
        <w:t xml:space="preserve">Xem tình trạng xử lý </w:t>
      </w:r>
    </w:p>
    <w:p w14:paraId="14744D08" w14:textId="77777777" w:rsidR="00573B34" w:rsidRDefault="00CE3679" w:rsidP="00573B34">
      <w:pPr>
        <w:keepNext/>
        <w:ind w:firstLine="0"/>
      </w:pPr>
      <w:r>
        <w:rPr>
          <w:noProof/>
        </w:rPr>
        <w:drawing>
          <wp:inline distT="0" distB="0" distL="0" distR="0" wp14:anchorId="619A6A3E" wp14:editId="25F3E26A">
            <wp:extent cx="5692140" cy="2732347"/>
            <wp:effectExtent l="133350" t="114300" r="118110" b="1638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job.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08812" cy="27403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68E9449" w14:textId="022B4F6D" w:rsidR="00CE3679" w:rsidRDefault="00573B34" w:rsidP="00573B34">
      <w:pPr>
        <w:pStyle w:val="Caption"/>
      </w:pPr>
      <w:bookmarkStart w:id="238" w:name="_Toc519174724"/>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9</w:t>
      </w:r>
      <w:r w:rsidR="00486FEB">
        <w:rPr>
          <w:noProof/>
        </w:rPr>
        <w:fldChar w:fldCharType="end"/>
      </w:r>
      <w:r>
        <w:t>: Quản lý tiến trình</w:t>
      </w:r>
      <w:bookmarkEnd w:id="238"/>
    </w:p>
    <w:p w14:paraId="483A1308" w14:textId="2898E2F4" w:rsidR="00CE3679" w:rsidRDefault="00CE3679" w:rsidP="001C4B91">
      <w:pPr>
        <w:pStyle w:val="ListParagraph"/>
        <w:numPr>
          <w:ilvl w:val="3"/>
          <w:numId w:val="3"/>
        </w:numPr>
      </w:pPr>
      <w:r>
        <w:t>Xem thông tin trong quá trình xử lý</w:t>
      </w:r>
    </w:p>
    <w:p w14:paraId="3BBD02F6" w14:textId="77777777" w:rsidR="00573B34" w:rsidRDefault="00CE3679" w:rsidP="00573B34">
      <w:pPr>
        <w:keepNext/>
        <w:ind w:firstLine="0"/>
      </w:pPr>
      <w:r>
        <w:rPr>
          <w:noProof/>
        </w:rPr>
        <w:drawing>
          <wp:inline distT="0" distB="0" distL="0" distR="0" wp14:anchorId="14954B1A" wp14:editId="000069D0">
            <wp:extent cx="5599824" cy="2667000"/>
            <wp:effectExtent l="133350" t="114300" r="153670" b="1714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og.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605830" cy="266986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C477845" w14:textId="576C6D09" w:rsidR="00CE3679" w:rsidRPr="00CE3679" w:rsidRDefault="00573B34" w:rsidP="00573B34">
      <w:pPr>
        <w:pStyle w:val="Caption"/>
      </w:pPr>
      <w:bookmarkStart w:id="239" w:name="_Toc519174725"/>
      <w:r>
        <w:t xml:space="preserve">Hình </w:t>
      </w:r>
      <w:r w:rsidR="00486FEB">
        <w:rPr>
          <w:noProof/>
        </w:rPr>
        <w:fldChar w:fldCharType="begin"/>
      </w:r>
      <w:r w:rsidR="00486FEB">
        <w:rPr>
          <w:noProof/>
        </w:rPr>
        <w:instrText xml:space="preserve"> STYLEREF 1 \s </w:instrText>
      </w:r>
      <w:r w:rsidR="00486FEB">
        <w:rPr>
          <w:noProof/>
        </w:rPr>
        <w:fldChar w:fldCharType="separate"/>
      </w:r>
      <w:r w:rsidR="00C12CF7">
        <w:rPr>
          <w:noProof/>
        </w:rPr>
        <w:t>2</w:t>
      </w:r>
      <w:r w:rsidR="00486FEB">
        <w:rPr>
          <w:noProof/>
        </w:rPr>
        <w:fldChar w:fldCharType="end"/>
      </w:r>
      <w:r w:rsidR="00C12CF7">
        <w:t>.</w:t>
      </w:r>
      <w:r w:rsidR="00486FEB">
        <w:rPr>
          <w:noProof/>
        </w:rPr>
        <w:fldChar w:fldCharType="begin"/>
      </w:r>
      <w:r w:rsidR="00486FEB">
        <w:rPr>
          <w:noProof/>
        </w:rPr>
        <w:instrText xml:space="preserve"> SEQ Hình \* ARABIC \s 1 </w:instrText>
      </w:r>
      <w:r w:rsidR="00486FEB">
        <w:rPr>
          <w:noProof/>
        </w:rPr>
        <w:fldChar w:fldCharType="separate"/>
      </w:r>
      <w:r w:rsidR="00C12CF7">
        <w:rPr>
          <w:noProof/>
        </w:rPr>
        <w:t>10</w:t>
      </w:r>
      <w:r w:rsidR="00486FEB">
        <w:rPr>
          <w:noProof/>
        </w:rPr>
        <w:fldChar w:fldCharType="end"/>
      </w:r>
      <w:r>
        <w:rPr>
          <w:noProof/>
        </w:rPr>
        <w:t>: Xem thông tin xử lý</w:t>
      </w:r>
      <w:bookmarkEnd w:id="227"/>
      <w:bookmarkEnd w:id="239"/>
    </w:p>
    <w:p w14:paraId="685C6CB2" w14:textId="77777777" w:rsidR="00477990" w:rsidRPr="004953FE" w:rsidRDefault="00626AF2" w:rsidP="00AB6A45">
      <w:pPr>
        <w:pStyle w:val="Heading1"/>
      </w:pPr>
      <w:r>
        <w:br w:type="page"/>
      </w:r>
      <w:bookmarkStart w:id="240" w:name="_Toc519174516"/>
      <w:bookmarkStart w:id="241" w:name="_Toc519174664"/>
      <w:r w:rsidR="006F7CBD" w:rsidRPr="004953FE">
        <w:lastRenderedPageBreak/>
        <w:t>KẾT LUẬN</w:t>
      </w:r>
      <w:bookmarkEnd w:id="212"/>
      <w:bookmarkEnd w:id="213"/>
      <w:bookmarkEnd w:id="214"/>
      <w:bookmarkEnd w:id="240"/>
      <w:bookmarkEnd w:id="241"/>
    </w:p>
    <w:p w14:paraId="3CC2DFE0" w14:textId="1E7BF484" w:rsidR="00B23411" w:rsidRDefault="00B23411" w:rsidP="00B23411">
      <w:r>
        <w:t>Trong chuyên đề này, chúng tôi đưa ra phân tích và thiết kế xây dựng bộ công cụ phân tích và xử lý dữ liệu ảnh quang học và radar. Bộ công cụ này cung cấp khả năng phân tích và xử lý dữ liệu ảnh quang học và radar hỗ trợ các chuyên gia trong việc xử lý dữ liệu viễn thám</w:t>
      </w:r>
      <w:r w:rsidR="00F31C01">
        <w:t xml:space="preserve">, </w:t>
      </w:r>
      <w:r w:rsidRPr="00CD207D">
        <w:t xml:space="preserve">phục vụ công tác bảo đảm an ninh quốc gia. </w:t>
      </w:r>
    </w:p>
    <w:p w14:paraId="175A123F" w14:textId="062B023A" w:rsidR="00F31C01" w:rsidRPr="00F31C01" w:rsidRDefault="00F31C01" w:rsidP="00F31C01">
      <w:pPr>
        <w:rPr>
          <w:szCs w:val="28"/>
        </w:rPr>
      </w:pPr>
      <w:r>
        <w:t>Nhóm nghiên cứu đã đặc tả yêu cầu của bộ công cụ và xây dựng các biểu đồ ca sử dụng, buổi đồ lớp và biểu đồ tuần tự. Các thông này được sử dụng để quyết định chức năng và kiến trúc của bộ công cụ</w:t>
      </w:r>
      <w:r w:rsidR="00B23411">
        <w:t xml:space="preserve">. </w:t>
      </w:r>
      <w:r w:rsidR="007F138F">
        <w:t>Kết quả, n</w:t>
      </w:r>
      <w:r>
        <w:t>hóm nghiên cứu đã xây dựng kiến trúc hệ thống</w:t>
      </w:r>
      <w:r w:rsidR="007F138F">
        <w:t>, thiết kế cơ sở dữ liệu và thiết kế giao diện. Thiết kế kiến trúc</w:t>
      </w:r>
      <w:r>
        <w:t xml:space="preserve"> gồm 6 thành phần </w:t>
      </w:r>
      <w:r w:rsidR="007F138F">
        <w:t xml:space="preserve">với mục tiêu </w:t>
      </w:r>
      <w:r>
        <w:t xml:space="preserve">bộ công cụ đáp ứng </w:t>
      </w:r>
      <w:r w:rsidR="007F138F">
        <w:t>k</w:t>
      </w:r>
      <w:r>
        <w:t xml:space="preserve">hả năng tính toán lớn, </w:t>
      </w:r>
      <w:r w:rsidRPr="00F31C01">
        <w:rPr>
          <w:szCs w:val="28"/>
        </w:rPr>
        <w:t>thông lượng truy xuất dữ liệu cao, sử dụng nhiều công nghệ lập trình, khả năng đa nhiệm và độc lập thành phần.</w:t>
      </w:r>
      <w:r w:rsidR="00F14C28">
        <w:rPr>
          <w:szCs w:val="28"/>
        </w:rPr>
        <w:t xml:space="preserve"> Thiết kế cơ sở dữ liệu được </w:t>
      </w:r>
      <w:r w:rsidR="007F138F">
        <w:rPr>
          <w:szCs w:val="28"/>
        </w:rPr>
        <w:t>đưa ra dựa trên cơ sở dữ liệu không quan hệ và kiến trúc Document Store giúp bộ công cụ có thể tương thích linh hoạt với số lượng mô-đun lớn và đảm bảo khả năng mở rộng. Thiết kế giao diện cũng được phác thảo và trở thành tài liệu quan trọng để xây dựng giao diện của các mô-đun trong bộ công cụ.</w:t>
      </w:r>
    </w:p>
    <w:p w14:paraId="701D7A01" w14:textId="77777777" w:rsidR="00A71CB0" w:rsidRDefault="00A71CB0" w:rsidP="00477990">
      <w:pPr>
        <w:rPr>
          <w:szCs w:val="28"/>
        </w:rPr>
      </w:pPr>
    </w:p>
    <w:p w14:paraId="523FB6AC" w14:textId="77777777" w:rsidR="00A71CB0" w:rsidRDefault="00A71CB0" w:rsidP="00E23B38">
      <w:pPr>
        <w:ind w:firstLine="0"/>
        <w:rPr>
          <w:szCs w:val="28"/>
        </w:rPr>
      </w:pPr>
    </w:p>
    <w:p w14:paraId="1A902FF9" w14:textId="77777777" w:rsidR="00A71CB0" w:rsidRDefault="00A71CB0" w:rsidP="00477990">
      <w:pPr>
        <w:rPr>
          <w:szCs w:val="28"/>
        </w:rPr>
      </w:pPr>
    </w:p>
    <w:tbl>
      <w:tblPr>
        <w:tblW w:w="0" w:type="auto"/>
        <w:tblInd w:w="534" w:type="dxa"/>
        <w:tblLook w:val="04A0" w:firstRow="1" w:lastRow="0" w:firstColumn="1" w:lastColumn="0" w:noHBand="0" w:noVBand="1"/>
      </w:tblPr>
      <w:tblGrid>
        <w:gridCol w:w="3969"/>
        <w:gridCol w:w="4740"/>
      </w:tblGrid>
      <w:tr w:rsidR="00A71CB0" w:rsidRPr="00873205" w14:paraId="48E49BFD" w14:textId="77777777" w:rsidTr="0029082F">
        <w:tc>
          <w:tcPr>
            <w:tcW w:w="3969" w:type="dxa"/>
            <w:shd w:val="clear" w:color="auto" w:fill="auto"/>
          </w:tcPr>
          <w:p w14:paraId="288D3402" w14:textId="77777777" w:rsidR="00A71CB0" w:rsidRPr="00873205" w:rsidRDefault="00A71CB0" w:rsidP="0029082F">
            <w:pPr>
              <w:spacing w:after="0" w:line="240" w:lineRule="auto"/>
              <w:ind w:left="-270" w:firstLine="0"/>
              <w:jc w:val="center"/>
              <w:rPr>
                <w:b/>
                <w:lang w:val="de-DE"/>
              </w:rPr>
            </w:pPr>
            <w:r w:rsidRPr="00873205">
              <w:rPr>
                <w:b/>
                <w:lang w:val="de-DE"/>
              </w:rPr>
              <w:t>Chủ nhiệm đề tài</w:t>
            </w:r>
          </w:p>
          <w:p w14:paraId="4C10EE51" w14:textId="77777777" w:rsidR="00A71CB0" w:rsidRPr="00873205" w:rsidRDefault="00A71CB0" w:rsidP="0029082F">
            <w:pPr>
              <w:spacing w:after="0" w:line="240" w:lineRule="auto"/>
              <w:ind w:left="-270" w:firstLine="0"/>
              <w:jc w:val="center"/>
              <w:rPr>
                <w:lang w:val="de-DE"/>
              </w:rPr>
            </w:pPr>
            <w:r w:rsidRPr="00873205">
              <w:rPr>
                <w:i/>
                <w:sz w:val="24"/>
                <w:szCs w:val="24"/>
                <w:lang w:val="de-DE"/>
              </w:rPr>
              <w:t>(ký và ghi rõ họ và tên)</w:t>
            </w:r>
          </w:p>
        </w:tc>
        <w:tc>
          <w:tcPr>
            <w:tcW w:w="4740" w:type="dxa"/>
            <w:shd w:val="clear" w:color="auto" w:fill="auto"/>
          </w:tcPr>
          <w:p w14:paraId="40937F1B" w14:textId="77777777" w:rsidR="00A71CB0" w:rsidRPr="00873205" w:rsidRDefault="00A71CB0" w:rsidP="0029082F">
            <w:pPr>
              <w:spacing w:after="0" w:line="240" w:lineRule="auto"/>
              <w:ind w:left="-270" w:firstLine="0"/>
              <w:jc w:val="center"/>
              <w:rPr>
                <w:b/>
                <w:lang w:val="de-DE"/>
              </w:rPr>
            </w:pPr>
            <w:r w:rsidRPr="00873205">
              <w:rPr>
                <w:b/>
                <w:lang w:val="de-DE"/>
              </w:rPr>
              <w:t>Thủ trưởng tổ chức chủ trì đề tài</w:t>
            </w:r>
          </w:p>
          <w:p w14:paraId="757FF4F0" w14:textId="77777777" w:rsidR="00A71CB0" w:rsidRPr="00873205" w:rsidRDefault="00A71CB0" w:rsidP="0029082F">
            <w:pPr>
              <w:spacing w:after="0" w:line="240" w:lineRule="auto"/>
              <w:ind w:left="-270" w:firstLine="0"/>
              <w:jc w:val="center"/>
              <w:rPr>
                <w:lang w:val="de-DE"/>
              </w:rPr>
            </w:pPr>
            <w:r w:rsidRPr="00873205">
              <w:rPr>
                <w:i/>
                <w:sz w:val="24"/>
                <w:szCs w:val="24"/>
                <w:lang w:val="de-DE"/>
              </w:rPr>
              <w:t>(ký tên và đóng dấu)</w:t>
            </w:r>
          </w:p>
        </w:tc>
      </w:tr>
    </w:tbl>
    <w:p w14:paraId="171D9F9B" w14:textId="714FB99A" w:rsidR="00477990" w:rsidRPr="00477990" w:rsidRDefault="00477990" w:rsidP="00477990">
      <w:pPr>
        <w:rPr>
          <w:szCs w:val="28"/>
        </w:rPr>
      </w:pPr>
      <w:r w:rsidRPr="00477990">
        <w:rPr>
          <w:szCs w:val="28"/>
        </w:rPr>
        <w:br w:type="page"/>
      </w:r>
    </w:p>
    <w:p w14:paraId="6680C9A9" w14:textId="77777777" w:rsidR="00477990" w:rsidRPr="00477990" w:rsidRDefault="0096420C" w:rsidP="0096420C">
      <w:pPr>
        <w:pStyle w:val="Heading1"/>
      </w:pPr>
      <w:bookmarkStart w:id="242" w:name="_Toc490731277"/>
      <w:bookmarkStart w:id="243" w:name="_Toc491038179"/>
      <w:bookmarkStart w:id="244" w:name="_Toc519174517"/>
      <w:bookmarkStart w:id="245" w:name="_Toc519174665"/>
      <w:r>
        <w:lastRenderedPageBreak/>
        <w:t>TÀI LIỆU THAM KHẢO</w:t>
      </w:r>
      <w:bookmarkEnd w:id="242"/>
      <w:bookmarkEnd w:id="243"/>
      <w:bookmarkEnd w:id="244"/>
      <w:bookmarkEnd w:id="245"/>
    </w:p>
    <w:p w14:paraId="6C0C385E" w14:textId="1D999E96" w:rsidR="00D67CDE" w:rsidRPr="00D67CDE" w:rsidRDefault="0025536D" w:rsidP="00D67CDE">
      <w:pPr>
        <w:widowControl w:val="0"/>
        <w:autoSpaceDE w:val="0"/>
        <w:autoSpaceDN w:val="0"/>
        <w:adjustRightInd w:val="0"/>
        <w:ind w:left="640" w:hanging="640"/>
        <w:rPr>
          <w:noProof/>
          <w:szCs w:val="24"/>
        </w:rPr>
      </w:pPr>
      <w:r>
        <w:rPr>
          <w:rFonts w:eastAsia="Times New Roman"/>
          <w:szCs w:val="28"/>
        </w:rPr>
        <w:fldChar w:fldCharType="begin" w:fldLock="1"/>
      </w:r>
      <w:r>
        <w:rPr>
          <w:rFonts w:eastAsia="Times New Roman"/>
          <w:szCs w:val="28"/>
        </w:rPr>
        <w:instrText xml:space="preserve">ADDIN Mendeley Bibliography CSL_BIBLIOGRAPHY </w:instrText>
      </w:r>
      <w:r>
        <w:rPr>
          <w:rFonts w:eastAsia="Times New Roman"/>
          <w:szCs w:val="28"/>
        </w:rPr>
        <w:fldChar w:fldCharType="separate"/>
      </w:r>
      <w:r w:rsidR="00D67CDE" w:rsidRPr="00D67CDE">
        <w:rPr>
          <w:noProof/>
          <w:szCs w:val="24"/>
        </w:rPr>
        <w:t>[1]</w:t>
      </w:r>
      <w:r w:rsidR="00D67CDE" w:rsidRPr="00D67CDE">
        <w:rPr>
          <w:noProof/>
          <w:szCs w:val="24"/>
        </w:rPr>
        <w:tab/>
        <w:t>“ENVI - The Leading Geospatial Analytics Software | Harris Geospatial.” [Online]. Available: https://www.harrisgeospatial.com/SoftwareTechnology/ENVI.aspx. [Accessed: 11-Jul-2018].</w:t>
      </w:r>
    </w:p>
    <w:p w14:paraId="2BDB5135"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2]</w:t>
      </w:r>
      <w:r w:rsidRPr="00D67CDE">
        <w:rPr>
          <w:noProof/>
          <w:szCs w:val="24"/>
        </w:rPr>
        <w:tab/>
        <w:t xml:space="preserve">N. D. Merchant, E. Pirotta, T. R. Barton, and P. M. Thompson, “Monitoring ship noise to assess the impact of coastal developments on marine mammals,” </w:t>
      </w:r>
      <w:r w:rsidRPr="00D67CDE">
        <w:rPr>
          <w:i/>
          <w:iCs/>
          <w:noProof/>
          <w:szCs w:val="24"/>
        </w:rPr>
        <w:t>Mar. Pollut. Bull.</w:t>
      </w:r>
      <w:r w:rsidRPr="00D67CDE">
        <w:rPr>
          <w:noProof/>
          <w:szCs w:val="24"/>
        </w:rPr>
        <w:t>, 2014.</w:t>
      </w:r>
    </w:p>
    <w:p w14:paraId="17C716D4"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3]</w:t>
      </w:r>
      <w:r w:rsidRPr="00D67CDE">
        <w:rPr>
          <w:noProof/>
          <w:szCs w:val="24"/>
        </w:rPr>
        <w:tab/>
        <w:t xml:space="preserve">E. Ross, B. Arifin, and Y. Brodsky, “An information system for ship detection and identification,” in </w:t>
      </w:r>
      <w:r w:rsidRPr="00D67CDE">
        <w:rPr>
          <w:i/>
          <w:iCs/>
          <w:noProof/>
          <w:szCs w:val="24"/>
        </w:rPr>
        <w:t>2011 IEEE International Geoscience and Remote Sensing Symposium</w:t>
      </w:r>
      <w:r w:rsidRPr="00D67CDE">
        <w:rPr>
          <w:noProof/>
          <w:szCs w:val="24"/>
        </w:rPr>
        <w:t>, 2011.</w:t>
      </w:r>
    </w:p>
    <w:p w14:paraId="4BC37BD0"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4]</w:t>
      </w:r>
      <w:r w:rsidRPr="00D67CDE">
        <w:rPr>
          <w:noProof/>
          <w:szCs w:val="24"/>
        </w:rPr>
        <w:tab/>
        <w:t xml:space="preserve">I. Sommerville, “Software Engineering - 10th Edition,” in </w:t>
      </w:r>
      <w:r w:rsidRPr="00D67CDE">
        <w:rPr>
          <w:i/>
          <w:iCs/>
          <w:noProof/>
          <w:szCs w:val="24"/>
        </w:rPr>
        <w:t>Software Engineering</w:t>
      </w:r>
      <w:r w:rsidRPr="00D67CDE">
        <w:rPr>
          <w:noProof/>
          <w:szCs w:val="24"/>
        </w:rPr>
        <w:t>, 2015.</w:t>
      </w:r>
    </w:p>
    <w:p w14:paraId="2571A844"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5]</w:t>
      </w:r>
      <w:r w:rsidRPr="00D67CDE">
        <w:rPr>
          <w:noProof/>
          <w:szCs w:val="24"/>
        </w:rPr>
        <w:tab/>
        <w:t xml:space="preserve">I. Sommerville, </w:t>
      </w:r>
      <w:r w:rsidRPr="00D67CDE">
        <w:rPr>
          <w:i/>
          <w:iCs/>
          <w:noProof/>
          <w:szCs w:val="24"/>
        </w:rPr>
        <w:t>Software engineering</w:t>
      </w:r>
      <w:r w:rsidRPr="00D67CDE">
        <w:rPr>
          <w:noProof/>
          <w:szCs w:val="24"/>
        </w:rPr>
        <w:t>. Addison-Wesley, 2007.</w:t>
      </w:r>
    </w:p>
    <w:p w14:paraId="1450FA0B"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6]</w:t>
      </w:r>
      <w:r w:rsidRPr="00D67CDE">
        <w:rPr>
          <w:noProof/>
          <w:szCs w:val="24"/>
        </w:rPr>
        <w:tab/>
        <w:t xml:space="preserve">M. H. Awaad, H. Krauss, and H. D. Schmatz, </w:t>
      </w:r>
      <w:r w:rsidRPr="00D67CDE">
        <w:rPr>
          <w:i/>
          <w:iCs/>
          <w:noProof/>
          <w:szCs w:val="24"/>
        </w:rPr>
        <w:t>Advanced Praise for The Unified Modeling Language Reference Manual, Second Edition</w:t>
      </w:r>
      <w:r w:rsidRPr="00D67CDE">
        <w:rPr>
          <w:noProof/>
          <w:szCs w:val="24"/>
        </w:rPr>
        <w:t>, vol. 240, no. 3. 1978.</w:t>
      </w:r>
    </w:p>
    <w:p w14:paraId="01953A76"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7]</w:t>
      </w:r>
      <w:r w:rsidRPr="00D67CDE">
        <w:rPr>
          <w:noProof/>
          <w:szCs w:val="24"/>
        </w:rPr>
        <w:tab/>
        <w:t xml:space="preserve">S. Shrikant, G. Nilkanth, D. Swapnil, and S. Sandip, “LARGE SCALE SATELLITE IMAGE PROCESSING USING HADOOP DISTRIBUTED SYSTEM,” </w:t>
      </w:r>
      <w:r w:rsidRPr="00D67CDE">
        <w:rPr>
          <w:i/>
          <w:iCs/>
          <w:noProof/>
          <w:szCs w:val="24"/>
        </w:rPr>
        <w:t>Int. J. Adv. Res. Comput. Eng. Technol.</w:t>
      </w:r>
      <w:r w:rsidRPr="00D67CDE">
        <w:rPr>
          <w:noProof/>
          <w:szCs w:val="24"/>
        </w:rPr>
        <w:t>, vol. 3, no. 3, 2014.</w:t>
      </w:r>
    </w:p>
    <w:p w14:paraId="54F078C3"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8]</w:t>
      </w:r>
      <w:r w:rsidRPr="00D67CDE">
        <w:rPr>
          <w:noProof/>
          <w:szCs w:val="24"/>
        </w:rPr>
        <w:tab/>
        <w:t>“HDFS Architecture Guide.” [Online]. Available: https://hadoop.apache.org/docs/r1.2.1/hdfs_design.html. [Accessed: 24-Nov-2017].</w:t>
      </w:r>
    </w:p>
    <w:p w14:paraId="2855BE03"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t>[9]</w:t>
      </w:r>
      <w:r w:rsidRPr="00D67CDE">
        <w:rPr>
          <w:noProof/>
          <w:szCs w:val="24"/>
        </w:rPr>
        <w:tab/>
        <w:t>Y. Zhao, W. Zhang, D. Li, and Z. Huang, “DFIS: A Scalable Distributed Fingerprint Identification System,” Springer, Cham, 2015, pp. 162–175.</w:t>
      </w:r>
    </w:p>
    <w:p w14:paraId="7C6750FA" w14:textId="77777777" w:rsidR="00D67CDE" w:rsidRPr="00D67CDE" w:rsidRDefault="00D67CDE" w:rsidP="00D67CDE">
      <w:pPr>
        <w:widowControl w:val="0"/>
        <w:autoSpaceDE w:val="0"/>
        <w:autoSpaceDN w:val="0"/>
        <w:adjustRightInd w:val="0"/>
        <w:ind w:left="640" w:hanging="640"/>
        <w:rPr>
          <w:noProof/>
          <w:szCs w:val="24"/>
        </w:rPr>
      </w:pPr>
      <w:r w:rsidRPr="00D67CDE">
        <w:rPr>
          <w:noProof/>
          <w:szCs w:val="24"/>
        </w:rPr>
        <w:lastRenderedPageBreak/>
        <w:t>[10]</w:t>
      </w:r>
      <w:r w:rsidRPr="00D67CDE">
        <w:rPr>
          <w:noProof/>
          <w:szCs w:val="24"/>
        </w:rPr>
        <w:tab/>
        <w:t xml:space="preserve">J. M. P. Craig Chasseur Yinan Li, “Enabling JSON Document Stores in Relational Systems,” </w:t>
      </w:r>
      <w:r w:rsidRPr="00D67CDE">
        <w:rPr>
          <w:i/>
          <w:iCs/>
          <w:noProof/>
          <w:szCs w:val="24"/>
        </w:rPr>
        <w:t>Proc. 16th Int. Work. Web Databases 2013, WebDB 2013, New York, NY, USA, June 23, 2013.</w:t>
      </w:r>
      <w:r w:rsidRPr="00D67CDE">
        <w:rPr>
          <w:noProof/>
          <w:szCs w:val="24"/>
        </w:rPr>
        <w:t>, 2013.</w:t>
      </w:r>
    </w:p>
    <w:p w14:paraId="229A897F" w14:textId="77777777" w:rsidR="00D67CDE" w:rsidRPr="00D67CDE" w:rsidRDefault="00D67CDE" w:rsidP="00D67CDE">
      <w:pPr>
        <w:widowControl w:val="0"/>
        <w:autoSpaceDE w:val="0"/>
        <w:autoSpaceDN w:val="0"/>
        <w:adjustRightInd w:val="0"/>
        <w:ind w:left="640" w:hanging="640"/>
        <w:rPr>
          <w:noProof/>
        </w:rPr>
      </w:pPr>
      <w:r w:rsidRPr="00D67CDE">
        <w:rPr>
          <w:noProof/>
          <w:szCs w:val="24"/>
        </w:rPr>
        <w:t>[11]</w:t>
      </w:r>
      <w:r w:rsidRPr="00D67CDE">
        <w:rPr>
          <w:noProof/>
          <w:szCs w:val="24"/>
        </w:rPr>
        <w:tab/>
        <w:t>“Nghiên cứu tổng quan phân tích thiết kế xây dựng hệ thống cơ sở dữ liệu và quản lý dữ liệu vệ tinh.” .</w:t>
      </w:r>
    </w:p>
    <w:p w14:paraId="4970BAEB" w14:textId="77777777" w:rsidR="00CA082F" w:rsidRDefault="0025536D" w:rsidP="00B90D3F">
      <w:pPr>
        <w:ind w:firstLine="0"/>
        <w:rPr>
          <w:rFonts w:eastAsia="Times New Roman"/>
          <w:szCs w:val="28"/>
        </w:rPr>
      </w:pPr>
      <w:r>
        <w:rPr>
          <w:rFonts w:eastAsia="Times New Roman"/>
          <w:szCs w:val="28"/>
        </w:rPr>
        <w:fldChar w:fldCharType="end"/>
      </w:r>
    </w:p>
    <w:p w14:paraId="04BFB02D" w14:textId="77777777" w:rsidR="00CA082F" w:rsidRPr="00B90D3F" w:rsidRDefault="00CA082F" w:rsidP="00B90D3F">
      <w:pPr>
        <w:ind w:firstLine="0"/>
        <w:rPr>
          <w:rFonts w:eastAsia="Times New Roman"/>
          <w:szCs w:val="28"/>
        </w:rPr>
      </w:pPr>
    </w:p>
    <w:p w14:paraId="48D669EA" w14:textId="77777777" w:rsidR="00477990" w:rsidRPr="00477990" w:rsidRDefault="00477990" w:rsidP="00477990">
      <w:pPr>
        <w:rPr>
          <w:szCs w:val="28"/>
          <w:lang w:val="vi-VN"/>
        </w:rPr>
      </w:pPr>
    </w:p>
    <w:p w14:paraId="64AA1F5B" w14:textId="77777777" w:rsidR="004A099F" w:rsidRPr="004A099F" w:rsidRDefault="004A099F" w:rsidP="00C15DDA">
      <w:pPr>
        <w:spacing w:after="0" w:line="240" w:lineRule="auto"/>
        <w:ind w:right="-187"/>
        <w:jc w:val="center"/>
        <w:rPr>
          <w:lang w:val="de-DE"/>
        </w:rPr>
      </w:pPr>
    </w:p>
    <w:sectPr w:rsidR="004A099F" w:rsidRPr="004A099F" w:rsidSect="00E95B2E">
      <w:footerReference w:type="default" r:id="rId38"/>
      <w:type w:val="continuous"/>
      <w:pgSz w:w="11906" w:h="16838" w:code="9"/>
      <w:pgMar w:top="1411" w:right="1138" w:bottom="1701" w:left="1701" w:header="720" w:footer="720" w:gutter="0"/>
      <w:pgNumType w:start="1"/>
      <w:cols w:space="40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5C1C69" w14:textId="77777777" w:rsidR="00015452" w:rsidRDefault="00015452" w:rsidP="00477990">
      <w:pPr>
        <w:spacing w:after="0" w:line="240" w:lineRule="auto"/>
      </w:pPr>
      <w:r>
        <w:separator/>
      </w:r>
    </w:p>
  </w:endnote>
  <w:endnote w:type="continuationSeparator" w:id="0">
    <w:p w14:paraId="667C7204" w14:textId="77777777" w:rsidR="00015452" w:rsidRDefault="00015452" w:rsidP="004779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1E16CA" w14:textId="508FF829" w:rsidR="009A6D49" w:rsidRDefault="009A6D49" w:rsidP="00E95B2E">
    <w:pPr>
      <w:pStyle w:val="Footer"/>
      <w:ind w:firstLine="0"/>
    </w:pPr>
  </w:p>
  <w:p w14:paraId="225D31E7" w14:textId="77777777" w:rsidR="009A6D49" w:rsidRDefault="009A6D4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587989" w14:textId="77777777" w:rsidR="009A6D49" w:rsidRDefault="009A6D49">
    <w:pPr>
      <w:pStyle w:val="Footer"/>
      <w:jc w:val="center"/>
    </w:pPr>
    <w:r>
      <w:fldChar w:fldCharType="begin"/>
    </w:r>
    <w:r>
      <w:instrText xml:space="preserve"> PAGE   \* MERGEFORMAT </w:instrText>
    </w:r>
    <w:r>
      <w:fldChar w:fldCharType="separate"/>
    </w:r>
    <w:r>
      <w:rPr>
        <w:noProof/>
      </w:rPr>
      <w:t>2</w:t>
    </w:r>
    <w:r>
      <w:rPr>
        <w:noProof/>
      </w:rPr>
      <w:fldChar w:fldCharType="end"/>
    </w:r>
  </w:p>
  <w:p w14:paraId="1B3B649F" w14:textId="77777777" w:rsidR="009A6D49" w:rsidRDefault="009A6D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92C5A9" w14:textId="77777777" w:rsidR="00015452" w:rsidRDefault="00015452" w:rsidP="00477990">
      <w:pPr>
        <w:spacing w:after="0" w:line="240" w:lineRule="auto"/>
      </w:pPr>
      <w:r>
        <w:separator/>
      </w:r>
    </w:p>
  </w:footnote>
  <w:footnote w:type="continuationSeparator" w:id="0">
    <w:p w14:paraId="666A6258" w14:textId="77777777" w:rsidR="00015452" w:rsidRDefault="00015452" w:rsidP="004779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C710BB"/>
    <w:multiLevelType w:val="hybridMultilevel"/>
    <w:tmpl w:val="03A4282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93B5DD3"/>
    <w:multiLevelType w:val="hybridMultilevel"/>
    <w:tmpl w:val="9C0C0DC2"/>
    <w:lvl w:ilvl="0" w:tplc="BB5AE794">
      <w:start w:val="1"/>
      <w:numFmt w:val="bullet"/>
      <w:lvlText w:val="-"/>
      <w:lvlJc w:val="left"/>
      <w:pPr>
        <w:ind w:left="360" w:hanging="360"/>
      </w:pPr>
      <w:rPr>
        <w:rFonts w:ascii="Times New Roman" w:eastAsia="Calibri" w:hAnsi="Times New Roman" w:cs="Times New Roman" w:hint="default"/>
        <w:sz w:val="28"/>
      </w:rPr>
    </w:lvl>
    <w:lvl w:ilvl="1" w:tplc="BB5AE794">
      <w:start w:val="1"/>
      <w:numFmt w:val="bullet"/>
      <w:lvlText w:val="-"/>
      <w:lvlJc w:val="left"/>
      <w:pPr>
        <w:ind w:left="1080" w:hanging="360"/>
      </w:pPr>
      <w:rPr>
        <w:rFonts w:ascii="Times New Roman" w:eastAsia="Calibri" w:hAnsi="Times New Roman" w:cs="Times New Roman" w:hint="default"/>
        <w:sz w:val="28"/>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4B3B23"/>
    <w:multiLevelType w:val="multilevel"/>
    <w:tmpl w:val="E48ED750"/>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AC2CF4"/>
    <w:multiLevelType w:val="hybridMultilevel"/>
    <w:tmpl w:val="725E1756"/>
    <w:lvl w:ilvl="0" w:tplc="04090001">
      <w:start w:val="1"/>
      <w:numFmt w:val="bullet"/>
      <w:lvlText w:val=""/>
      <w:lvlJc w:val="left"/>
      <w:pPr>
        <w:ind w:left="792" w:hanging="360"/>
      </w:pPr>
      <w:rPr>
        <w:rFonts w:ascii="Symbol" w:hAnsi="Symbol"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4" w15:restartNumberingAfterBreak="0">
    <w:nsid w:val="122B41EE"/>
    <w:multiLevelType w:val="hybridMultilevel"/>
    <w:tmpl w:val="0816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6B7811"/>
    <w:multiLevelType w:val="hybridMultilevel"/>
    <w:tmpl w:val="CDF4B850"/>
    <w:lvl w:ilvl="0" w:tplc="BB5AE794">
      <w:start w:val="1"/>
      <w:numFmt w:val="bullet"/>
      <w:lvlText w:val="-"/>
      <w:lvlJc w:val="left"/>
      <w:pPr>
        <w:ind w:left="360" w:hanging="360"/>
      </w:pPr>
      <w:rPr>
        <w:rFonts w:ascii="Times New Roman" w:eastAsia="Calibri" w:hAnsi="Times New Roman" w:cs="Times New Roman" w:hint="default"/>
        <w:sz w:val="28"/>
      </w:rPr>
    </w:lvl>
    <w:lvl w:ilvl="1" w:tplc="98AEB3AC">
      <w:start w:val="1"/>
      <w:numFmt w:val="bullet"/>
      <w:lvlText w:val="+"/>
      <w:lvlJc w:val="left"/>
      <w:pPr>
        <w:ind w:left="1080" w:hanging="360"/>
      </w:pPr>
      <w:rPr>
        <w:rFonts w:ascii="Courier New" w:hAnsi="Courier New" w:hint="default"/>
        <w:sz w:val="28"/>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4273A0"/>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7" w15:restartNumberingAfterBreak="0">
    <w:nsid w:val="25590BAB"/>
    <w:multiLevelType w:val="hybridMultilevel"/>
    <w:tmpl w:val="427ACFFE"/>
    <w:lvl w:ilvl="0" w:tplc="8D40672A">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CD7709D"/>
    <w:multiLevelType w:val="hybridMultilevel"/>
    <w:tmpl w:val="234A3246"/>
    <w:lvl w:ilvl="0" w:tplc="04090011">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11570F"/>
    <w:multiLevelType w:val="hybridMultilevel"/>
    <w:tmpl w:val="DE26E17E"/>
    <w:lvl w:ilvl="0" w:tplc="BB5AE794">
      <w:start w:val="1"/>
      <w:numFmt w:val="bullet"/>
      <w:lvlText w:val="-"/>
      <w:lvlJc w:val="left"/>
      <w:pPr>
        <w:ind w:left="360" w:hanging="360"/>
      </w:pPr>
      <w:rPr>
        <w:rFonts w:ascii="Times New Roman" w:eastAsia="Calibri" w:hAnsi="Times New Roman" w:cs="Times New Roman" w:hint="default"/>
        <w:sz w:val="28"/>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CDD2623"/>
    <w:multiLevelType w:val="hybridMultilevel"/>
    <w:tmpl w:val="889C6EC4"/>
    <w:lvl w:ilvl="0" w:tplc="FEA23DA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BF63AE"/>
    <w:multiLevelType w:val="multilevel"/>
    <w:tmpl w:val="D0F25266"/>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76B261E"/>
    <w:multiLevelType w:val="multilevel"/>
    <w:tmpl w:val="0409001F"/>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13" w15:restartNumberingAfterBreak="0">
    <w:nsid w:val="4DB56F3B"/>
    <w:multiLevelType w:val="hybridMultilevel"/>
    <w:tmpl w:val="ADD8B8B0"/>
    <w:lvl w:ilvl="0" w:tplc="55E8230A">
      <w:start w:val="1"/>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9C6141"/>
    <w:multiLevelType w:val="hybridMultilevel"/>
    <w:tmpl w:val="ADD8B8B0"/>
    <w:lvl w:ilvl="0" w:tplc="55E8230A">
      <w:start w:val="1"/>
      <w:numFmt w:val="decimal"/>
      <w:lvlText w:val="CHƯƠNG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2F2E39"/>
    <w:multiLevelType w:val="hybridMultilevel"/>
    <w:tmpl w:val="F6F0E7A6"/>
    <w:lvl w:ilvl="0" w:tplc="04090001">
      <w:start w:val="1"/>
      <w:numFmt w:val="bullet"/>
      <w:lvlText w:val=""/>
      <w:lvlJc w:val="left"/>
      <w:pPr>
        <w:ind w:left="1080" w:hanging="360"/>
      </w:pPr>
      <w:rPr>
        <w:rFonts w:ascii="Symbol" w:hAnsi="Symbol"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D731234"/>
    <w:multiLevelType w:val="hybridMultilevel"/>
    <w:tmpl w:val="F0AA2ACC"/>
    <w:lvl w:ilvl="0" w:tplc="BB5AE794">
      <w:start w:val="1"/>
      <w:numFmt w:val="bullet"/>
      <w:lvlText w:val="-"/>
      <w:lvlJc w:val="left"/>
      <w:pPr>
        <w:ind w:left="1080" w:hanging="360"/>
      </w:pPr>
      <w:rPr>
        <w:rFonts w:ascii="Times New Roman" w:eastAsia="Calibri" w:hAnsi="Times New Roman" w:cs="Times New Roman" w:hint="default"/>
        <w:sz w:val="28"/>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2"/>
  </w:num>
  <w:num w:numId="2">
    <w:abstractNumId w:val="11"/>
  </w:num>
  <w:num w:numId="3">
    <w:abstractNumId w:val="1"/>
  </w:num>
  <w:num w:numId="4">
    <w:abstractNumId w:val="5"/>
  </w:num>
  <w:num w:numId="5">
    <w:abstractNumId w:val="8"/>
  </w:num>
  <w:num w:numId="6">
    <w:abstractNumId w:val="15"/>
  </w:num>
  <w:num w:numId="7">
    <w:abstractNumId w:val="16"/>
  </w:num>
  <w:num w:numId="8">
    <w:abstractNumId w:val="9"/>
  </w:num>
  <w:num w:numId="9">
    <w:abstractNumId w:val="4"/>
  </w:num>
  <w:num w:numId="10">
    <w:abstractNumId w:val="3"/>
  </w:num>
  <w:num w:numId="11">
    <w:abstractNumId w:val="0"/>
  </w:num>
  <w:num w:numId="12">
    <w:abstractNumId w:val="10"/>
  </w:num>
  <w:num w:numId="13">
    <w:abstractNumId w:val="7"/>
  </w:num>
  <w:num w:numId="14">
    <w:abstractNumId w:val="14"/>
  </w:num>
  <w:num w:numId="15">
    <w:abstractNumId w:val="2"/>
  </w:num>
  <w:num w:numId="16">
    <w:abstractNumId w:val="13"/>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F4C4E"/>
    <w:rsid w:val="00002627"/>
    <w:rsid w:val="00005A3E"/>
    <w:rsid w:val="00011EA6"/>
    <w:rsid w:val="000135CE"/>
    <w:rsid w:val="00015452"/>
    <w:rsid w:val="000268E2"/>
    <w:rsid w:val="000638F0"/>
    <w:rsid w:val="0006491A"/>
    <w:rsid w:val="000710BB"/>
    <w:rsid w:val="0007260A"/>
    <w:rsid w:val="000738D6"/>
    <w:rsid w:val="000830DF"/>
    <w:rsid w:val="0009572B"/>
    <w:rsid w:val="000A1293"/>
    <w:rsid w:val="000A2D7C"/>
    <w:rsid w:val="000A2EE8"/>
    <w:rsid w:val="000A454D"/>
    <w:rsid w:val="000B27FA"/>
    <w:rsid w:val="000C0B59"/>
    <w:rsid w:val="000D560E"/>
    <w:rsid w:val="000E190C"/>
    <w:rsid w:val="000E771A"/>
    <w:rsid w:val="000F03FB"/>
    <w:rsid w:val="000F2ADE"/>
    <w:rsid w:val="0010149D"/>
    <w:rsid w:val="00101E9F"/>
    <w:rsid w:val="00116DE6"/>
    <w:rsid w:val="00123968"/>
    <w:rsid w:val="00130B47"/>
    <w:rsid w:val="00131F38"/>
    <w:rsid w:val="0014002D"/>
    <w:rsid w:val="0014409D"/>
    <w:rsid w:val="00145C38"/>
    <w:rsid w:val="00147374"/>
    <w:rsid w:val="0015193D"/>
    <w:rsid w:val="00161889"/>
    <w:rsid w:val="0016202A"/>
    <w:rsid w:val="00183716"/>
    <w:rsid w:val="001844FB"/>
    <w:rsid w:val="00191F0A"/>
    <w:rsid w:val="00195A71"/>
    <w:rsid w:val="00197419"/>
    <w:rsid w:val="001A57A2"/>
    <w:rsid w:val="001A66BE"/>
    <w:rsid w:val="001C4B91"/>
    <w:rsid w:val="001C5585"/>
    <w:rsid w:val="001F5FAB"/>
    <w:rsid w:val="0020700E"/>
    <w:rsid w:val="0020721C"/>
    <w:rsid w:val="0021153A"/>
    <w:rsid w:val="00222C32"/>
    <w:rsid w:val="002547EB"/>
    <w:rsid w:val="0025536D"/>
    <w:rsid w:val="00257973"/>
    <w:rsid w:val="00265FEE"/>
    <w:rsid w:val="00266CDB"/>
    <w:rsid w:val="00271409"/>
    <w:rsid w:val="00274688"/>
    <w:rsid w:val="0028276F"/>
    <w:rsid w:val="0029082F"/>
    <w:rsid w:val="002A3160"/>
    <w:rsid w:val="002A6A08"/>
    <w:rsid w:val="002A7E8F"/>
    <w:rsid w:val="002B235F"/>
    <w:rsid w:val="002B51EE"/>
    <w:rsid w:val="002C2935"/>
    <w:rsid w:val="002C3C59"/>
    <w:rsid w:val="002C45D2"/>
    <w:rsid w:val="002C6340"/>
    <w:rsid w:val="002D60A2"/>
    <w:rsid w:val="002F64C2"/>
    <w:rsid w:val="002F7E55"/>
    <w:rsid w:val="003064BE"/>
    <w:rsid w:val="00311618"/>
    <w:rsid w:val="00314F3F"/>
    <w:rsid w:val="00317517"/>
    <w:rsid w:val="00320EF9"/>
    <w:rsid w:val="00322AEA"/>
    <w:rsid w:val="00323772"/>
    <w:rsid w:val="00324885"/>
    <w:rsid w:val="0033572F"/>
    <w:rsid w:val="003403D0"/>
    <w:rsid w:val="00350157"/>
    <w:rsid w:val="00353085"/>
    <w:rsid w:val="00357AE1"/>
    <w:rsid w:val="0036010F"/>
    <w:rsid w:val="00363E63"/>
    <w:rsid w:val="00364768"/>
    <w:rsid w:val="003655E4"/>
    <w:rsid w:val="00374E64"/>
    <w:rsid w:val="003775E6"/>
    <w:rsid w:val="0038016A"/>
    <w:rsid w:val="003B7190"/>
    <w:rsid w:val="003C0189"/>
    <w:rsid w:val="003C68DD"/>
    <w:rsid w:val="003E4177"/>
    <w:rsid w:val="003E5EE7"/>
    <w:rsid w:val="003E6CBB"/>
    <w:rsid w:val="003F02C5"/>
    <w:rsid w:val="003F274C"/>
    <w:rsid w:val="003F56E5"/>
    <w:rsid w:val="004122D3"/>
    <w:rsid w:val="00413305"/>
    <w:rsid w:val="00427136"/>
    <w:rsid w:val="0044097C"/>
    <w:rsid w:val="00445EBD"/>
    <w:rsid w:val="0045742B"/>
    <w:rsid w:val="00461E17"/>
    <w:rsid w:val="004659C6"/>
    <w:rsid w:val="00476291"/>
    <w:rsid w:val="00477990"/>
    <w:rsid w:val="00480A55"/>
    <w:rsid w:val="00482753"/>
    <w:rsid w:val="00484295"/>
    <w:rsid w:val="00486FEB"/>
    <w:rsid w:val="004953FE"/>
    <w:rsid w:val="0049696D"/>
    <w:rsid w:val="004A099F"/>
    <w:rsid w:val="004A537A"/>
    <w:rsid w:val="004B0B43"/>
    <w:rsid w:val="004B3B0C"/>
    <w:rsid w:val="004D220E"/>
    <w:rsid w:val="004D2AD9"/>
    <w:rsid w:val="004E5ABE"/>
    <w:rsid w:val="004F26D4"/>
    <w:rsid w:val="004F3300"/>
    <w:rsid w:val="005069CA"/>
    <w:rsid w:val="00515C1A"/>
    <w:rsid w:val="00520AB7"/>
    <w:rsid w:val="0052369F"/>
    <w:rsid w:val="00560026"/>
    <w:rsid w:val="0056529B"/>
    <w:rsid w:val="00573B34"/>
    <w:rsid w:val="00575DE0"/>
    <w:rsid w:val="005820F0"/>
    <w:rsid w:val="00587DDE"/>
    <w:rsid w:val="005A0D98"/>
    <w:rsid w:val="005A148C"/>
    <w:rsid w:val="005A2BD7"/>
    <w:rsid w:val="005A6E5D"/>
    <w:rsid w:val="005B1869"/>
    <w:rsid w:val="005C01F9"/>
    <w:rsid w:val="005D2C7B"/>
    <w:rsid w:val="005E0397"/>
    <w:rsid w:val="005E1CD7"/>
    <w:rsid w:val="005E3280"/>
    <w:rsid w:val="005F3935"/>
    <w:rsid w:val="005F6B5A"/>
    <w:rsid w:val="006121A2"/>
    <w:rsid w:val="00623F09"/>
    <w:rsid w:val="0062486B"/>
    <w:rsid w:val="00626AF2"/>
    <w:rsid w:val="0063207D"/>
    <w:rsid w:val="0063546A"/>
    <w:rsid w:val="0063726A"/>
    <w:rsid w:val="006429E5"/>
    <w:rsid w:val="00655E32"/>
    <w:rsid w:val="00683ABA"/>
    <w:rsid w:val="00694FAA"/>
    <w:rsid w:val="006957D9"/>
    <w:rsid w:val="006A648F"/>
    <w:rsid w:val="006B2339"/>
    <w:rsid w:val="006B7026"/>
    <w:rsid w:val="006E135B"/>
    <w:rsid w:val="006E3872"/>
    <w:rsid w:val="006E3AF6"/>
    <w:rsid w:val="006E6B8E"/>
    <w:rsid w:val="006F7312"/>
    <w:rsid w:val="006F7CBD"/>
    <w:rsid w:val="00710AC3"/>
    <w:rsid w:val="007267DE"/>
    <w:rsid w:val="00737431"/>
    <w:rsid w:val="00737CB5"/>
    <w:rsid w:val="00742450"/>
    <w:rsid w:val="007469B4"/>
    <w:rsid w:val="007672AF"/>
    <w:rsid w:val="00773659"/>
    <w:rsid w:val="00773E5D"/>
    <w:rsid w:val="007906DD"/>
    <w:rsid w:val="007921D4"/>
    <w:rsid w:val="0079431B"/>
    <w:rsid w:val="007B0D4C"/>
    <w:rsid w:val="007D2090"/>
    <w:rsid w:val="007D2349"/>
    <w:rsid w:val="007E755E"/>
    <w:rsid w:val="007E78A7"/>
    <w:rsid w:val="007F138F"/>
    <w:rsid w:val="00804D9E"/>
    <w:rsid w:val="008071A3"/>
    <w:rsid w:val="008156E7"/>
    <w:rsid w:val="0081617B"/>
    <w:rsid w:val="0081743D"/>
    <w:rsid w:val="00820127"/>
    <w:rsid w:val="00820209"/>
    <w:rsid w:val="008243D8"/>
    <w:rsid w:val="00827AF7"/>
    <w:rsid w:val="008369E3"/>
    <w:rsid w:val="00840285"/>
    <w:rsid w:val="00840F2A"/>
    <w:rsid w:val="008637EA"/>
    <w:rsid w:val="008639BB"/>
    <w:rsid w:val="00867B2E"/>
    <w:rsid w:val="008860D0"/>
    <w:rsid w:val="00887FCE"/>
    <w:rsid w:val="00890557"/>
    <w:rsid w:val="008969CC"/>
    <w:rsid w:val="008A4EB2"/>
    <w:rsid w:val="008B31AA"/>
    <w:rsid w:val="008C5936"/>
    <w:rsid w:val="008C6FE9"/>
    <w:rsid w:val="008D0462"/>
    <w:rsid w:val="008E33C2"/>
    <w:rsid w:val="008E587B"/>
    <w:rsid w:val="008F031C"/>
    <w:rsid w:val="008F3A57"/>
    <w:rsid w:val="00912AE0"/>
    <w:rsid w:val="00916149"/>
    <w:rsid w:val="00920CEC"/>
    <w:rsid w:val="00927941"/>
    <w:rsid w:val="00934264"/>
    <w:rsid w:val="00944B4C"/>
    <w:rsid w:val="00951F33"/>
    <w:rsid w:val="00962491"/>
    <w:rsid w:val="009640DB"/>
    <w:rsid w:val="0096420C"/>
    <w:rsid w:val="00973337"/>
    <w:rsid w:val="009A188B"/>
    <w:rsid w:val="009A23B3"/>
    <w:rsid w:val="009A6D49"/>
    <w:rsid w:val="009B0649"/>
    <w:rsid w:val="00A038CC"/>
    <w:rsid w:val="00A0605A"/>
    <w:rsid w:val="00A0631E"/>
    <w:rsid w:val="00A2495E"/>
    <w:rsid w:val="00A27474"/>
    <w:rsid w:val="00A36CAC"/>
    <w:rsid w:val="00A41D46"/>
    <w:rsid w:val="00A62985"/>
    <w:rsid w:val="00A63267"/>
    <w:rsid w:val="00A71CB0"/>
    <w:rsid w:val="00A73F2B"/>
    <w:rsid w:val="00A8151A"/>
    <w:rsid w:val="00A82158"/>
    <w:rsid w:val="00A86702"/>
    <w:rsid w:val="00A95971"/>
    <w:rsid w:val="00A95ED3"/>
    <w:rsid w:val="00AB2F6B"/>
    <w:rsid w:val="00AB627F"/>
    <w:rsid w:val="00AB6A45"/>
    <w:rsid w:val="00AC3A8E"/>
    <w:rsid w:val="00AD36AF"/>
    <w:rsid w:val="00AD7870"/>
    <w:rsid w:val="00AE2DC7"/>
    <w:rsid w:val="00AE3FB9"/>
    <w:rsid w:val="00AE59C9"/>
    <w:rsid w:val="00AF24CF"/>
    <w:rsid w:val="00AF70A5"/>
    <w:rsid w:val="00B12B17"/>
    <w:rsid w:val="00B13D27"/>
    <w:rsid w:val="00B17194"/>
    <w:rsid w:val="00B23411"/>
    <w:rsid w:val="00B25159"/>
    <w:rsid w:val="00B26EF4"/>
    <w:rsid w:val="00B31656"/>
    <w:rsid w:val="00B425B1"/>
    <w:rsid w:val="00B431F2"/>
    <w:rsid w:val="00B677D2"/>
    <w:rsid w:val="00B90D3F"/>
    <w:rsid w:val="00B97508"/>
    <w:rsid w:val="00B978D2"/>
    <w:rsid w:val="00BC6C6F"/>
    <w:rsid w:val="00BD4D50"/>
    <w:rsid w:val="00BE76A2"/>
    <w:rsid w:val="00C043D3"/>
    <w:rsid w:val="00C057DA"/>
    <w:rsid w:val="00C12CF7"/>
    <w:rsid w:val="00C14CDE"/>
    <w:rsid w:val="00C15DDA"/>
    <w:rsid w:val="00C26561"/>
    <w:rsid w:val="00C33618"/>
    <w:rsid w:val="00C54ABB"/>
    <w:rsid w:val="00C64BC8"/>
    <w:rsid w:val="00C665D4"/>
    <w:rsid w:val="00C75A61"/>
    <w:rsid w:val="00CA082F"/>
    <w:rsid w:val="00CB7653"/>
    <w:rsid w:val="00CD2058"/>
    <w:rsid w:val="00CD207D"/>
    <w:rsid w:val="00CD5EA8"/>
    <w:rsid w:val="00CD64A3"/>
    <w:rsid w:val="00CE3679"/>
    <w:rsid w:val="00CE41DC"/>
    <w:rsid w:val="00CE71A6"/>
    <w:rsid w:val="00CF5495"/>
    <w:rsid w:val="00D00F52"/>
    <w:rsid w:val="00D025C8"/>
    <w:rsid w:val="00D043A4"/>
    <w:rsid w:val="00D11E36"/>
    <w:rsid w:val="00D1787B"/>
    <w:rsid w:val="00D32E76"/>
    <w:rsid w:val="00D613C6"/>
    <w:rsid w:val="00D67C04"/>
    <w:rsid w:val="00D67CDE"/>
    <w:rsid w:val="00D73EA2"/>
    <w:rsid w:val="00D75B4D"/>
    <w:rsid w:val="00D8589A"/>
    <w:rsid w:val="00D921F4"/>
    <w:rsid w:val="00D92243"/>
    <w:rsid w:val="00D923CA"/>
    <w:rsid w:val="00DA7819"/>
    <w:rsid w:val="00DB473C"/>
    <w:rsid w:val="00DC237C"/>
    <w:rsid w:val="00DC3AF7"/>
    <w:rsid w:val="00DC6344"/>
    <w:rsid w:val="00DD3E49"/>
    <w:rsid w:val="00DF4A36"/>
    <w:rsid w:val="00DF4A3A"/>
    <w:rsid w:val="00DF5846"/>
    <w:rsid w:val="00E0452A"/>
    <w:rsid w:val="00E04FA8"/>
    <w:rsid w:val="00E05928"/>
    <w:rsid w:val="00E05D82"/>
    <w:rsid w:val="00E20AD0"/>
    <w:rsid w:val="00E218F1"/>
    <w:rsid w:val="00E23B38"/>
    <w:rsid w:val="00E26ACC"/>
    <w:rsid w:val="00E27DF5"/>
    <w:rsid w:val="00E304DE"/>
    <w:rsid w:val="00E30F84"/>
    <w:rsid w:val="00E3495F"/>
    <w:rsid w:val="00E41B3B"/>
    <w:rsid w:val="00E64E0C"/>
    <w:rsid w:val="00E91A32"/>
    <w:rsid w:val="00E945D4"/>
    <w:rsid w:val="00E95B2E"/>
    <w:rsid w:val="00EA3243"/>
    <w:rsid w:val="00EB558B"/>
    <w:rsid w:val="00EC3AF7"/>
    <w:rsid w:val="00ED036F"/>
    <w:rsid w:val="00ED1E4B"/>
    <w:rsid w:val="00ED33F2"/>
    <w:rsid w:val="00ED4574"/>
    <w:rsid w:val="00ED6F31"/>
    <w:rsid w:val="00EE02F5"/>
    <w:rsid w:val="00EE1C6A"/>
    <w:rsid w:val="00EE488A"/>
    <w:rsid w:val="00F11545"/>
    <w:rsid w:val="00F13987"/>
    <w:rsid w:val="00F14C28"/>
    <w:rsid w:val="00F26C69"/>
    <w:rsid w:val="00F30C89"/>
    <w:rsid w:val="00F31C01"/>
    <w:rsid w:val="00F31C36"/>
    <w:rsid w:val="00F3309B"/>
    <w:rsid w:val="00F4193C"/>
    <w:rsid w:val="00F43F09"/>
    <w:rsid w:val="00F45E4B"/>
    <w:rsid w:val="00F56609"/>
    <w:rsid w:val="00F75175"/>
    <w:rsid w:val="00F93E5D"/>
    <w:rsid w:val="00FA10D1"/>
    <w:rsid w:val="00FA6041"/>
    <w:rsid w:val="00FB1897"/>
    <w:rsid w:val="00FF35C8"/>
    <w:rsid w:val="00FF402D"/>
    <w:rsid w:val="00FF4455"/>
    <w:rsid w:val="00FF4C4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F1ADA4"/>
  <w15:docId w15:val="{B710FC8D-6BC3-4D64-95B7-6B99F8096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uiPriority="9"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3716"/>
    <w:pPr>
      <w:spacing w:before="120" w:after="120" w:line="360" w:lineRule="auto"/>
      <w:ind w:firstLine="720"/>
      <w:jc w:val="both"/>
    </w:pPr>
    <w:rPr>
      <w:rFonts w:ascii="Times New Roman" w:hAnsi="Times New Roman"/>
      <w:sz w:val="28"/>
      <w:szCs w:val="22"/>
    </w:rPr>
  </w:style>
  <w:style w:type="paragraph" w:styleId="Heading1">
    <w:name w:val="heading 1"/>
    <w:basedOn w:val="Normal"/>
    <w:next w:val="Normal"/>
    <w:link w:val="Heading1Char"/>
    <w:uiPriority w:val="9"/>
    <w:qFormat/>
    <w:rsid w:val="003E4177"/>
    <w:pPr>
      <w:keepNext/>
      <w:ind w:firstLine="0"/>
      <w:jc w:val="center"/>
      <w:outlineLvl w:val="0"/>
    </w:pPr>
    <w:rPr>
      <w:rFonts w:eastAsia="Times New Roman"/>
      <w:b/>
      <w:bCs/>
      <w:kern w:val="32"/>
      <w:szCs w:val="32"/>
    </w:rPr>
  </w:style>
  <w:style w:type="paragraph" w:styleId="Heading2">
    <w:name w:val="heading 2"/>
    <w:basedOn w:val="Normal"/>
    <w:next w:val="Normal"/>
    <w:link w:val="Heading2Char"/>
    <w:uiPriority w:val="9"/>
    <w:unhideWhenUsed/>
    <w:qFormat/>
    <w:rsid w:val="000E190C"/>
    <w:pPr>
      <w:keepNext/>
      <w:keepLines/>
      <w:ind w:firstLine="0"/>
      <w:outlineLvl w:val="1"/>
    </w:pPr>
    <w:rPr>
      <w:rFonts w:eastAsiaTheme="majorEastAsia" w:cstheme="majorBidi"/>
      <w:bCs/>
      <w:color w:val="000000" w:themeColor="text1"/>
      <w:szCs w:val="26"/>
    </w:rPr>
  </w:style>
  <w:style w:type="paragraph" w:styleId="Heading3">
    <w:name w:val="heading 3"/>
    <w:basedOn w:val="Normal"/>
    <w:next w:val="Normal"/>
    <w:link w:val="Heading3Char"/>
    <w:uiPriority w:val="9"/>
    <w:unhideWhenUsed/>
    <w:qFormat/>
    <w:rsid w:val="00116DE6"/>
    <w:pPr>
      <w:keepNext/>
      <w:keepLines/>
      <w:outlineLvl w:val="2"/>
    </w:pPr>
    <w:rPr>
      <w:rFonts w:eastAsiaTheme="majorEastAsia" w:cstheme="majorBidi"/>
      <w:b/>
      <w:bCs/>
      <w:i/>
      <w:color w:val="000000" w:themeColor="text1"/>
    </w:rPr>
  </w:style>
  <w:style w:type="paragraph" w:styleId="Heading4">
    <w:name w:val="heading 4"/>
    <w:basedOn w:val="Normal"/>
    <w:next w:val="Normal"/>
    <w:link w:val="Heading4Char"/>
    <w:uiPriority w:val="9"/>
    <w:unhideWhenUsed/>
    <w:qFormat/>
    <w:rsid w:val="00480A55"/>
    <w:pPr>
      <w:keepNext/>
      <w:keepLines/>
      <w:spacing w:before="200" w:after="0"/>
      <w:outlineLvl w:val="3"/>
    </w:pPr>
    <w:rPr>
      <w:rFonts w:eastAsiaTheme="majorEastAsia" w:cstheme="majorBidi"/>
      <w:bCs/>
      <w:iCs/>
      <w:color w:val="000000" w:themeColor="text1"/>
    </w:rPr>
  </w:style>
  <w:style w:type="paragraph" w:styleId="Heading5">
    <w:name w:val="heading 5"/>
    <w:basedOn w:val="Normal"/>
    <w:next w:val="Normal"/>
    <w:link w:val="Heading5Char"/>
    <w:uiPriority w:val="9"/>
    <w:unhideWhenUsed/>
    <w:qFormat/>
    <w:rsid w:val="00480A55"/>
    <w:pPr>
      <w:keepNext/>
      <w:keepLines/>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AF70A5"/>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AF70A5"/>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qFormat/>
    <w:rsid w:val="00FF4C4E"/>
    <w:pPr>
      <w:spacing w:before="240" w:after="60" w:line="240" w:lineRule="auto"/>
      <w:outlineLvl w:val="7"/>
    </w:pPr>
    <w:rPr>
      <w:rFonts w:eastAsia="Times New Roman"/>
      <w:i/>
      <w:iCs/>
      <w:sz w:val="24"/>
      <w:szCs w:val="24"/>
    </w:rPr>
  </w:style>
  <w:style w:type="paragraph" w:styleId="Heading9">
    <w:name w:val="heading 9"/>
    <w:basedOn w:val="Normal"/>
    <w:next w:val="Normal"/>
    <w:link w:val="Heading9Char"/>
    <w:qFormat/>
    <w:rsid w:val="00FF4C4E"/>
    <w:pPr>
      <w:spacing w:before="240" w:after="60" w:line="240" w:lineRule="auto"/>
      <w:outlineLvl w:val="8"/>
    </w:pPr>
    <w:rPr>
      <w:rFonts w:ascii="Arial" w:eastAsia="Times New Roman"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3E4177"/>
    <w:rPr>
      <w:rFonts w:ascii="Times New Roman" w:eastAsia="Times New Roman" w:hAnsi="Times New Roman"/>
      <w:b/>
      <w:bCs/>
      <w:kern w:val="32"/>
      <w:sz w:val="28"/>
      <w:szCs w:val="32"/>
    </w:rPr>
  </w:style>
  <w:style w:type="character" w:customStyle="1" w:styleId="Heading2Char">
    <w:name w:val="Heading 2 Char"/>
    <w:basedOn w:val="DefaultParagraphFont"/>
    <w:link w:val="Heading2"/>
    <w:uiPriority w:val="9"/>
    <w:rsid w:val="000E190C"/>
    <w:rPr>
      <w:rFonts w:ascii="Times New Roman" w:eastAsiaTheme="majorEastAsia" w:hAnsi="Times New Roman" w:cstheme="majorBidi"/>
      <w:bCs/>
      <w:color w:val="000000" w:themeColor="text1"/>
      <w:sz w:val="28"/>
      <w:szCs w:val="26"/>
    </w:rPr>
  </w:style>
  <w:style w:type="character" w:customStyle="1" w:styleId="Heading3Char">
    <w:name w:val="Heading 3 Char"/>
    <w:basedOn w:val="DefaultParagraphFont"/>
    <w:link w:val="Heading3"/>
    <w:uiPriority w:val="9"/>
    <w:rsid w:val="00116DE6"/>
    <w:rPr>
      <w:rFonts w:ascii="Times New Roman" w:eastAsiaTheme="majorEastAsia" w:hAnsi="Times New Roman" w:cstheme="majorBidi"/>
      <w:b/>
      <w:bCs/>
      <w:i/>
      <w:color w:val="000000" w:themeColor="text1"/>
      <w:sz w:val="28"/>
      <w:szCs w:val="22"/>
    </w:rPr>
  </w:style>
  <w:style w:type="character" w:customStyle="1" w:styleId="Heading4Char">
    <w:name w:val="Heading 4 Char"/>
    <w:basedOn w:val="DefaultParagraphFont"/>
    <w:link w:val="Heading4"/>
    <w:uiPriority w:val="9"/>
    <w:rsid w:val="00480A55"/>
    <w:rPr>
      <w:rFonts w:ascii="Times New Roman" w:eastAsiaTheme="majorEastAsia" w:hAnsi="Times New Roman" w:cstheme="majorBidi"/>
      <w:bCs/>
      <w:iCs/>
      <w:color w:val="000000" w:themeColor="text1"/>
      <w:sz w:val="28"/>
      <w:szCs w:val="22"/>
    </w:rPr>
  </w:style>
  <w:style w:type="character" w:customStyle="1" w:styleId="Heading5Char">
    <w:name w:val="Heading 5 Char"/>
    <w:basedOn w:val="DefaultParagraphFont"/>
    <w:link w:val="Heading5"/>
    <w:uiPriority w:val="9"/>
    <w:rsid w:val="00480A55"/>
    <w:rPr>
      <w:rFonts w:ascii="Times New Roman" w:eastAsiaTheme="majorEastAsia" w:hAnsi="Times New Roman" w:cstheme="majorBidi"/>
      <w:sz w:val="28"/>
      <w:szCs w:val="22"/>
    </w:rPr>
  </w:style>
  <w:style w:type="character" w:customStyle="1" w:styleId="Heading6Char">
    <w:name w:val="Heading 6 Char"/>
    <w:basedOn w:val="DefaultParagraphFont"/>
    <w:link w:val="Heading6"/>
    <w:uiPriority w:val="9"/>
    <w:rsid w:val="00AF70A5"/>
    <w:rPr>
      <w:rFonts w:asciiTheme="majorHAnsi" w:eastAsiaTheme="majorEastAsia" w:hAnsiTheme="majorHAnsi" w:cstheme="majorBidi"/>
      <w:color w:val="1F3763" w:themeColor="accent1" w:themeShade="7F"/>
      <w:sz w:val="28"/>
      <w:szCs w:val="22"/>
    </w:rPr>
  </w:style>
  <w:style w:type="character" w:customStyle="1" w:styleId="Heading7Char">
    <w:name w:val="Heading 7 Char"/>
    <w:basedOn w:val="DefaultParagraphFont"/>
    <w:link w:val="Heading7"/>
    <w:uiPriority w:val="9"/>
    <w:rsid w:val="00AF70A5"/>
    <w:rPr>
      <w:rFonts w:asciiTheme="majorHAnsi" w:eastAsiaTheme="majorEastAsia" w:hAnsiTheme="majorHAnsi" w:cstheme="majorBidi"/>
      <w:i/>
      <w:iCs/>
      <w:color w:val="1F3763" w:themeColor="accent1" w:themeShade="7F"/>
      <w:sz w:val="28"/>
      <w:szCs w:val="22"/>
    </w:rPr>
  </w:style>
  <w:style w:type="character" w:customStyle="1" w:styleId="Heading8Char">
    <w:name w:val="Heading 8 Char"/>
    <w:link w:val="Heading8"/>
    <w:rsid w:val="00FF4C4E"/>
    <w:rPr>
      <w:rFonts w:ascii="Times New Roman" w:eastAsia="Times New Roman" w:hAnsi="Times New Roman"/>
      <w:i/>
      <w:iCs/>
      <w:sz w:val="24"/>
      <w:szCs w:val="24"/>
    </w:rPr>
  </w:style>
  <w:style w:type="character" w:customStyle="1" w:styleId="Heading9Char">
    <w:name w:val="Heading 9 Char"/>
    <w:link w:val="Heading9"/>
    <w:rsid w:val="00FF4C4E"/>
    <w:rPr>
      <w:rFonts w:ascii="Arial" w:eastAsia="Times New Roman" w:hAnsi="Arial" w:cs="Arial"/>
      <w:sz w:val="22"/>
      <w:szCs w:val="22"/>
    </w:rPr>
  </w:style>
  <w:style w:type="table" w:styleId="TableGrid">
    <w:name w:val="Table Grid"/>
    <w:basedOn w:val="TableNormal"/>
    <w:uiPriority w:val="39"/>
    <w:rsid w:val="00A815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CharCharChar">
    <w:name w:val="Char Char Char Char"/>
    <w:basedOn w:val="Normal"/>
    <w:rsid w:val="00A62985"/>
    <w:pPr>
      <w:spacing w:after="160" w:line="240" w:lineRule="exact"/>
    </w:pPr>
    <w:rPr>
      <w:rFonts w:ascii="Verdana" w:eastAsia="Times New Roman" w:hAnsi="Verdana"/>
      <w:sz w:val="20"/>
      <w:szCs w:val="20"/>
    </w:rPr>
  </w:style>
  <w:style w:type="paragraph" w:styleId="BodyTextIndent">
    <w:name w:val="Body Text Indent"/>
    <w:basedOn w:val="Normal"/>
    <w:link w:val="BodyTextIndentChar"/>
    <w:rsid w:val="001844FB"/>
    <w:pPr>
      <w:autoSpaceDE w:val="0"/>
      <w:autoSpaceDN w:val="0"/>
      <w:spacing w:line="240" w:lineRule="auto"/>
      <w:ind w:left="360"/>
    </w:pPr>
    <w:rPr>
      <w:rFonts w:eastAsia="Times New Roman"/>
      <w:sz w:val="20"/>
      <w:szCs w:val="20"/>
      <w:lang w:val="en-GB"/>
    </w:rPr>
  </w:style>
  <w:style w:type="character" w:customStyle="1" w:styleId="BodyTextIndentChar">
    <w:name w:val="Body Text Indent Char"/>
    <w:link w:val="BodyTextIndent"/>
    <w:rsid w:val="001844FB"/>
    <w:rPr>
      <w:rFonts w:ascii="Times New Roman" w:eastAsia="Times New Roman" w:hAnsi="Times New Roman"/>
      <w:lang w:val="en-GB"/>
    </w:rPr>
  </w:style>
  <w:style w:type="paragraph" w:styleId="ListParagraph">
    <w:name w:val="List Paragraph"/>
    <w:basedOn w:val="Normal"/>
    <w:uiPriority w:val="34"/>
    <w:qFormat/>
    <w:rsid w:val="008369E3"/>
    <w:pPr>
      <w:ind w:left="720"/>
    </w:pPr>
  </w:style>
  <w:style w:type="paragraph" w:styleId="NormalWeb">
    <w:name w:val="Normal (Web)"/>
    <w:basedOn w:val="Normal"/>
    <w:uiPriority w:val="99"/>
    <w:unhideWhenUsed/>
    <w:rsid w:val="00005A3E"/>
    <w:pPr>
      <w:spacing w:line="240" w:lineRule="auto"/>
    </w:pPr>
    <w:rPr>
      <w:rFonts w:eastAsia="Times New Roman"/>
      <w:sz w:val="24"/>
      <w:szCs w:val="24"/>
    </w:rPr>
  </w:style>
  <w:style w:type="character" w:styleId="Hyperlink">
    <w:name w:val="Hyperlink"/>
    <w:uiPriority w:val="99"/>
    <w:unhideWhenUsed/>
    <w:rsid w:val="000738D6"/>
    <w:rPr>
      <w:color w:val="0563C1"/>
      <w:u w:val="single"/>
    </w:rPr>
  </w:style>
  <w:style w:type="paragraph" w:styleId="TableofFigures">
    <w:name w:val="table of figures"/>
    <w:basedOn w:val="Normal"/>
    <w:next w:val="Normal"/>
    <w:uiPriority w:val="99"/>
    <w:unhideWhenUsed/>
    <w:rsid w:val="000738D6"/>
    <w:pPr>
      <w:spacing w:after="0"/>
    </w:pPr>
    <w:rPr>
      <w:color w:val="171717"/>
      <w:sz w:val="26"/>
      <w:szCs w:val="26"/>
    </w:rPr>
  </w:style>
  <w:style w:type="paragraph" w:styleId="TOCHeading">
    <w:name w:val="TOC Heading"/>
    <w:basedOn w:val="Heading1"/>
    <w:next w:val="Normal"/>
    <w:uiPriority w:val="39"/>
    <w:unhideWhenUsed/>
    <w:qFormat/>
    <w:rsid w:val="000738D6"/>
    <w:pPr>
      <w:keepLines/>
      <w:spacing w:after="0" w:line="259" w:lineRule="auto"/>
      <w:outlineLvl w:val="9"/>
    </w:pPr>
    <w:rPr>
      <w:b w:val="0"/>
      <w:bCs w:val="0"/>
      <w:color w:val="2F5496"/>
      <w:kern w:val="0"/>
    </w:rPr>
  </w:style>
  <w:style w:type="paragraph" w:styleId="TOC1">
    <w:name w:val="toc 1"/>
    <w:basedOn w:val="Normal"/>
    <w:next w:val="Normal"/>
    <w:autoRedefine/>
    <w:uiPriority w:val="39"/>
    <w:unhideWhenUsed/>
    <w:rsid w:val="00486FEB"/>
    <w:pPr>
      <w:tabs>
        <w:tab w:val="right" w:leader="dot" w:pos="9057"/>
      </w:tabs>
      <w:ind w:firstLine="0"/>
      <w:jc w:val="right"/>
    </w:pPr>
    <w:rPr>
      <w:b/>
      <w:noProof/>
      <w:color w:val="171717"/>
      <w:sz w:val="26"/>
      <w:szCs w:val="26"/>
      <w:lang w:val="de-DE"/>
    </w:rPr>
  </w:style>
  <w:style w:type="paragraph" w:styleId="TOC2">
    <w:name w:val="toc 2"/>
    <w:basedOn w:val="Normal"/>
    <w:next w:val="Normal"/>
    <w:autoRedefine/>
    <w:uiPriority w:val="39"/>
    <w:unhideWhenUsed/>
    <w:rsid w:val="00317517"/>
    <w:pPr>
      <w:tabs>
        <w:tab w:val="left" w:pos="880"/>
        <w:tab w:val="right" w:leader="dot" w:pos="9062"/>
      </w:tabs>
      <w:ind w:left="260"/>
    </w:pPr>
    <w:rPr>
      <w:color w:val="171717"/>
      <w:sz w:val="26"/>
      <w:szCs w:val="26"/>
    </w:rPr>
  </w:style>
  <w:style w:type="paragraph" w:styleId="TOC3">
    <w:name w:val="toc 3"/>
    <w:basedOn w:val="Normal"/>
    <w:next w:val="Normal"/>
    <w:autoRedefine/>
    <w:uiPriority w:val="39"/>
    <w:unhideWhenUsed/>
    <w:rsid w:val="000738D6"/>
    <w:pPr>
      <w:ind w:left="520"/>
    </w:pPr>
    <w:rPr>
      <w:color w:val="171717"/>
      <w:sz w:val="26"/>
      <w:szCs w:val="26"/>
    </w:rPr>
  </w:style>
  <w:style w:type="paragraph" w:styleId="Header">
    <w:name w:val="header"/>
    <w:basedOn w:val="Normal"/>
    <w:link w:val="HeaderChar"/>
    <w:uiPriority w:val="99"/>
    <w:unhideWhenUsed/>
    <w:rsid w:val="00477990"/>
    <w:pPr>
      <w:tabs>
        <w:tab w:val="center" w:pos="4680"/>
        <w:tab w:val="right" w:pos="9360"/>
      </w:tabs>
    </w:pPr>
  </w:style>
  <w:style w:type="character" w:customStyle="1" w:styleId="HeaderChar">
    <w:name w:val="Header Char"/>
    <w:link w:val="Header"/>
    <w:uiPriority w:val="99"/>
    <w:rsid w:val="00477990"/>
    <w:rPr>
      <w:sz w:val="22"/>
      <w:szCs w:val="22"/>
    </w:rPr>
  </w:style>
  <w:style w:type="paragraph" w:styleId="Footer">
    <w:name w:val="footer"/>
    <w:basedOn w:val="Normal"/>
    <w:link w:val="FooterChar"/>
    <w:uiPriority w:val="99"/>
    <w:unhideWhenUsed/>
    <w:rsid w:val="00477990"/>
    <w:pPr>
      <w:tabs>
        <w:tab w:val="center" w:pos="4680"/>
        <w:tab w:val="right" w:pos="9360"/>
      </w:tabs>
    </w:pPr>
  </w:style>
  <w:style w:type="character" w:customStyle="1" w:styleId="FooterChar">
    <w:name w:val="Footer Char"/>
    <w:link w:val="Footer"/>
    <w:uiPriority w:val="99"/>
    <w:rsid w:val="00477990"/>
    <w:rPr>
      <w:sz w:val="22"/>
      <w:szCs w:val="22"/>
    </w:rPr>
  </w:style>
  <w:style w:type="paragraph" w:styleId="Caption">
    <w:name w:val="caption"/>
    <w:basedOn w:val="Normal"/>
    <w:next w:val="Normal"/>
    <w:uiPriority w:val="35"/>
    <w:unhideWhenUsed/>
    <w:qFormat/>
    <w:rsid w:val="000E190C"/>
    <w:pPr>
      <w:ind w:firstLine="0"/>
      <w:jc w:val="center"/>
    </w:pPr>
    <w:rPr>
      <w:bCs/>
      <w:i/>
      <w:color w:val="000000" w:themeColor="text1"/>
      <w:sz w:val="20"/>
      <w:szCs w:val="18"/>
    </w:rPr>
  </w:style>
  <w:style w:type="paragraph" w:styleId="DocumentMap">
    <w:name w:val="Document Map"/>
    <w:basedOn w:val="Normal"/>
    <w:link w:val="DocumentMapChar"/>
    <w:uiPriority w:val="99"/>
    <w:semiHidden/>
    <w:unhideWhenUsed/>
    <w:rsid w:val="0007260A"/>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07260A"/>
    <w:rPr>
      <w:rFonts w:ascii="Tahoma" w:hAnsi="Tahoma" w:cs="Tahoma"/>
      <w:sz w:val="16"/>
      <w:szCs w:val="16"/>
    </w:rPr>
  </w:style>
  <w:style w:type="paragraph" w:styleId="BalloonText">
    <w:name w:val="Balloon Text"/>
    <w:basedOn w:val="Normal"/>
    <w:link w:val="BalloonTextChar"/>
    <w:uiPriority w:val="99"/>
    <w:semiHidden/>
    <w:unhideWhenUsed/>
    <w:rsid w:val="00A73F2B"/>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73F2B"/>
    <w:rPr>
      <w:rFonts w:ascii="Tahoma" w:hAnsi="Tahoma" w:cs="Tahoma"/>
      <w:sz w:val="16"/>
      <w:szCs w:val="16"/>
    </w:rPr>
  </w:style>
  <w:style w:type="paragraph" w:styleId="TOC4">
    <w:name w:val="toc 4"/>
    <w:basedOn w:val="Normal"/>
    <w:next w:val="Normal"/>
    <w:autoRedefine/>
    <w:uiPriority w:val="39"/>
    <w:unhideWhenUsed/>
    <w:rsid w:val="0044097C"/>
    <w:pPr>
      <w:ind w:left="840"/>
    </w:pPr>
  </w:style>
  <w:style w:type="character" w:customStyle="1" w:styleId="UnresolvedMention1">
    <w:name w:val="Unresolved Mention1"/>
    <w:basedOn w:val="DefaultParagraphFont"/>
    <w:uiPriority w:val="99"/>
    <w:semiHidden/>
    <w:unhideWhenUsed/>
    <w:rsid w:val="00CA082F"/>
    <w:rPr>
      <w:color w:val="808080"/>
      <w:shd w:val="clear" w:color="auto" w:fill="E6E6E6"/>
    </w:rPr>
  </w:style>
  <w:style w:type="paragraph" w:styleId="NoSpacing">
    <w:name w:val="No Spacing"/>
    <w:uiPriority w:val="1"/>
    <w:qFormat/>
    <w:rsid w:val="00D921F4"/>
    <w:pPr>
      <w:spacing w:before="100" w:beforeAutospacing="1" w:after="100" w:afterAutospacing="1"/>
      <w:jc w:val="both"/>
    </w:pPr>
    <w:rPr>
      <w:rFonts w:ascii="Times New Roman" w:hAnsi="Times New Roman"/>
      <w:sz w:val="28"/>
      <w:szCs w:val="22"/>
    </w:rPr>
  </w:style>
  <w:style w:type="character" w:styleId="CommentReference">
    <w:name w:val="annotation reference"/>
    <w:basedOn w:val="DefaultParagraphFont"/>
    <w:uiPriority w:val="99"/>
    <w:semiHidden/>
    <w:unhideWhenUsed/>
    <w:rsid w:val="005F3935"/>
    <w:rPr>
      <w:sz w:val="16"/>
      <w:szCs w:val="16"/>
    </w:rPr>
  </w:style>
  <w:style w:type="paragraph" w:styleId="CommentText">
    <w:name w:val="annotation text"/>
    <w:basedOn w:val="Normal"/>
    <w:link w:val="CommentTextChar"/>
    <w:uiPriority w:val="99"/>
    <w:semiHidden/>
    <w:unhideWhenUsed/>
    <w:rsid w:val="005F3935"/>
    <w:pPr>
      <w:spacing w:line="240" w:lineRule="auto"/>
    </w:pPr>
    <w:rPr>
      <w:sz w:val="20"/>
      <w:szCs w:val="20"/>
    </w:rPr>
  </w:style>
  <w:style w:type="character" w:customStyle="1" w:styleId="CommentTextChar">
    <w:name w:val="Comment Text Char"/>
    <w:basedOn w:val="DefaultParagraphFont"/>
    <w:link w:val="CommentText"/>
    <w:uiPriority w:val="99"/>
    <w:semiHidden/>
    <w:rsid w:val="005F3935"/>
    <w:rPr>
      <w:rFonts w:ascii="Times New Roman" w:hAnsi="Times New Roman"/>
    </w:rPr>
  </w:style>
  <w:style w:type="paragraph" w:styleId="CommentSubject">
    <w:name w:val="annotation subject"/>
    <w:basedOn w:val="CommentText"/>
    <w:next w:val="CommentText"/>
    <w:link w:val="CommentSubjectChar"/>
    <w:uiPriority w:val="99"/>
    <w:semiHidden/>
    <w:unhideWhenUsed/>
    <w:rsid w:val="005F3935"/>
    <w:rPr>
      <w:b/>
      <w:bCs/>
    </w:rPr>
  </w:style>
  <w:style w:type="character" w:customStyle="1" w:styleId="CommentSubjectChar">
    <w:name w:val="Comment Subject Char"/>
    <w:basedOn w:val="CommentTextChar"/>
    <w:link w:val="CommentSubject"/>
    <w:uiPriority w:val="99"/>
    <w:semiHidden/>
    <w:rsid w:val="005F3935"/>
    <w:rPr>
      <w:rFonts w:ascii="Times New Roman" w:hAnsi="Times New Roman"/>
      <w:b/>
      <w:bCs/>
    </w:rPr>
  </w:style>
  <w:style w:type="paragraph" w:styleId="TOC5">
    <w:name w:val="toc 5"/>
    <w:basedOn w:val="Normal"/>
    <w:next w:val="Normal"/>
    <w:autoRedefine/>
    <w:uiPriority w:val="39"/>
    <w:unhideWhenUsed/>
    <w:rsid w:val="000A2EE8"/>
    <w:pPr>
      <w:spacing w:after="100"/>
      <w:ind w:left="1120"/>
    </w:pPr>
  </w:style>
  <w:style w:type="character" w:styleId="Strong">
    <w:name w:val="Strong"/>
    <w:basedOn w:val="DefaultParagraphFont"/>
    <w:uiPriority w:val="22"/>
    <w:qFormat/>
    <w:rsid w:val="00E95B2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7276017">
      <w:bodyDiv w:val="1"/>
      <w:marLeft w:val="0"/>
      <w:marRight w:val="0"/>
      <w:marTop w:val="0"/>
      <w:marBottom w:val="0"/>
      <w:divBdr>
        <w:top w:val="none" w:sz="0" w:space="0" w:color="auto"/>
        <w:left w:val="none" w:sz="0" w:space="0" w:color="auto"/>
        <w:bottom w:val="none" w:sz="0" w:space="0" w:color="auto"/>
        <w:right w:val="none" w:sz="0" w:space="0" w:color="auto"/>
      </w:divBdr>
    </w:div>
    <w:div w:id="810442854">
      <w:bodyDiv w:val="1"/>
      <w:marLeft w:val="0"/>
      <w:marRight w:val="0"/>
      <w:marTop w:val="0"/>
      <w:marBottom w:val="0"/>
      <w:divBdr>
        <w:top w:val="none" w:sz="0" w:space="0" w:color="auto"/>
        <w:left w:val="none" w:sz="0" w:space="0" w:color="auto"/>
        <w:bottom w:val="none" w:sz="0" w:space="0" w:color="auto"/>
        <w:right w:val="none" w:sz="0" w:space="0" w:color="auto"/>
      </w:divBdr>
    </w:div>
    <w:div w:id="900402371">
      <w:bodyDiv w:val="1"/>
      <w:marLeft w:val="0"/>
      <w:marRight w:val="0"/>
      <w:marTop w:val="0"/>
      <w:marBottom w:val="0"/>
      <w:divBdr>
        <w:top w:val="none" w:sz="0" w:space="0" w:color="auto"/>
        <w:left w:val="none" w:sz="0" w:space="0" w:color="auto"/>
        <w:bottom w:val="none" w:sz="0" w:space="0" w:color="auto"/>
        <w:right w:val="none" w:sz="0" w:space="0" w:color="auto"/>
      </w:divBdr>
    </w:div>
    <w:div w:id="1635407514">
      <w:bodyDiv w:val="1"/>
      <w:marLeft w:val="0"/>
      <w:marRight w:val="0"/>
      <w:marTop w:val="0"/>
      <w:marBottom w:val="0"/>
      <w:divBdr>
        <w:top w:val="none" w:sz="0" w:space="0" w:color="auto"/>
        <w:left w:val="none" w:sz="0" w:space="0" w:color="auto"/>
        <w:bottom w:val="none" w:sz="0" w:space="0" w:color="auto"/>
        <w:right w:val="none" w:sz="0" w:space="0" w:color="auto"/>
      </w:divBdr>
    </w:div>
    <w:div w:id="1718898658">
      <w:bodyDiv w:val="1"/>
      <w:marLeft w:val="0"/>
      <w:marRight w:val="0"/>
      <w:marTop w:val="0"/>
      <w:marBottom w:val="0"/>
      <w:divBdr>
        <w:top w:val="none" w:sz="0" w:space="0" w:color="auto"/>
        <w:left w:val="none" w:sz="0" w:space="0" w:color="auto"/>
        <w:bottom w:val="none" w:sz="0" w:space="0" w:color="auto"/>
        <w:right w:val="none" w:sz="0" w:space="0" w:color="auto"/>
      </w:divBdr>
    </w:div>
    <w:div w:id="17686234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10791-6761-477E-8B32-C1D40AEDB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TotalTime>
  <Pages>70</Pages>
  <Words>10893</Words>
  <Characters>62096</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BỘ KHOA HỌC VÀ CÔNG NGHỆ</vt:lpstr>
    </vt:vector>
  </TitlesOfParts>
  <Company/>
  <LinksUpToDate>false</LinksUpToDate>
  <CharactersWithSpaces>72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KHOA HỌC VÀ CÔNG NGHỆ</dc:title>
  <dc:subject/>
  <dc:creator>NGO NGUYET</dc:creator>
  <cp:keywords/>
  <cp:lastModifiedBy>Lưu Quang Thắng</cp:lastModifiedBy>
  <cp:revision>63</cp:revision>
  <cp:lastPrinted>2012-11-02T01:46:00Z</cp:lastPrinted>
  <dcterms:created xsi:type="dcterms:W3CDTF">2018-02-13T02:13:00Z</dcterms:created>
  <dcterms:modified xsi:type="dcterms:W3CDTF">2019-01-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31ca156b-88c7-320f-b854-77bc8007c853</vt:lpwstr>
  </property>
</Properties>
</file>